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A75944" w14:textId="77777777" w:rsidR="00AD6401" w:rsidRPr="00260941" w:rsidRDefault="00AD6401" w:rsidP="009B6C04">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260941">
        <w:rPr>
          <w:rFonts w:asciiTheme="minorHAnsi" w:hAnsiTheme="minorHAnsi" w:cstheme="minorHAnsi"/>
          <w:b/>
          <w:sz w:val="22"/>
          <w:lang w:val="en-GB"/>
        </w:rPr>
        <w:t>Appendix S1</w:t>
      </w:r>
    </w:p>
    <w:p w14:paraId="62186DDA" w14:textId="77777777" w:rsidR="00AD6401" w:rsidRPr="00260941" w:rsidRDefault="00AD6401" w:rsidP="009B6C04">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260941">
        <w:rPr>
          <w:rFonts w:asciiTheme="minorHAnsi" w:hAnsiTheme="minorHAnsi" w:cstheme="minorHAnsi"/>
          <w:b/>
          <w:sz w:val="22"/>
          <w:lang w:val="en-GB"/>
        </w:rPr>
        <w:t>Supporting Information for</w:t>
      </w:r>
    </w:p>
    <w:p w14:paraId="1B7768FB" w14:textId="08DA0CA7" w:rsidR="000F3C49" w:rsidRPr="00260941" w:rsidRDefault="00EA177A" w:rsidP="009B6C04">
      <w:pPr>
        <w:spacing w:line="480" w:lineRule="auto"/>
        <w:contextualSpacing/>
        <w:jc w:val="both"/>
        <w:rPr>
          <w:rFonts w:cstheme="minorHAnsi"/>
          <w:i/>
          <w:lang w:val="en-GB"/>
        </w:rPr>
      </w:pPr>
      <w:r w:rsidRPr="00260941">
        <w:rPr>
          <w:iCs/>
          <w:sz w:val="28"/>
          <w:szCs w:val="28"/>
          <w:lang w:val="en-GB"/>
        </w:rPr>
        <w:t xml:space="preserve">Optimum growth temperature declines with body size within fish </w:t>
      </w:r>
      <w:r w:rsidRPr="00260941">
        <w:rPr>
          <w:rFonts w:cstheme="minorHAnsi"/>
          <w:iCs/>
          <w:sz w:val="28"/>
          <w:szCs w:val="28"/>
          <w:lang w:val="en-GB"/>
        </w:rPr>
        <w:t>species</w:t>
      </w:r>
      <w:r w:rsidRPr="00260941" w:rsidDel="00EE77B6">
        <w:rPr>
          <w:rFonts w:cstheme="minorHAnsi"/>
          <w:i/>
          <w:lang w:val="en-GB"/>
        </w:rPr>
        <w:t xml:space="preserve"> </w:t>
      </w:r>
    </w:p>
    <w:p w14:paraId="1FBF3121" w14:textId="77777777" w:rsidR="00AD6401" w:rsidRPr="00B0509D" w:rsidRDefault="00AD6401" w:rsidP="009B6C04">
      <w:pPr>
        <w:spacing w:line="480" w:lineRule="auto"/>
        <w:contextualSpacing/>
        <w:jc w:val="both"/>
        <w:rPr>
          <w:rFonts w:cstheme="minorHAnsi"/>
          <w:vertAlign w:val="superscript"/>
        </w:rPr>
      </w:pPr>
      <w:r w:rsidRPr="00B0509D">
        <w:rPr>
          <w:rFonts w:cstheme="minorHAnsi"/>
        </w:rPr>
        <w:t xml:space="preserve">Max </w:t>
      </w:r>
      <w:proofErr w:type="gramStart"/>
      <w:r w:rsidRPr="00B0509D">
        <w:rPr>
          <w:rFonts w:cstheme="minorHAnsi"/>
        </w:rPr>
        <w:t>Lindmark</w:t>
      </w:r>
      <w:r w:rsidRPr="00B0509D">
        <w:rPr>
          <w:rFonts w:cstheme="minorHAnsi"/>
          <w:vertAlign w:val="superscript"/>
        </w:rPr>
        <w:t>a,1</w:t>
      </w:r>
      <w:proofErr w:type="gramEnd"/>
      <w:r w:rsidRPr="00B0509D">
        <w:rPr>
          <w:rFonts w:cstheme="minorHAnsi"/>
        </w:rPr>
        <w:t xml:space="preserve">, Jan </w:t>
      </w:r>
      <w:proofErr w:type="spellStart"/>
      <w:r w:rsidRPr="00B0509D">
        <w:rPr>
          <w:rFonts w:cstheme="minorHAnsi"/>
        </w:rPr>
        <w:t>Ohlberger</w:t>
      </w:r>
      <w:r w:rsidRPr="00B0509D">
        <w:rPr>
          <w:rFonts w:cstheme="minorHAnsi"/>
          <w:vertAlign w:val="superscript"/>
        </w:rPr>
        <w:t>b</w:t>
      </w:r>
      <w:proofErr w:type="spellEnd"/>
      <w:r w:rsidRPr="00B0509D">
        <w:rPr>
          <w:rFonts w:cstheme="minorHAnsi"/>
        </w:rPr>
        <w:t>, Anna Gårdmark</w:t>
      </w:r>
      <w:commentRangeStart w:id="0"/>
      <w:r w:rsidRPr="00B0509D">
        <w:rPr>
          <w:rFonts w:cstheme="minorHAnsi"/>
          <w:vertAlign w:val="superscript"/>
        </w:rPr>
        <w:t>c</w:t>
      </w:r>
      <w:commentRangeEnd w:id="0"/>
      <w:r w:rsidR="00B12996">
        <w:rPr>
          <w:rStyle w:val="Kommentarsreferens"/>
        </w:rPr>
        <w:commentReference w:id="0"/>
      </w:r>
      <w:bookmarkStart w:id="1" w:name="_GoBack"/>
      <w:bookmarkEnd w:id="1"/>
    </w:p>
    <w:p w14:paraId="04CC880C" w14:textId="77777777" w:rsidR="00AD6401" w:rsidRPr="00B0509D" w:rsidRDefault="00AD6401" w:rsidP="009B6C04">
      <w:pPr>
        <w:spacing w:line="480" w:lineRule="auto"/>
        <w:contextualSpacing/>
        <w:jc w:val="both"/>
        <w:rPr>
          <w:rFonts w:cstheme="minorHAnsi"/>
          <w:vertAlign w:val="superscript"/>
        </w:rPr>
      </w:pPr>
    </w:p>
    <w:p w14:paraId="358BEBA8"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a </w:t>
      </w:r>
      <w:r w:rsidRPr="00260941">
        <w:rPr>
          <w:rFonts w:cstheme="minorHAnsi"/>
          <w:lang w:val="en-GB"/>
        </w:rPr>
        <w:t xml:space="preserve">Swedish University of Agricultural Sciences, Department of Aquatic Resources, Institute of Coastal Research, </w:t>
      </w:r>
      <w:proofErr w:type="spellStart"/>
      <w:r w:rsidRPr="00260941">
        <w:rPr>
          <w:rFonts w:cstheme="minorHAnsi"/>
          <w:lang w:val="en-GB"/>
        </w:rPr>
        <w:t>Skolgatan</w:t>
      </w:r>
      <w:proofErr w:type="spellEnd"/>
      <w:r w:rsidRPr="00260941">
        <w:rPr>
          <w:rFonts w:cstheme="minorHAnsi"/>
          <w:lang w:val="en-GB"/>
        </w:rPr>
        <w:t xml:space="preserve"> 6, Öregrund 742 42, Sweden</w:t>
      </w:r>
    </w:p>
    <w:p w14:paraId="53DC67D1"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b </w:t>
      </w:r>
      <w:r w:rsidRPr="00260941">
        <w:rPr>
          <w:rFonts w:cstheme="minorHAnsi"/>
          <w:lang w:val="en-GB"/>
        </w:rPr>
        <w:t>School of Aquatic and Fishery Sciences (SAFS), University of Washington, Box 355020, Seattle, WA 98195-5020, USA</w:t>
      </w:r>
    </w:p>
    <w:p w14:paraId="4987AA52"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c </w:t>
      </w:r>
      <w:r w:rsidRPr="00260941">
        <w:rPr>
          <w:rFonts w:cstheme="minorHAnsi"/>
          <w:lang w:val="en-GB"/>
        </w:rPr>
        <w:t xml:space="preserve">Swedish University of Agricultural Sciences, Department of Aquatic Resources, </w:t>
      </w:r>
      <w:proofErr w:type="spellStart"/>
      <w:r w:rsidRPr="00260941">
        <w:rPr>
          <w:rFonts w:cstheme="minorHAnsi"/>
          <w:lang w:val="en-GB"/>
        </w:rPr>
        <w:t>Skolgatan</w:t>
      </w:r>
      <w:proofErr w:type="spellEnd"/>
      <w:r w:rsidRPr="00260941">
        <w:rPr>
          <w:rFonts w:cstheme="minorHAnsi"/>
          <w:lang w:val="en-GB"/>
        </w:rPr>
        <w:t xml:space="preserve"> 6, SE-742 42 Öregrund, Sweden </w:t>
      </w:r>
    </w:p>
    <w:p w14:paraId="749DED1E" w14:textId="77777777" w:rsidR="00AD6401" w:rsidRPr="00260941" w:rsidRDefault="00AD6401" w:rsidP="009B6C04">
      <w:pPr>
        <w:spacing w:line="480" w:lineRule="auto"/>
        <w:contextualSpacing/>
        <w:jc w:val="both"/>
        <w:rPr>
          <w:rFonts w:cstheme="minorHAnsi"/>
          <w:vertAlign w:val="superscript"/>
          <w:lang w:val="en-GB"/>
        </w:rPr>
      </w:pPr>
    </w:p>
    <w:p w14:paraId="699E963A" w14:textId="27D678B1"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1</w:t>
      </w:r>
      <w:r w:rsidRPr="00260941">
        <w:rPr>
          <w:rFonts w:cstheme="minorHAnsi"/>
          <w:lang w:val="en-GB"/>
        </w:rPr>
        <w:t>Author to whom correspondence should be addressed. Current address:</w:t>
      </w:r>
    </w:p>
    <w:p w14:paraId="03F61281" w14:textId="0CCC19BE" w:rsidR="00AD6401" w:rsidRPr="00260941" w:rsidRDefault="00AD6401" w:rsidP="009B6C04">
      <w:pPr>
        <w:spacing w:line="480" w:lineRule="auto"/>
        <w:contextualSpacing/>
        <w:jc w:val="both"/>
        <w:rPr>
          <w:rStyle w:val="Hyperlnk"/>
          <w:rFonts w:cstheme="minorHAnsi"/>
          <w:lang w:val="en-GB"/>
        </w:rPr>
      </w:pPr>
      <w:r w:rsidRPr="00260941">
        <w:rPr>
          <w:rFonts w:cstheme="minorHAnsi"/>
          <w:lang w:val="en-GB"/>
        </w:rPr>
        <w:t xml:space="preserve">Max Lindmark, Swedish University of Agricultural Sciences, Department of Aquatic Resources, Institute of </w:t>
      </w:r>
      <w:r w:rsidR="00F02BDA" w:rsidRPr="00260941">
        <w:rPr>
          <w:rFonts w:cstheme="minorHAnsi"/>
          <w:lang w:val="en-GB"/>
        </w:rPr>
        <w:t>Marine</w:t>
      </w:r>
      <w:r w:rsidRPr="00260941">
        <w:rPr>
          <w:rFonts w:cstheme="minorHAnsi"/>
          <w:lang w:val="en-GB"/>
        </w:rPr>
        <w:t xml:space="preserve"> Research, </w:t>
      </w:r>
      <w:proofErr w:type="spellStart"/>
      <w:r w:rsidR="00F02BDA" w:rsidRPr="00260941">
        <w:rPr>
          <w:rFonts w:cstheme="minorHAnsi"/>
          <w:lang w:val="en-GB"/>
        </w:rPr>
        <w:t>Turistgatan</w:t>
      </w:r>
      <w:proofErr w:type="spellEnd"/>
      <w:r w:rsidRPr="00260941">
        <w:rPr>
          <w:rFonts w:cstheme="minorHAnsi"/>
          <w:lang w:val="en-GB"/>
        </w:rPr>
        <w:t xml:space="preserve"> </w:t>
      </w:r>
      <w:r w:rsidR="00F02BDA" w:rsidRPr="00260941">
        <w:rPr>
          <w:rFonts w:cstheme="minorHAnsi"/>
          <w:lang w:val="en-GB"/>
        </w:rPr>
        <w:t>5</w:t>
      </w:r>
      <w:r w:rsidRPr="00260941">
        <w:rPr>
          <w:rFonts w:cstheme="minorHAnsi"/>
          <w:lang w:val="en-GB"/>
        </w:rPr>
        <w:t xml:space="preserve">, </w:t>
      </w:r>
      <w:proofErr w:type="spellStart"/>
      <w:r w:rsidR="00F02BDA" w:rsidRPr="00260941">
        <w:rPr>
          <w:rFonts w:cstheme="minorHAnsi"/>
          <w:lang w:val="en-GB"/>
        </w:rPr>
        <w:t>Lysekil</w:t>
      </w:r>
      <w:proofErr w:type="spellEnd"/>
      <w:r w:rsidRPr="00260941">
        <w:rPr>
          <w:rFonts w:cstheme="minorHAnsi"/>
          <w:lang w:val="en-GB"/>
        </w:rPr>
        <w:t xml:space="preserve"> </w:t>
      </w:r>
      <w:r w:rsidR="00D7608A" w:rsidRPr="00260941">
        <w:rPr>
          <w:rFonts w:cstheme="minorHAnsi"/>
          <w:lang w:val="en-GB"/>
        </w:rPr>
        <w:t>453 30</w:t>
      </w:r>
      <w:r w:rsidRPr="00260941">
        <w:rPr>
          <w:rFonts w:cstheme="minorHAnsi"/>
          <w:lang w:val="en-GB"/>
        </w:rPr>
        <w:t xml:space="preserve">, Sweden, Tel.: +46(0)104784137, email: </w:t>
      </w:r>
      <w:hyperlink r:id="rId14" w:history="1">
        <w:r w:rsidRPr="00260941">
          <w:rPr>
            <w:rStyle w:val="Hyperlnk"/>
            <w:rFonts w:cstheme="minorHAnsi"/>
            <w:lang w:val="en-GB"/>
          </w:rPr>
          <w:t>max.lindmark@slu.se</w:t>
        </w:r>
      </w:hyperlink>
    </w:p>
    <w:p w14:paraId="0C3E83CB" w14:textId="63EB7A6F" w:rsidR="00246AC0" w:rsidRPr="00260941" w:rsidRDefault="00246AC0" w:rsidP="009B6C04">
      <w:pPr>
        <w:spacing w:line="480" w:lineRule="auto"/>
        <w:contextualSpacing/>
        <w:jc w:val="both"/>
        <w:rPr>
          <w:rStyle w:val="Hyperlnk"/>
          <w:rFonts w:cstheme="minorHAnsi"/>
          <w:lang w:val="en-GB"/>
        </w:rPr>
      </w:pPr>
    </w:p>
    <w:p w14:paraId="5BC4DF9F" w14:textId="2AC3B4CC" w:rsidR="00246AC0" w:rsidRPr="00260941" w:rsidRDefault="00246AC0" w:rsidP="009B6C04">
      <w:pPr>
        <w:spacing w:line="480" w:lineRule="auto"/>
        <w:contextualSpacing/>
        <w:jc w:val="both"/>
        <w:rPr>
          <w:rStyle w:val="Hyperlnk"/>
          <w:rFonts w:cstheme="minorHAnsi"/>
          <w:lang w:val="en-GB"/>
        </w:rPr>
      </w:pPr>
    </w:p>
    <w:p w14:paraId="30FBCE60" w14:textId="472911AA" w:rsidR="00246AC0" w:rsidRPr="00260941" w:rsidRDefault="00246AC0" w:rsidP="009B6C04">
      <w:pPr>
        <w:spacing w:line="480" w:lineRule="auto"/>
        <w:contextualSpacing/>
        <w:jc w:val="both"/>
        <w:rPr>
          <w:rStyle w:val="Hyperlnk"/>
          <w:rFonts w:cstheme="minorHAnsi"/>
          <w:lang w:val="en-GB"/>
        </w:rPr>
      </w:pPr>
    </w:p>
    <w:p w14:paraId="0D9789F7" w14:textId="09948F17" w:rsidR="00246AC0" w:rsidRPr="00260941" w:rsidRDefault="00246AC0" w:rsidP="009B6C04">
      <w:pPr>
        <w:spacing w:line="480" w:lineRule="auto"/>
        <w:contextualSpacing/>
        <w:jc w:val="both"/>
        <w:rPr>
          <w:rStyle w:val="Hyperlnk"/>
          <w:rFonts w:cstheme="minorHAnsi"/>
          <w:lang w:val="en-GB"/>
        </w:rPr>
      </w:pPr>
    </w:p>
    <w:p w14:paraId="23422E56" w14:textId="3CF86FEF" w:rsidR="00246AC0" w:rsidRPr="00260941" w:rsidRDefault="00246AC0" w:rsidP="009B6C04">
      <w:pPr>
        <w:spacing w:line="480" w:lineRule="auto"/>
        <w:contextualSpacing/>
        <w:jc w:val="both"/>
        <w:rPr>
          <w:rStyle w:val="Hyperlnk"/>
          <w:rFonts w:cstheme="minorHAnsi"/>
          <w:lang w:val="en-GB"/>
        </w:rPr>
      </w:pPr>
    </w:p>
    <w:p w14:paraId="21EB03BC" w14:textId="4FFB09F4" w:rsidR="00246AC0" w:rsidRPr="00260941" w:rsidRDefault="00246AC0" w:rsidP="009B6C04">
      <w:pPr>
        <w:spacing w:line="480" w:lineRule="auto"/>
        <w:contextualSpacing/>
        <w:jc w:val="both"/>
        <w:rPr>
          <w:rStyle w:val="Hyperlnk"/>
          <w:rFonts w:cstheme="minorHAnsi"/>
          <w:lang w:val="en-GB"/>
        </w:rPr>
      </w:pPr>
    </w:p>
    <w:p w14:paraId="6CB9BA7E" w14:textId="77777777" w:rsidR="00246AC0" w:rsidRPr="00260941" w:rsidRDefault="00246AC0" w:rsidP="009B6C04">
      <w:pPr>
        <w:spacing w:line="480" w:lineRule="auto"/>
        <w:contextualSpacing/>
        <w:jc w:val="both"/>
        <w:rPr>
          <w:rStyle w:val="Hyperlnk"/>
          <w:rFonts w:cstheme="minorHAnsi"/>
          <w:lang w:val="en-GB"/>
        </w:rPr>
      </w:pPr>
    </w:p>
    <w:sdt>
      <w:sdtPr>
        <w:rPr>
          <w:rFonts w:eastAsiaTheme="minorHAnsi" w:cstheme="minorBidi"/>
          <w:b w:val="0"/>
          <w:bCs/>
          <w:color w:val="auto"/>
          <w:sz w:val="24"/>
          <w:szCs w:val="24"/>
          <w:u w:val="single"/>
          <w:lang w:eastAsia="en-US"/>
        </w:rPr>
        <w:id w:val="-188305958"/>
        <w:docPartObj>
          <w:docPartGallery w:val="Table of Contents"/>
          <w:docPartUnique/>
        </w:docPartObj>
      </w:sdtPr>
      <w:sdtEndPr>
        <w:rPr>
          <w:rFonts w:cstheme="minorHAnsi"/>
          <w:bCs w:val="0"/>
          <w:sz w:val="22"/>
          <w:szCs w:val="22"/>
        </w:rPr>
      </w:sdtEndPr>
      <w:sdtContent>
        <w:p w14:paraId="123093C4" w14:textId="77777777" w:rsidR="005C79CD" w:rsidRPr="00B0509D" w:rsidRDefault="005C79CD" w:rsidP="009B6C04">
          <w:pPr>
            <w:pStyle w:val="Innehllsfrteckningsrubrik"/>
            <w:contextualSpacing/>
          </w:pPr>
          <w:r w:rsidRPr="00B0509D">
            <w:t>Contents</w:t>
          </w:r>
        </w:p>
        <w:p w14:paraId="69D7B228" w14:textId="5CC2E778" w:rsidR="008102CB" w:rsidRDefault="005C79CD">
          <w:pPr>
            <w:pStyle w:val="Innehll1"/>
            <w:tabs>
              <w:tab w:val="right" w:leader="dot" w:pos="9016"/>
            </w:tabs>
            <w:spacing w:before="240"/>
            <w:rPr>
              <w:rFonts w:eastAsiaTheme="minorEastAsia"/>
              <w:noProof/>
              <w:lang w:eastAsia="en-GB"/>
            </w:rPr>
          </w:pPr>
          <w:r w:rsidRPr="00B0509D">
            <w:rPr>
              <w:rFonts w:cstheme="minorHAnsi"/>
              <w:b/>
              <w:bCs/>
            </w:rPr>
            <w:fldChar w:fldCharType="begin"/>
          </w:r>
          <w:r w:rsidRPr="00B0509D">
            <w:rPr>
              <w:rFonts w:cstheme="minorHAnsi"/>
              <w:b/>
              <w:bCs/>
            </w:rPr>
            <w:instrText xml:space="preserve"> TOC \o "1-3" \h \z \u </w:instrText>
          </w:r>
          <w:r w:rsidRPr="00B0509D">
            <w:rPr>
              <w:rFonts w:cstheme="minorHAnsi"/>
              <w:b/>
              <w:bCs/>
            </w:rPr>
            <w:fldChar w:fldCharType="separate"/>
          </w:r>
          <w:hyperlink w:anchor="_Toc59530749" w:history="1">
            <w:r w:rsidR="008102CB" w:rsidRPr="007C1C0A">
              <w:rPr>
                <w:rStyle w:val="Hyperlnk"/>
                <w:noProof/>
              </w:rPr>
              <w:t>Literature search, selection process and criteria</w:t>
            </w:r>
            <w:r w:rsidR="008102CB">
              <w:rPr>
                <w:noProof/>
                <w:webHidden/>
              </w:rPr>
              <w:tab/>
            </w:r>
            <w:r w:rsidR="008102CB">
              <w:rPr>
                <w:noProof/>
                <w:webHidden/>
              </w:rPr>
              <w:fldChar w:fldCharType="begin"/>
            </w:r>
            <w:r w:rsidR="008102CB">
              <w:rPr>
                <w:noProof/>
                <w:webHidden/>
              </w:rPr>
              <w:instrText xml:space="preserve"> PAGEREF _Toc59530749 \h </w:instrText>
            </w:r>
            <w:r w:rsidR="008102CB">
              <w:rPr>
                <w:noProof/>
                <w:webHidden/>
              </w:rPr>
            </w:r>
            <w:r w:rsidR="008102CB">
              <w:rPr>
                <w:noProof/>
                <w:webHidden/>
              </w:rPr>
              <w:fldChar w:fldCharType="separate"/>
            </w:r>
            <w:r w:rsidR="008102CB">
              <w:rPr>
                <w:noProof/>
                <w:webHidden/>
              </w:rPr>
              <w:t>3</w:t>
            </w:r>
            <w:r w:rsidR="008102CB">
              <w:rPr>
                <w:noProof/>
                <w:webHidden/>
              </w:rPr>
              <w:fldChar w:fldCharType="end"/>
            </w:r>
          </w:hyperlink>
        </w:p>
        <w:p w14:paraId="12DAA5BD" w14:textId="45FFB198" w:rsidR="008102CB" w:rsidRDefault="00260941">
          <w:pPr>
            <w:pStyle w:val="Innehll2"/>
            <w:tabs>
              <w:tab w:val="right" w:leader="dot" w:pos="9016"/>
            </w:tabs>
            <w:rPr>
              <w:rFonts w:eastAsiaTheme="minorEastAsia"/>
              <w:noProof/>
              <w:lang w:eastAsia="en-GB"/>
            </w:rPr>
          </w:pPr>
          <w:hyperlink w:anchor="_Toc59530750" w:history="1">
            <w:r w:rsidR="008102CB" w:rsidRPr="007C1C0A">
              <w:rPr>
                <w:rStyle w:val="Hyperlnk"/>
                <w:rFonts w:cstheme="minorHAnsi"/>
                <w:i/>
                <w:iCs/>
                <w:noProof/>
              </w:rPr>
              <w:t>Maximum consumption rate</w:t>
            </w:r>
            <w:r w:rsidR="008102CB">
              <w:rPr>
                <w:noProof/>
                <w:webHidden/>
              </w:rPr>
              <w:tab/>
            </w:r>
            <w:r w:rsidR="008102CB">
              <w:rPr>
                <w:noProof/>
                <w:webHidden/>
              </w:rPr>
              <w:fldChar w:fldCharType="begin"/>
            </w:r>
            <w:r w:rsidR="008102CB">
              <w:rPr>
                <w:noProof/>
                <w:webHidden/>
              </w:rPr>
              <w:instrText xml:space="preserve"> PAGEREF _Toc59530750 \h </w:instrText>
            </w:r>
            <w:r w:rsidR="008102CB">
              <w:rPr>
                <w:noProof/>
                <w:webHidden/>
              </w:rPr>
            </w:r>
            <w:r w:rsidR="008102CB">
              <w:rPr>
                <w:noProof/>
                <w:webHidden/>
              </w:rPr>
              <w:fldChar w:fldCharType="separate"/>
            </w:r>
            <w:r w:rsidR="008102CB">
              <w:rPr>
                <w:noProof/>
                <w:webHidden/>
              </w:rPr>
              <w:t>4</w:t>
            </w:r>
            <w:r w:rsidR="008102CB">
              <w:rPr>
                <w:noProof/>
                <w:webHidden/>
              </w:rPr>
              <w:fldChar w:fldCharType="end"/>
            </w:r>
          </w:hyperlink>
        </w:p>
        <w:p w14:paraId="69150B24" w14:textId="678E8DBF" w:rsidR="008102CB" w:rsidRDefault="00260941">
          <w:pPr>
            <w:pStyle w:val="Innehll2"/>
            <w:tabs>
              <w:tab w:val="right" w:leader="dot" w:pos="9016"/>
            </w:tabs>
            <w:rPr>
              <w:rFonts w:eastAsiaTheme="minorEastAsia"/>
              <w:noProof/>
              <w:lang w:eastAsia="en-GB"/>
            </w:rPr>
          </w:pPr>
          <w:hyperlink w:anchor="_Toc59530751" w:history="1">
            <w:r w:rsidR="008102CB" w:rsidRPr="007C1C0A">
              <w:rPr>
                <w:rStyle w:val="Hyperlnk"/>
                <w:rFonts w:cstheme="minorHAnsi"/>
                <w:i/>
                <w:iCs/>
                <w:noProof/>
              </w:rPr>
              <w:t>Metabolic rate</w:t>
            </w:r>
            <w:r w:rsidR="008102CB">
              <w:rPr>
                <w:noProof/>
                <w:webHidden/>
              </w:rPr>
              <w:tab/>
            </w:r>
            <w:r w:rsidR="008102CB">
              <w:rPr>
                <w:noProof/>
                <w:webHidden/>
              </w:rPr>
              <w:fldChar w:fldCharType="begin"/>
            </w:r>
            <w:r w:rsidR="008102CB">
              <w:rPr>
                <w:noProof/>
                <w:webHidden/>
              </w:rPr>
              <w:instrText xml:space="preserve"> PAGEREF _Toc59530751 \h </w:instrText>
            </w:r>
            <w:r w:rsidR="008102CB">
              <w:rPr>
                <w:noProof/>
                <w:webHidden/>
              </w:rPr>
            </w:r>
            <w:r w:rsidR="008102CB">
              <w:rPr>
                <w:noProof/>
                <w:webHidden/>
              </w:rPr>
              <w:fldChar w:fldCharType="separate"/>
            </w:r>
            <w:r w:rsidR="008102CB">
              <w:rPr>
                <w:noProof/>
                <w:webHidden/>
              </w:rPr>
              <w:t>5</w:t>
            </w:r>
            <w:r w:rsidR="008102CB">
              <w:rPr>
                <w:noProof/>
                <w:webHidden/>
              </w:rPr>
              <w:fldChar w:fldCharType="end"/>
            </w:r>
          </w:hyperlink>
        </w:p>
        <w:p w14:paraId="675948DB" w14:textId="59091B90" w:rsidR="008102CB" w:rsidRDefault="00260941">
          <w:pPr>
            <w:pStyle w:val="Innehll2"/>
            <w:tabs>
              <w:tab w:val="right" w:leader="dot" w:pos="9016"/>
            </w:tabs>
            <w:rPr>
              <w:rFonts w:eastAsiaTheme="minorEastAsia"/>
              <w:noProof/>
              <w:lang w:eastAsia="en-GB"/>
            </w:rPr>
          </w:pPr>
          <w:hyperlink w:anchor="_Toc59530752" w:history="1">
            <w:r w:rsidR="008102CB" w:rsidRPr="007C1C0A">
              <w:rPr>
                <w:rStyle w:val="Hyperlnk"/>
                <w:rFonts w:cstheme="minorHAnsi"/>
                <w:i/>
                <w:iCs/>
                <w:noProof/>
              </w:rPr>
              <w:t>Growth rates &amp; optimum temperature for growth over body mass</w:t>
            </w:r>
            <w:r w:rsidR="008102CB">
              <w:rPr>
                <w:noProof/>
                <w:webHidden/>
              </w:rPr>
              <w:tab/>
            </w:r>
            <w:r w:rsidR="008102CB">
              <w:rPr>
                <w:noProof/>
                <w:webHidden/>
              </w:rPr>
              <w:fldChar w:fldCharType="begin"/>
            </w:r>
            <w:r w:rsidR="008102CB">
              <w:rPr>
                <w:noProof/>
                <w:webHidden/>
              </w:rPr>
              <w:instrText xml:space="preserve"> PAGEREF _Toc59530752 \h </w:instrText>
            </w:r>
            <w:r w:rsidR="008102CB">
              <w:rPr>
                <w:noProof/>
                <w:webHidden/>
              </w:rPr>
            </w:r>
            <w:r w:rsidR="008102CB">
              <w:rPr>
                <w:noProof/>
                <w:webHidden/>
              </w:rPr>
              <w:fldChar w:fldCharType="separate"/>
            </w:r>
            <w:r w:rsidR="008102CB">
              <w:rPr>
                <w:noProof/>
                <w:webHidden/>
              </w:rPr>
              <w:t>5</w:t>
            </w:r>
            <w:r w:rsidR="008102CB">
              <w:rPr>
                <w:noProof/>
                <w:webHidden/>
              </w:rPr>
              <w:fldChar w:fldCharType="end"/>
            </w:r>
          </w:hyperlink>
        </w:p>
        <w:p w14:paraId="674CDF29" w14:textId="0C223DCE" w:rsidR="008102CB" w:rsidRDefault="00260941">
          <w:pPr>
            <w:pStyle w:val="Innehll1"/>
            <w:tabs>
              <w:tab w:val="right" w:leader="dot" w:pos="9016"/>
            </w:tabs>
            <w:spacing w:before="240"/>
            <w:rPr>
              <w:rFonts w:eastAsiaTheme="minorEastAsia"/>
              <w:noProof/>
              <w:lang w:eastAsia="en-GB"/>
            </w:rPr>
          </w:pPr>
          <w:hyperlink w:anchor="_Toc59530753" w:history="1">
            <w:r w:rsidR="008102CB" w:rsidRPr="007C1C0A">
              <w:rPr>
                <w:rStyle w:val="Hyperlnk"/>
                <w:noProof/>
              </w:rPr>
              <w:t>Data overview</w:t>
            </w:r>
            <w:r w:rsidR="008102CB">
              <w:rPr>
                <w:noProof/>
                <w:webHidden/>
              </w:rPr>
              <w:tab/>
            </w:r>
            <w:r w:rsidR="008102CB">
              <w:rPr>
                <w:noProof/>
                <w:webHidden/>
              </w:rPr>
              <w:fldChar w:fldCharType="begin"/>
            </w:r>
            <w:r w:rsidR="008102CB">
              <w:rPr>
                <w:noProof/>
                <w:webHidden/>
              </w:rPr>
              <w:instrText xml:space="preserve"> PAGEREF _Toc59530753 \h </w:instrText>
            </w:r>
            <w:r w:rsidR="008102CB">
              <w:rPr>
                <w:noProof/>
                <w:webHidden/>
              </w:rPr>
            </w:r>
            <w:r w:rsidR="008102CB">
              <w:rPr>
                <w:noProof/>
                <w:webHidden/>
              </w:rPr>
              <w:fldChar w:fldCharType="separate"/>
            </w:r>
            <w:r w:rsidR="008102CB">
              <w:rPr>
                <w:noProof/>
                <w:webHidden/>
              </w:rPr>
              <w:t>12</w:t>
            </w:r>
            <w:r w:rsidR="008102CB">
              <w:rPr>
                <w:noProof/>
                <w:webHidden/>
              </w:rPr>
              <w:fldChar w:fldCharType="end"/>
            </w:r>
          </w:hyperlink>
        </w:p>
        <w:p w14:paraId="0B1A0D6D" w14:textId="50E7BFC5" w:rsidR="008102CB" w:rsidRDefault="00260941">
          <w:pPr>
            <w:pStyle w:val="Innehll2"/>
            <w:tabs>
              <w:tab w:val="right" w:leader="dot" w:pos="9016"/>
            </w:tabs>
            <w:rPr>
              <w:rFonts w:eastAsiaTheme="minorEastAsia"/>
              <w:noProof/>
              <w:lang w:eastAsia="en-GB"/>
            </w:rPr>
          </w:pPr>
          <w:hyperlink w:anchor="_Toc59530754" w:history="1">
            <w:r w:rsidR="008102CB" w:rsidRPr="007C1C0A">
              <w:rPr>
                <w:rStyle w:val="Hyperlnk"/>
                <w:rFonts w:cstheme="minorHAnsi"/>
                <w:i/>
                <w:iCs/>
                <w:noProof/>
              </w:rPr>
              <w:t>Maximum consumption &amp; metabolic rate</w:t>
            </w:r>
            <w:r w:rsidR="008102CB">
              <w:rPr>
                <w:noProof/>
                <w:webHidden/>
              </w:rPr>
              <w:tab/>
            </w:r>
            <w:r w:rsidR="008102CB">
              <w:rPr>
                <w:noProof/>
                <w:webHidden/>
              </w:rPr>
              <w:fldChar w:fldCharType="begin"/>
            </w:r>
            <w:r w:rsidR="008102CB">
              <w:rPr>
                <w:noProof/>
                <w:webHidden/>
              </w:rPr>
              <w:instrText xml:space="preserve"> PAGEREF _Toc59530754 \h </w:instrText>
            </w:r>
            <w:r w:rsidR="008102CB">
              <w:rPr>
                <w:noProof/>
                <w:webHidden/>
              </w:rPr>
            </w:r>
            <w:r w:rsidR="008102CB">
              <w:rPr>
                <w:noProof/>
                <w:webHidden/>
              </w:rPr>
              <w:fldChar w:fldCharType="separate"/>
            </w:r>
            <w:r w:rsidR="008102CB">
              <w:rPr>
                <w:noProof/>
                <w:webHidden/>
              </w:rPr>
              <w:t>12</w:t>
            </w:r>
            <w:r w:rsidR="008102CB">
              <w:rPr>
                <w:noProof/>
                <w:webHidden/>
              </w:rPr>
              <w:fldChar w:fldCharType="end"/>
            </w:r>
          </w:hyperlink>
        </w:p>
        <w:p w14:paraId="0181C6CC" w14:textId="7C872C18" w:rsidR="008102CB" w:rsidRDefault="00260941">
          <w:pPr>
            <w:pStyle w:val="Innehll2"/>
            <w:tabs>
              <w:tab w:val="right" w:leader="dot" w:pos="9016"/>
            </w:tabs>
            <w:rPr>
              <w:rFonts w:eastAsiaTheme="minorEastAsia"/>
              <w:noProof/>
              <w:lang w:eastAsia="en-GB"/>
            </w:rPr>
          </w:pPr>
          <w:hyperlink w:anchor="_Toc59530755" w:history="1">
            <w:r w:rsidR="008102CB" w:rsidRPr="007C1C0A">
              <w:rPr>
                <w:rStyle w:val="Hyperlnk"/>
                <w:rFonts w:cstheme="minorHAnsi"/>
                <w:i/>
                <w:iCs/>
                <w:noProof/>
              </w:rPr>
              <w:t>Growth rate</w:t>
            </w:r>
            <w:r w:rsidR="008102CB">
              <w:rPr>
                <w:noProof/>
                <w:webHidden/>
              </w:rPr>
              <w:tab/>
            </w:r>
            <w:r w:rsidR="008102CB">
              <w:rPr>
                <w:noProof/>
                <w:webHidden/>
              </w:rPr>
              <w:fldChar w:fldCharType="begin"/>
            </w:r>
            <w:r w:rsidR="008102CB">
              <w:rPr>
                <w:noProof/>
                <w:webHidden/>
              </w:rPr>
              <w:instrText xml:space="preserve"> PAGEREF _Toc59530755 \h </w:instrText>
            </w:r>
            <w:r w:rsidR="008102CB">
              <w:rPr>
                <w:noProof/>
                <w:webHidden/>
              </w:rPr>
            </w:r>
            <w:r w:rsidR="008102CB">
              <w:rPr>
                <w:noProof/>
                <w:webHidden/>
              </w:rPr>
              <w:fldChar w:fldCharType="separate"/>
            </w:r>
            <w:r w:rsidR="008102CB">
              <w:rPr>
                <w:noProof/>
                <w:webHidden/>
              </w:rPr>
              <w:t>13</w:t>
            </w:r>
            <w:r w:rsidR="008102CB">
              <w:rPr>
                <w:noProof/>
                <w:webHidden/>
              </w:rPr>
              <w:fldChar w:fldCharType="end"/>
            </w:r>
          </w:hyperlink>
        </w:p>
        <w:p w14:paraId="6AB43C6D" w14:textId="2BC30CDA" w:rsidR="008102CB" w:rsidRDefault="00260941">
          <w:pPr>
            <w:pStyle w:val="Innehll1"/>
            <w:tabs>
              <w:tab w:val="right" w:leader="dot" w:pos="9016"/>
            </w:tabs>
            <w:spacing w:before="240"/>
            <w:rPr>
              <w:rFonts w:eastAsiaTheme="minorEastAsia"/>
              <w:noProof/>
              <w:lang w:eastAsia="en-GB"/>
            </w:rPr>
          </w:pPr>
          <w:hyperlink w:anchor="_Toc59530756" w:history="1">
            <w:r w:rsidR="008102CB" w:rsidRPr="007C1C0A">
              <w:rPr>
                <w:rStyle w:val="Hyperlnk"/>
                <w:noProof/>
              </w:rPr>
              <w:t>Supplementary methods and analysis</w:t>
            </w:r>
            <w:r w:rsidR="008102CB">
              <w:rPr>
                <w:noProof/>
                <w:webHidden/>
              </w:rPr>
              <w:tab/>
            </w:r>
            <w:r w:rsidR="008102CB">
              <w:rPr>
                <w:noProof/>
                <w:webHidden/>
              </w:rPr>
              <w:fldChar w:fldCharType="begin"/>
            </w:r>
            <w:r w:rsidR="008102CB">
              <w:rPr>
                <w:noProof/>
                <w:webHidden/>
              </w:rPr>
              <w:instrText xml:space="preserve"> PAGEREF _Toc59530756 \h </w:instrText>
            </w:r>
            <w:r w:rsidR="008102CB">
              <w:rPr>
                <w:noProof/>
                <w:webHidden/>
              </w:rPr>
            </w:r>
            <w:r w:rsidR="008102CB">
              <w:rPr>
                <w:noProof/>
                <w:webHidden/>
              </w:rPr>
              <w:fldChar w:fldCharType="separate"/>
            </w:r>
            <w:r w:rsidR="008102CB">
              <w:rPr>
                <w:noProof/>
                <w:webHidden/>
              </w:rPr>
              <w:t>15</w:t>
            </w:r>
            <w:r w:rsidR="008102CB">
              <w:rPr>
                <w:noProof/>
                <w:webHidden/>
              </w:rPr>
              <w:fldChar w:fldCharType="end"/>
            </w:r>
          </w:hyperlink>
        </w:p>
        <w:p w14:paraId="1F7F03E8" w14:textId="189A34C8" w:rsidR="008102CB" w:rsidRDefault="00260941">
          <w:pPr>
            <w:pStyle w:val="Innehll1"/>
            <w:tabs>
              <w:tab w:val="right" w:leader="dot" w:pos="9016"/>
            </w:tabs>
            <w:spacing w:before="240"/>
            <w:rPr>
              <w:rFonts w:eastAsiaTheme="minorEastAsia"/>
              <w:noProof/>
              <w:lang w:eastAsia="en-GB"/>
            </w:rPr>
          </w:pPr>
          <w:hyperlink w:anchor="_Toc59530757" w:history="1">
            <w:r w:rsidR="008102CB" w:rsidRPr="007C1C0A">
              <w:rPr>
                <w:rStyle w:val="Hyperlnk"/>
                <w:noProof/>
              </w:rPr>
              <w:t>Model validation and fit</w:t>
            </w:r>
            <w:r w:rsidR="008102CB">
              <w:rPr>
                <w:noProof/>
                <w:webHidden/>
              </w:rPr>
              <w:tab/>
            </w:r>
            <w:r w:rsidR="008102CB">
              <w:rPr>
                <w:noProof/>
                <w:webHidden/>
              </w:rPr>
              <w:fldChar w:fldCharType="begin"/>
            </w:r>
            <w:r w:rsidR="008102CB">
              <w:rPr>
                <w:noProof/>
                <w:webHidden/>
              </w:rPr>
              <w:instrText xml:space="preserve"> PAGEREF _Toc59530757 \h </w:instrText>
            </w:r>
            <w:r w:rsidR="008102CB">
              <w:rPr>
                <w:noProof/>
                <w:webHidden/>
              </w:rPr>
            </w:r>
            <w:r w:rsidR="008102CB">
              <w:rPr>
                <w:noProof/>
                <w:webHidden/>
              </w:rPr>
              <w:fldChar w:fldCharType="separate"/>
            </w:r>
            <w:r w:rsidR="008102CB">
              <w:rPr>
                <w:noProof/>
                <w:webHidden/>
              </w:rPr>
              <w:t>23</w:t>
            </w:r>
            <w:r w:rsidR="008102CB">
              <w:rPr>
                <w:noProof/>
                <w:webHidden/>
              </w:rPr>
              <w:fldChar w:fldCharType="end"/>
            </w:r>
          </w:hyperlink>
        </w:p>
        <w:p w14:paraId="66C5A635" w14:textId="5420B59C" w:rsidR="008102CB" w:rsidRDefault="00260941">
          <w:pPr>
            <w:pStyle w:val="Innehll2"/>
            <w:tabs>
              <w:tab w:val="right" w:leader="dot" w:pos="9016"/>
            </w:tabs>
            <w:rPr>
              <w:rFonts w:eastAsiaTheme="minorEastAsia"/>
              <w:noProof/>
              <w:lang w:eastAsia="en-GB"/>
            </w:rPr>
          </w:pPr>
          <w:hyperlink w:anchor="_Toc59530758" w:history="1">
            <w:r w:rsidR="008102CB" w:rsidRPr="007C1C0A">
              <w:rPr>
                <w:rStyle w:val="Hyperlnk"/>
                <w:rFonts w:cstheme="minorHAnsi"/>
                <w:i/>
                <w:iCs/>
                <w:noProof/>
              </w:rPr>
              <w:t>Maximum consumption rate – below peak temperatures</w:t>
            </w:r>
            <w:r w:rsidR="008102CB">
              <w:rPr>
                <w:noProof/>
                <w:webHidden/>
              </w:rPr>
              <w:tab/>
            </w:r>
            <w:r w:rsidR="008102CB">
              <w:rPr>
                <w:noProof/>
                <w:webHidden/>
              </w:rPr>
              <w:fldChar w:fldCharType="begin"/>
            </w:r>
            <w:r w:rsidR="008102CB">
              <w:rPr>
                <w:noProof/>
                <w:webHidden/>
              </w:rPr>
              <w:instrText xml:space="preserve"> PAGEREF _Toc59530758 \h </w:instrText>
            </w:r>
            <w:r w:rsidR="008102CB">
              <w:rPr>
                <w:noProof/>
                <w:webHidden/>
              </w:rPr>
            </w:r>
            <w:r w:rsidR="008102CB">
              <w:rPr>
                <w:noProof/>
                <w:webHidden/>
              </w:rPr>
              <w:fldChar w:fldCharType="separate"/>
            </w:r>
            <w:r w:rsidR="008102CB">
              <w:rPr>
                <w:noProof/>
                <w:webHidden/>
              </w:rPr>
              <w:t>23</w:t>
            </w:r>
            <w:r w:rsidR="008102CB">
              <w:rPr>
                <w:noProof/>
                <w:webHidden/>
              </w:rPr>
              <w:fldChar w:fldCharType="end"/>
            </w:r>
          </w:hyperlink>
        </w:p>
        <w:p w14:paraId="478631AB" w14:textId="64A05639" w:rsidR="008102CB" w:rsidRDefault="00260941">
          <w:pPr>
            <w:pStyle w:val="Innehll2"/>
            <w:tabs>
              <w:tab w:val="right" w:leader="dot" w:pos="9016"/>
            </w:tabs>
            <w:rPr>
              <w:rFonts w:eastAsiaTheme="minorEastAsia"/>
              <w:noProof/>
              <w:lang w:eastAsia="en-GB"/>
            </w:rPr>
          </w:pPr>
          <w:hyperlink w:anchor="_Toc59530759" w:history="1">
            <w:r w:rsidR="008102CB" w:rsidRPr="007C1C0A">
              <w:rPr>
                <w:rStyle w:val="Hyperlnk"/>
                <w:rFonts w:cstheme="minorHAnsi"/>
                <w:i/>
                <w:iCs/>
                <w:noProof/>
              </w:rPr>
              <w:t>Maximum consumption rate – including beyond peak temperatures</w:t>
            </w:r>
            <w:r w:rsidR="008102CB">
              <w:rPr>
                <w:noProof/>
                <w:webHidden/>
              </w:rPr>
              <w:tab/>
            </w:r>
            <w:r w:rsidR="008102CB">
              <w:rPr>
                <w:noProof/>
                <w:webHidden/>
              </w:rPr>
              <w:fldChar w:fldCharType="begin"/>
            </w:r>
            <w:r w:rsidR="008102CB">
              <w:rPr>
                <w:noProof/>
                <w:webHidden/>
              </w:rPr>
              <w:instrText xml:space="preserve"> PAGEREF _Toc59530759 \h </w:instrText>
            </w:r>
            <w:r w:rsidR="008102CB">
              <w:rPr>
                <w:noProof/>
                <w:webHidden/>
              </w:rPr>
            </w:r>
            <w:r w:rsidR="008102CB">
              <w:rPr>
                <w:noProof/>
                <w:webHidden/>
              </w:rPr>
              <w:fldChar w:fldCharType="separate"/>
            </w:r>
            <w:r w:rsidR="008102CB">
              <w:rPr>
                <w:noProof/>
                <w:webHidden/>
              </w:rPr>
              <w:t>27</w:t>
            </w:r>
            <w:r w:rsidR="008102CB">
              <w:rPr>
                <w:noProof/>
                <w:webHidden/>
              </w:rPr>
              <w:fldChar w:fldCharType="end"/>
            </w:r>
          </w:hyperlink>
        </w:p>
        <w:p w14:paraId="022C54FA" w14:textId="0DD26987" w:rsidR="008102CB" w:rsidRDefault="00260941">
          <w:pPr>
            <w:pStyle w:val="Innehll2"/>
            <w:tabs>
              <w:tab w:val="right" w:leader="dot" w:pos="9016"/>
            </w:tabs>
            <w:rPr>
              <w:rFonts w:eastAsiaTheme="minorEastAsia"/>
              <w:noProof/>
              <w:lang w:eastAsia="en-GB"/>
            </w:rPr>
          </w:pPr>
          <w:hyperlink w:anchor="_Toc59530760" w:history="1">
            <w:r w:rsidR="008102CB" w:rsidRPr="007C1C0A">
              <w:rPr>
                <w:rStyle w:val="Hyperlnk"/>
                <w:rFonts w:cstheme="minorHAnsi"/>
                <w:i/>
                <w:iCs/>
                <w:noProof/>
              </w:rPr>
              <w:t>Metabolic rate</w:t>
            </w:r>
            <w:r w:rsidR="008102CB">
              <w:rPr>
                <w:noProof/>
                <w:webHidden/>
              </w:rPr>
              <w:tab/>
            </w:r>
            <w:r w:rsidR="008102CB">
              <w:rPr>
                <w:noProof/>
                <w:webHidden/>
              </w:rPr>
              <w:fldChar w:fldCharType="begin"/>
            </w:r>
            <w:r w:rsidR="008102CB">
              <w:rPr>
                <w:noProof/>
                <w:webHidden/>
              </w:rPr>
              <w:instrText xml:space="preserve"> PAGEREF _Toc59530760 \h </w:instrText>
            </w:r>
            <w:r w:rsidR="008102CB">
              <w:rPr>
                <w:noProof/>
                <w:webHidden/>
              </w:rPr>
            </w:r>
            <w:r w:rsidR="008102CB">
              <w:rPr>
                <w:noProof/>
                <w:webHidden/>
              </w:rPr>
              <w:fldChar w:fldCharType="separate"/>
            </w:r>
            <w:r w:rsidR="008102CB">
              <w:rPr>
                <w:noProof/>
                <w:webHidden/>
              </w:rPr>
              <w:t>31</w:t>
            </w:r>
            <w:r w:rsidR="008102CB">
              <w:rPr>
                <w:noProof/>
                <w:webHidden/>
              </w:rPr>
              <w:fldChar w:fldCharType="end"/>
            </w:r>
          </w:hyperlink>
        </w:p>
        <w:p w14:paraId="79C4A4DA" w14:textId="45843672" w:rsidR="008102CB" w:rsidRDefault="00260941">
          <w:pPr>
            <w:pStyle w:val="Innehll2"/>
            <w:tabs>
              <w:tab w:val="right" w:leader="dot" w:pos="9016"/>
            </w:tabs>
            <w:rPr>
              <w:rFonts w:eastAsiaTheme="minorEastAsia"/>
              <w:noProof/>
              <w:lang w:eastAsia="en-GB"/>
            </w:rPr>
          </w:pPr>
          <w:hyperlink w:anchor="_Toc59530761" w:history="1">
            <w:r w:rsidR="008102CB" w:rsidRPr="007C1C0A">
              <w:rPr>
                <w:rStyle w:val="Hyperlnk"/>
                <w:rFonts w:cstheme="minorHAnsi"/>
                <w:i/>
                <w:iCs/>
                <w:noProof/>
              </w:rPr>
              <w:t>Growth rate</w:t>
            </w:r>
            <w:r w:rsidR="008102CB">
              <w:rPr>
                <w:noProof/>
                <w:webHidden/>
              </w:rPr>
              <w:tab/>
            </w:r>
            <w:r w:rsidR="008102CB">
              <w:rPr>
                <w:noProof/>
                <w:webHidden/>
              </w:rPr>
              <w:fldChar w:fldCharType="begin"/>
            </w:r>
            <w:r w:rsidR="008102CB">
              <w:rPr>
                <w:noProof/>
                <w:webHidden/>
              </w:rPr>
              <w:instrText xml:space="preserve"> PAGEREF _Toc59530761 \h </w:instrText>
            </w:r>
            <w:r w:rsidR="008102CB">
              <w:rPr>
                <w:noProof/>
                <w:webHidden/>
              </w:rPr>
            </w:r>
            <w:r w:rsidR="008102CB">
              <w:rPr>
                <w:noProof/>
                <w:webHidden/>
              </w:rPr>
              <w:fldChar w:fldCharType="separate"/>
            </w:r>
            <w:r w:rsidR="008102CB">
              <w:rPr>
                <w:noProof/>
                <w:webHidden/>
              </w:rPr>
              <w:t>35</w:t>
            </w:r>
            <w:r w:rsidR="008102CB">
              <w:rPr>
                <w:noProof/>
                <w:webHidden/>
              </w:rPr>
              <w:fldChar w:fldCharType="end"/>
            </w:r>
          </w:hyperlink>
        </w:p>
        <w:p w14:paraId="07F53B95" w14:textId="3CB7A65F" w:rsidR="008102CB" w:rsidRDefault="00260941">
          <w:pPr>
            <w:pStyle w:val="Innehll2"/>
            <w:tabs>
              <w:tab w:val="right" w:leader="dot" w:pos="9016"/>
            </w:tabs>
            <w:rPr>
              <w:rFonts w:eastAsiaTheme="minorEastAsia"/>
              <w:noProof/>
              <w:lang w:eastAsia="en-GB"/>
            </w:rPr>
          </w:pPr>
          <w:hyperlink w:anchor="_Toc59530762" w:history="1">
            <w:r w:rsidR="008102CB" w:rsidRPr="007C1C0A">
              <w:rPr>
                <w:rStyle w:val="Hyperlnk"/>
                <w:rFonts w:cstheme="minorHAnsi"/>
                <w:i/>
                <w:iCs/>
                <w:noProof/>
              </w:rPr>
              <w:t>Optimum growth temperature</w:t>
            </w:r>
            <w:r w:rsidR="008102CB">
              <w:rPr>
                <w:noProof/>
                <w:webHidden/>
              </w:rPr>
              <w:tab/>
            </w:r>
            <w:r w:rsidR="008102CB">
              <w:rPr>
                <w:noProof/>
                <w:webHidden/>
              </w:rPr>
              <w:fldChar w:fldCharType="begin"/>
            </w:r>
            <w:r w:rsidR="008102CB">
              <w:rPr>
                <w:noProof/>
                <w:webHidden/>
              </w:rPr>
              <w:instrText xml:space="preserve"> PAGEREF _Toc59530762 \h </w:instrText>
            </w:r>
            <w:r w:rsidR="008102CB">
              <w:rPr>
                <w:noProof/>
                <w:webHidden/>
              </w:rPr>
            </w:r>
            <w:r w:rsidR="008102CB">
              <w:rPr>
                <w:noProof/>
                <w:webHidden/>
              </w:rPr>
              <w:fldChar w:fldCharType="separate"/>
            </w:r>
            <w:r w:rsidR="008102CB">
              <w:rPr>
                <w:noProof/>
                <w:webHidden/>
              </w:rPr>
              <w:t>39</w:t>
            </w:r>
            <w:r w:rsidR="008102CB">
              <w:rPr>
                <w:noProof/>
                <w:webHidden/>
              </w:rPr>
              <w:fldChar w:fldCharType="end"/>
            </w:r>
          </w:hyperlink>
        </w:p>
        <w:p w14:paraId="65FB7B66" w14:textId="3C0DCBDD" w:rsidR="008102CB" w:rsidRDefault="00260941">
          <w:pPr>
            <w:pStyle w:val="Innehll1"/>
            <w:tabs>
              <w:tab w:val="right" w:leader="dot" w:pos="9016"/>
            </w:tabs>
            <w:spacing w:before="240"/>
            <w:rPr>
              <w:rFonts w:eastAsiaTheme="minorEastAsia"/>
              <w:noProof/>
              <w:lang w:eastAsia="en-GB"/>
            </w:rPr>
          </w:pPr>
          <w:hyperlink w:anchor="_Toc59530763" w:history="1">
            <w:r w:rsidR="008102CB" w:rsidRPr="007C1C0A">
              <w:rPr>
                <w:rStyle w:val="Hyperlnk"/>
                <w:noProof/>
              </w:rPr>
              <w:t>References</w:t>
            </w:r>
            <w:r w:rsidR="008102CB">
              <w:rPr>
                <w:noProof/>
                <w:webHidden/>
              </w:rPr>
              <w:tab/>
            </w:r>
            <w:r w:rsidR="008102CB">
              <w:rPr>
                <w:noProof/>
                <w:webHidden/>
              </w:rPr>
              <w:fldChar w:fldCharType="begin"/>
            </w:r>
            <w:r w:rsidR="008102CB">
              <w:rPr>
                <w:noProof/>
                <w:webHidden/>
              </w:rPr>
              <w:instrText xml:space="preserve"> PAGEREF _Toc59530763 \h </w:instrText>
            </w:r>
            <w:r w:rsidR="008102CB">
              <w:rPr>
                <w:noProof/>
                <w:webHidden/>
              </w:rPr>
            </w:r>
            <w:r w:rsidR="008102CB">
              <w:rPr>
                <w:noProof/>
                <w:webHidden/>
              </w:rPr>
              <w:fldChar w:fldCharType="separate"/>
            </w:r>
            <w:r w:rsidR="008102CB">
              <w:rPr>
                <w:noProof/>
                <w:webHidden/>
              </w:rPr>
              <w:t>43</w:t>
            </w:r>
            <w:r w:rsidR="008102CB">
              <w:rPr>
                <w:noProof/>
                <w:webHidden/>
              </w:rPr>
              <w:fldChar w:fldCharType="end"/>
            </w:r>
          </w:hyperlink>
        </w:p>
        <w:p w14:paraId="6C04D1AE" w14:textId="7BB9E1B3" w:rsidR="00342ACC" w:rsidRPr="00B0509D" w:rsidRDefault="005C79CD" w:rsidP="009B6C04">
          <w:pPr>
            <w:spacing w:line="480" w:lineRule="auto"/>
            <w:contextualSpacing/>
            <w:jc w:val="both"/>
            <w:rPr>
              <w:rFonts w:cstheme="minorHAnsi"/>
            </w:rPr>
          </w:pPr>
          <w:r w:rsidRPr="00B0509D">
            <w:rPr>
              <w:rFonts w:cstheme="minorHAnsi"/>
              <w:b/>
              <w:bCs/>
            </w:rPr>
            <w:fldChar w:fldCharType="end"/>
          </w:r>
        </w:p>
      </w:sdtContent>
    </w:sdt>
    <w:p w14:paraId="0FECEF68" w14:textId="77777777" w:rsidR="00E110ED" w:rsidRPr="00B0509D" w:rsidRDefault="00E110ED" w:rsidP="009B6C04">
      <w:pPr>
        <w:spacing w:line="480" w:lineRule="auto"/>
        <w:contextualSpacing/>
        <w:jc w:val="both"/>
        <w:rPr>
          <w:rFonts w:cstheme="minorHAnsi"/>
        </w:rPr>
      </w:pPr>
    </w:p>
    <w:p w14:paraId="0FA9318A" w14:textId="1862FD1C" w:rsidR="00EE44E4" w:rsidRPr="00B0509D" w:rsidRDefault="00EE44E4" w:rsidP="009B6C04">
      <w:pPr>
        <w:spacing w:line="480" w:lineRule="auto"/>
        <w:contextualSpacing/>
        <w:jc w:val="both"/>
        <w:rPr>
          <w:rFonts w:cstheme="minorHAnsi"/>
        </w:rPr>
      </w:pPr>
    </w:p>
    <w:p w14:paraId="2894CEE0" w14:textId="073DE574" w:rsidR="00647D43" w:rsidRPr="00B0509D" w:rsidRDefault="00647D43" w:rsidP="009B6C04">
      <w:pPr>
        <w:spacing w:line="480" w:lineRule="auto"/>
        <w:contextualSpacing/>
        <w:jc w:val="both"/>
        <w:rPr>
          <w:rFonts w:cstheme="minorHAnsi"/>
        </w:rPr>
      </w:pPr>
    </w:p>
    <w:p w14:paraId="6C985453" w14:textId="2AE7F568" w:rsidR="00647D43" w:rsidRPr="00B0509D" w:rsidRDefault="00647D43" w:rsidP="009B6C04">
      <w:pPr>
        <w:spacing w:line="480" w:lineRule="auto"/>
        <w:contextualSpacing/>
        <w:jc w:val="both"/>
        <w:rPr>
          <w:rFonts w:cstheme="minorHAnsi"/>
        </w:rPr>
      </w:pPr>
    </w:p>
    <w:p w14:paraId="1FBE56FF" w14:textId="641C41A9" w:rsidR="00647D43" w:rsidRPr="00B0509D" w:rsidRDefault="00647D43" w:rsidP="009B6C04">
      <w:pPr>
        <w:spacing w:line="480" w:lineRule="auto"/>
        <w:contextualSpacing/>
        <w:jc w:val="both"/>
        <w:rPr>
          <w:rFonts w:cstheme="minorHAnsi"/>
        </w:rPr>
      </w:pPr>
    </w:p>
    <w:p w14:paraId="2B0FE61C" w14:textId="1BFB815D" w:rsidR="00647D43" w:rsidRPr="00B0509D" w:rsidRDefault="00647D43" w:rsidP="009B6C04">
      <w:pPr>
        <w:spacing w:line="480" w:lineRule="auto"/>
        <w:contextualSpacing/>
        <w:jc w:val="both"/>
        <w:rPr>
          <w:rFonts w:cstheme="minorHAnsi"/>
        </w:rPr>
      </w:pPr>
    </w:p>
    <w:p w14:paraId="1A9E8150" w14:textId="4DD39A33" w:rsidR="00647D43" w:rsidRPr="00B0509D" w:rsidRDefault="00647D43" w:rsidP="009B6C04">
      <w:pPr>
        <w:spacing w:line="480" w:lineRule="auto"/>
        <w:contextualSpacing/>
        <w:jc w:val="both"/>
        <w:rPr>
          <w:rFonts w:cstheme="minorHAnsi"/>
        </w:rPr>
      </w:pPr>
    </w:p>
    <w:p w14:paraId="49CF82F3" w14:textId="38DF77C0" w:rsidR="00647D43" w:rsidRPr="00B0509D" w:rsidRDefault="00647D43" w:rsidP="009B6C04">
      <w:pPr>
        <w:spacing w:line="480" w:lineRule="auto"/>
        <w:contextualSpacing/>
        <w:jc w:val="both"/>
        <w:rPr>
          <w:rFonts w:cstheme="minorHAnsi"/>
        </w:rPr>
      </w:pPr>
    </w:p>
    <w:p w14:paraId="7001C18F" w14:textId="32C5DE51" w:rsidR="00647D43" w:rsidRPr="00B0509D" w:rsidRDefault="00647D43" w:rsidP="009B6C04">
      <w:pPr>
        <w:spacing w:line="480" w:lineRule="auto"/>
        <w:contextualSpacing/>
        <w:jc w:val="both"/>
        <w:rPr>
          <w:rFonts w:cstheme="minorHAnsi"/>
        </w:rPr>
      </w:pPr>
    </w:p>
    <w:p w14:paraId="6BEEA510" w14:textId="3D3F3646" w:rsidR="00392EF2" w:rsidRPr="00B0509D" w:rsidRDefault="00392EF2" w:rsidP="009B6C04">
      <w:pPr>
        <w:spacing w:line="480" w:lineRule="auto"/>
        <w:contextualSpacing/>
        <w:jc w:val="both"/>
        <w:rPr>
          <w:rFonts w:cstheme="minorHAnsi"/>
        </w:rPr>
      </w:pPr>
    </w:p>
    <w:p w14:paraId="3D11DECA" w14:textId="77777777" w:rsidR="00392EF2" w:rsidRPr="00B0509D" w:rsidRDefault="00392EF2" w:rsidP="009B6C04">
      <w:pPr>
        <w:spacing w:line="480" w:lineRule="auto"/>
        <w:contextualSpacing/>
        <w:jc w:val="both"/>
        <w:rPr>
          <w:rFonts w:cstheme="minorHAnsi"/>
        </w:rPr>
      </w:pPr>
    </w:p>
    <w:p w14:paraId="11CCE0AD" w14:textId="77777777" w:rsidR="003D62E4" w:rsidRPr="00B0509D" w:rsidRDefault="003D62E4" w:rsidP="009B6C04">
      <w:pPr>
        <w:spacing w:line="480" w:lineRule="auto"/>
        <w:contextualSpacing/>
        <w:jc w:val="both"/>
        <w:rPr>
          <w:rFonts w:cstheme="minorHAnsi"/>
        </w:rPr>
      </w:pPr>
    </w:p>
    <w:p w14:paraId="68DE3CEB" w14:textId="77777777" w:rsidR="00B76DDF" w:rsidRPr="00B0509D" w:rsidRDefault="00B76DDF" w:rsidP="009B6C04">
      <w:pPr>
        <w:spacing w:line="480" w:lineRule="auto"/>
        <w:contextualSpacing/>
        <w:jc w:val="both"/>
        <w:rPr>
          <w:rFonts w:cstheme="minorHAnsi"/>
        </w:rPr>
      </w:pPr>
    </w:p>
    <w:p w14:paraId="695A5CFA" w14:textId="79022923" w:rsidR="002509CC" w:rsidRPr="00260941" w:rsidRDefault="002509CC" w:rsidP="009B6C04">
      <w:pPr>
        <w:pStyle w:val="Rubrik1"/>
        <w:contextualSpacing/>
        <w:rPr>
          <w:lang w:val="en-GB"/>
        </w:rPr>
      </w:pPr>
      <w:bookmarkStart w:id="2" w:name="_Toc59530749"/>
      <w:r w:rsidRPr="00260941">
        <w:rPr>
          <w:lang w:val="en-GB"/>
        </w:rPr>
        <w:lastRenderedPageBreak/>
        <w:t>Literature search</w:t>
      </w:r>
      <w:r w:rsidR="00392EF2" w:rsidRPr="00260941">
        <w:rPr>
          <w:lang w:val="en-GB"/>
        </w:rPr>
        <w:t>, selection process and criteria</w:t>
      </w:r>
      <w:bookmarkEnd w:id="2"/>
    </w:p>
    <w:p w14:paraId="654B3764" w14:textId="034C2181" w:rsidR="00842559" w:rsidRPr="00260941" w:rsidDel="00C711B4" w:rsidRDefault="00997777" w:rsidP="009B6C04">
      <w:pPr>
        <w:spacing w:line="480" w:lineRule="auto"/>
        <w:contextualSpacing/>
        <w:jc w:val="both"/>
        <w:rPr>
          <w:del w:id="3" w:author="Max Lindmark" w:date="2020-12-21T16:52:00Z"/>
          <w:rFonts w:cstheme="minorHAnsi"/>
          <w:lang w:val="en-GB"/>
        </w:rPr>
      </w:pPr>
      <w:ins w:id="4" w:author="Max Lindmark" w:date="2020-12-22T12:00:00Z">
        <w:r w:rsidRPr="00260941">
          <w:rPr>
            <w:rFonts w:cstheme="minorHAnsi"/>
            <w:lang w:val="en-GB"/>
          </w:rPr>
          <w:t xml:space="preserve">This section is an overview of the </w:t>
        </w:r>
        <w:r w:rsidR="000929A6" w:rsidRPr="00260941">
          <w:rPr>
            <w:rFonts w:cstheme="minorHAnsi"/>
            <w:lang w:val="en-GB"/>
          </w:rPr>
          <w:t>literature</w:t>
        </w:r>
        <w:r w:rsidRPr="00260941">
          <w:rPr>
            <w:rFonts w:cstheme="minorHAnsi"/>
            <w:lang w:val="en-GB"/>
          </w:rPr>
          <w:t xml:space="preserve"> search approach</w:t>
        </w:r>
        <w:r w:rsidR="00DA32F7" w:rsidRPr="00260941">
          <w:rPr>
            <w:rFonts w:cstheme="minorHAnsi"/>
            <w:lang w:val="en-GB"/>
          </w:rPr>
          <w:t xml:space="preserve">, and </w:t>
        </w:r>
      </w:ins>
      <w:del w:id="5" w:author="Max Lindmark" w:date="2020-12-21T16:52:00Z">
        <w:r w:rsidR="000E67FF" w:rsidRPr="00260941" w:rsidDel="00C711B4">
          <w:rPr>
            <w:rFonts w:cstheme="minorHAnsi"/>
            <w:lang w:val="en-GB"/>
          </w:rPr>
          <w:delText>Prio</w:delText>
        </w:r>
        <w:commentRangeStart w:id="6"/>
        <w:r w:rsidR="000E67FF" w:rsidRPr="00260941" w:rsidDel="00C711B4">
          <w:rPr>
            <w:rFonts w:cstheme="minorHAnsi"/>
            <w:lang w:val="en-GB"/>
          </w:rPr>
          <w:delText>r to starting the actual literature review, we conducted several test-searches with alternative search</w:delText>
        </w:r>
        <w:r w:rsidR="007C6B56" w:rsidRPr="00260941" w:rsidDel="00C711B4">
          <w:rPr>
            <w:rFonts w:cstheme="minorHAnsi"/>
            <w:lang w:val="en-GB"/>
          </w:rPr>
          <w:delText xml:space="preserve"> </w:delText>
        </w:r>
        <w:r w:rsidR="000E67FF" w:rsidRPr="00260941" w:rsidDel="00C711B4">
          <w:rPr>
            <w:rFonts w:cstheme="minorHAnsi"/>
            <w:lang w:val="en-GB"/>
          </w:rPr>
          <w:delText>strings on Web of Science Core Collection</w:delText>
        </w:r>
        <w:r w:rsidR="00580806" w:rsidRPr="00260941" w:rsidDel="00C711B4">
          <w:rPr>
            <w:rFonts w:cstheme="minorHAnsi"/>
            <w:lang w:val="en-GB"/>
          </w:rPr>
          <w:delText>, basic search</w:delText>
        </w:r>
        <w:r w:rsidR="000E67FF" w:rsidRPr="00260941" w:rsidDel="00C711B4">
          <w:rPr>
            <w:rFonts w:cstheme="minorHAnsi"/>
            <w:lang w:val="en-GB"/>
          </w:rPr>
          <w:delText xml:space="preserve">. This was done in order to find a manageable number of </w:delText>
        </w:r>
        <w:r w:rsidR="00E61C0C" w:rsidRPr="00260941" w:rsidDel="00C711B4">
          <w:rPr>
            <w:rFonts w:cstheme="minorHAnsi"/>
            <w:lang w:val="en-GB"/>
          </w:rPr>
          <w:delText>articles</w:delText>
        </w:r>
        <w:r w:rsidR="000E67FF" w:rsidRPr="00260941" w:rsidDel="00C711B4">
          <w:rPr>
            <w:rFonts w:cstheme="minorHAnsi"/>
            <w:lang w:val="en-GB"/>
          </w:rPr>
          <w:delText xml:space="preserve"> to review and to have a reasonable ratio article titles that passed the first screening, given our pre-defined criteria for when to choose a study</w:delText>
        </w:r>
        <w:commentRangeEnd w:id="6"/>
        <w:r w:rsidR="00E071CE" w:rsidRPr="00B0509D" w:rsidDel="00C711B4">
          <w:rPr>
            <w:rStyle w:val="Kommentarsreferens"/>
          </w:rPr>
          <w:commentReference w:id="6"/>
        </w:r>
        <w:r w:rsidR="000E67FF" w:rsidRPr="00260941" w:rsidDel="00C711B4">
          <w:rPr>
            <w:rFonts w:cstheme="minorHAnsi"/>
            <w:lang w:val="en-GB"/>
          </w:rPr>
          <w:delText xml:space="preserve">. </w:delText>
        </w:r>
      </w:del>
      <w:moveFromRangeStart w:id="7" w:author="Max Lindmark" w:date="2020-12-21T16:52:00Z" w:name="move59461936"/>
      <w:moveFrom w:id="8" w:author="Max Lindmark" w:date="2020-12-21T16:52:00Z">
        <w:del w:id="9" w:author="Max Lindmark" w:date="2020-12-21T16:52:00Z">
          <w:r w:rsidR="00D03B1E" w:rsidRPr="00260941" w:rsidDel="00C711B4">
            <w:rPr>
              <w:rFonts w:cstheme="minorHAnsi"/>
              <w:lang w:val="en-GB"/>
            </w:rPr>
            <w:delText>As</w:delText>
          </w:r>
          <w:r w:rsidR="000E5BE8" w:rsidRPr="00260941" w:rsidDel="00C711B4">
            <w:rPr>
              <w:rFonts w:cstheme="minorHAnsi"/>
              <w:lang w:val="en-GB"/>
            </w:rPr>
            <w:delText xml:space="preserve"> we suspected </w:delText>
          </w:r>
          <w:r w:rsidR="009015C9" w:rsidRPr="00260941" w:rsidDel="00C711B4">
            <w:rPr>
              <w:rFonts w:cstheme="minorHAnsi"/>
              <w:lang w:val="en-GB"/>
            </w:rPr>
            <w:delText>that relatively few studies</w:delText>
          </w:r>
          <w:r w:rsidR="00855696" w:rsidRPr="00260941" w:rsidDel="00C711B4">
            <w:rPr>
              <w:rFonts w:cstheme="minorHAnsi"/>
              <w:lang w:val="en-GB"/>
            </w:rPr>
            <w:delText xml:space="preserve"> would have</w:delText>
          </w:r>
          <w:r w:rsidR="009015C9" w:rsidRPr="00260941" w:rsidDel="00C711B4">
            <w:rPr>
              <w:rFonts w:cstheme="minorHAnsi"/>
              <w:lang w:val="en-GB"/>
            </w:rPr>
            <w:delText xml:space="preserve"> </w:delText>
          </w:r>
          <w:r w:rsidR="003D2D67" w:rsidRPr="00260941" w:rsidDel="00C711B4">
            <w:rPr>
              <w:rFonts w:cstheme="minorHAnsi"/>
              <w:lang w:val="en-GB"/>
            </w:rPr>
            <w:delText xml:space="preserve">considered both </w:delText>
          </w:r>
          <w:r w:rsidR="00D77BD0" w:rsidRPr="00260941" w:rsidDel="00C711B4">
            <w:rPr>
              <w:rFonts w:cstheme="minorHAnsi"/>
              <w:lang w:val="en-GB"/>
            </w:rPr>
            <w:delText xml:space="preserve">body </w:delText>
          </w:r>
          <w:r w:rsidR="003D2D67" w:rsidRPr="00260941" w:rsidDel="00C711B4">
            <w:rPr>
              <w:rFonts w:cstheme="minorHAnsi"/>
              <w:lang w:val="en-GB"/>
            </w:rPr>
            <w:delText>size- and temperature treatments</w:delText>
          </w:r>
          <w:r w:rsidR="0066495C" w:rsidRPr="00260941" w:rsidDel="00C711B4">
            <w:rPr>
              <w:rFonts w:cstheme="minorHAnsi"/>
              <w:lang w:val="en-GB"/>
            </w:rPr>
            <w:delText xml:space="preserve"> (combined factorially)</w:delText>
          </w:r>
          <w:r w:rsidR="003D2D67" w:rsidRPr="00260941" w:rsidDel="00C711B4">
            <w:rPr>
              <w:rFonts w:cstheme="minorHAnsi"/>
              <w:lang w:val="en-GB"/>
            </w:rPr>
            <w:delText>,</w:delText>
          </w:r>
          <w:r w:rsidR="00D03B1E" w:rsidRPr="00260941" w:rsidDel="00C711B4">
            <w:rPr>
              <w:rFonts w:cstheme="minorHAnsi"/>
              <w:lang w:val="en-GB"/>
            </w:rPr>
            <w:delText xml:space="preserve"> our goal was to get an as extensive as possible </w:delText>
          </w:r>
          <w:r w:rsidR="008D43BC" w:rsidRPr="00260941" w:rsidDel="00C711B4">
            <w:rPr>
              <w:rFonts w:cstheme="minorHAnsi"/>
              <w:lang w:val="en-GB"/>
            </w:rPr>
            <w:delText xml:space="preserve">list of studies. </w:delText>
          </w:r>
          <w:commentRangeStart w:id="10"/>
          <w:r w:rsidR="008D43BC" w:rsidRPr="00260941" w:rsidDel="00C711B4">
            <w:rPr>
              <w:rFonts w:cstheme="minorHAnsi"/>
              <w:lang w:val="en-GB"/>
            </w:rPr>
            <w:delText>Therefore</w:delText>
          </w:r>
          <w:r w:rsidR="00D03B1E" w:rsidRPr="00260941" w:rsidDel="00C711B4">
            <w:rPr>
              <w:rFonts w:cstheme="minorHAnsi"/>
              <w:lang w:val="en-GB"/>
            </w:rPr>
            <w:delText xml:space="preserve">, we also evaluated </w:delText>
          </w:r>
          <w:r w:rsidR="00E61C0C" w:rsidRPr="00260941" w:rsidDel="00C711B4">
            <w:rPr>
              <w:rFonts w:cstheme="minorHAnsi"/>
              <w:lang w:val="en-GB"/>
            </w:rPr>
            <w:delText>articles</w:delText>
          </w:r>
          <w:r w:rsidR="00D03B1E" w:rsidRPr="00260941" w:rsidDel="00C711B4">
            <w:rPr>
              <w:rFonts w:cstheme="minorHAnsi"/>
              <w:lang w:val="en-GB"/>
            </w:rPr>
            <w:delText xml:space="preserve"> cited by </w:delText>
          </w:r>
          <w:r w:rsidR="00E61C0C" w:rsidRPr="00260941" w:rsidDel="00C711B4">
            <w:rPr>
              <w:rFonts w:cstheme="minorHAnsi"/>
              <w:lang w:val="en-GB"/>
            </w:rPr>
            <w:delText xml:space="preserve">articles </w:delText>
          </w:r>
          <w:r w:rsidR="00D77BD0" w:rsidRPr="00260941" w:rsidDel="00C711B4">
            <w:rPr>
              <w:rFonts w:cstheme="minorHAnsi"/>
              <w:lang w:val="en-GB"/>
            </w:rPr>
            <w:delText>found in the search</w:delText>
          </w:r>
          <w:r w:rsidR="004E3188" w:rsidRPr="00260941" w:rsidDel="00C711B4">
            <w:rPr>
              <w:rFonts w:cstheme="minorHAnsi"/>
              <w:lang w:val="en-GB"/>
            </w:rPr>
            <w:delText xml:space="preserve">, from published review-type </w:delText>
          </w:r>
          <w:r w:rsidR="00E61C0C" w:rsidRPr="00260941" w:rsidDel="00C711B4">
            <w:rPr>
              <w:rFonts w:cstheme="minorHAnsi"/>
              <w:lang w:val="en-GB"/>
            </w:rPr>
            <w:delText xml:space="preserve">articles </w:delText>
          </w:r>
          <w:r w:rsidR="00A228E0" w:rsidRPr="00260941" w:rsidDel="00C711B4">
            <w:rPr>
              <w:rFonts w:cstheme="minorHAnsi"/>
              <w:lang w:val="en-GB"/>
            </w:rPr>
            <w:delText xml:space="preserve">and reviews of applications of bioenergetics models such as the </w:delText>
          </w:r>
          <w:r w:rsidR="00216172" w:rsidRPr="00260941" w:rsidDel="00C711B4">
            <w:rPr>
              <w:rFonts w:cstheme="minorHAnsi"/>
              <w:lang w:val="en-GB"/>
            </w:rPr>
            <w:delText>Wisconsin</w:delText>
          </w:r>
          <w:r w:rsidR="004E3188" w:rsidRPr="00260941" w:rsidDel="00C711B4">
            <w:rPr>
              <w:rFonts w:cstheme="minorHAnsi"/>
              <w:lang w:val="en-GB"/>
            </w:rPr>
            <w:delText xml:space="preserve"> model</w:delText>
          </w:r>
          <w:r w:rsidR="00D860BD" w:rsidRPr="00260941" w:rsidDel="00C711B4">
            <w:rPr>
              <w:rFonts w:cstheme="minorHAnsi"/>
              <w:lang w:val="en-GB"/>
            </w:rPr>
            <w:delText xml:space="preserve"> </w:delText>
          </w:r>
          <w:r w:rsidR="00765102" w:rsidRPr="00B0509D" w:rsidDel="00C711B4">
            <w:rPr>
              <w:rFonts w:cstheme="minorHAnsi"/>
            </w:rPr>
            <w:fldChar w:fldCharType="begin"/>
          </w:r>
          <w:r w:rsidR="00C357A5" w:rsidRPr="00260941" w:rsidDel="00C711B4">
            <w:rPr>
              <w:rFonts w:cstheme="minorHAnsi"/>
              <w:lang w:val="en-GB"/>
            </w:rPr>
            <w:delInstrText xml:space="preserve"> ADDIN ZOTERO_ITEM CSL_CITATION {"citationID":"jTPvnR7x","properties":{"formattedCitation":"(Deslauriers {\\i{}et al.} 2017)","plainCitation":"(Deslauriers et al. 2017)","noteIndex":0},"citationItems":[{"id":4,"uris":["http://zotero.org/users/6116610/items/ZGUBLVA3"],"uri":["http://zotero.org/users/6116610/items/ZGUBLVA3"],"itemData":{"id":4,"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delInstrText>
          </w:r>
          <w:r w:rsidR="00765102" w:rsidRPr="00B0509D" w:rsidDel="00C711B4">
            <w:rPr>
              <w:rFonts w:cstheme="minorHAnsi"/>
            </w:rPr>
            <w:fldChar w:fldCharType="separate"/>
          </w:r>
          <w:r w:rsidR="00765102" w:rsidRPr="00260941" w:rsidDel="00C711B4">
            <w:rPr>
              <w:lang w:val="en-GB"/>
            </w:rPr>
            <w:delText xml:space="preserve">(Deslauriers </w:delText>
          </w:r>
          <w:r w:rsidR="00765102" w:rsidRPr="00260941" w:rsidDel="00C711B4">
            <w:rPr>
              <w:i/>
              <w:iCs/>
              <w:lang w:val="en-GB"/>
            </w:rPr>
            <w:delText>et al.</w:delText>
          </w:r>
          <w:r w:rsidR="00765102" w:rsidRPr="00260941" w:rsidDel="00C711B4">
            <w:rPr>
              <w:lang w:val="en-GB"/>
            </w:rPr>
            <w:delText xml:space="preserve"> 2017)</w:delText>
          </w:r>
          <w:r w:rsidR="00765102" w:rsidRPr="00B0509D" w:rsidDel="00C711B4">
            <w:rPr>
              <w:rFonts w:cstheme="minorHAnsi"/>
            </w:rPr>
            <w:fldChar w:fldCharType="end"/>
          </w:r>
          <w:r w:rsidR="00F77C9D" w:rsidRPr="00260941" w:rsidDel="00C711B4">
            <w:rPr>
              <w:rFonts w:cstheme="minorHAnsi"/>
              <w:lang w:val="en-GB"/>
            </w:rPr>
            <w:delText>, and if the study was found in the literature search for another rate</w:delText>
          </w:r>
          <w:r w:rsidR="00E071CE" w:rsidRPr="00260941" w:rsidDel="00C711B4">
            <w:rPr>
              <w:rFonts w:cstheme="minorHAnsi"/>
              <w:lang w:val="en-GB"/>
            </w:rPr>
            <w:delText>.</w:delText>
          </w:r>
          <w:r w:rsidR="000265F1" w:rsidRPr="00260941" w:rsidDel="00C711B4">
            <w:rPr>
              <w:rFonts w:cstheme="minorHAnsi"/>
              <w:lang w:val="en-GB"/>
            </w:rPr>
            <w:delText xml:space="preserve"> </w:delText>
          </w:r>
          <w:commentRangeEnd w:id="10"/>
          <w:r w:rsidR="00E071CE" w:rsidRPr="00B0509D" w:rsidDel="00C711B4">
            <w:rPr>
              <w:rStyle w:val="Kommentarsreferens"/>
            </w:rPr>
            <w:commentReference w:id="10"/>
          </w:r>
        </w:del>
      </w:moveFrom>
      <w:moveFromRangeEnd w:id="7"/>
    </w:p>
    <w:p w14:paraId="42359286" w14:textId="5699ADC8" w:rsidR="00451F5D" w:rsidRPr="00260941" w:rsidRDefault="00E10329" w:rsidP="00C711B4">
      <w:pPr>
        <w:spacing w:line="480" w:lineRule="auto"/>
        <w:contextualSpacing/>
        <w:jc w:val="both"/>
        <w:rPr>
          <w:rFonts w:cstheme="minorHAnsi"/>
          <w:lang w:val="en-GB"/>
        </w:rPr>
      </w:pPr>
      <w:del w:id="11" w:author="Max Lindmark" w:date="2020-12-22T11:59:00Z">
        <w:r w:rsidRPr="00260941" w:rsidDel="008102CB">
          <w:rPr>
            <w:rFonts w:cstheme="minorHAnsi"/>
            <w:lang w:val="en-GB"/>
          </w:rPr>
          <w:delText xml:space="preserve">The search terms are presented </w:delText>
        </w:r>
        <w:r w:rsidR="00D07E00" w:rsidRPr="00260941" w:rsidDel="008102CB">
          <w:rPr>
            <w:rFonts w:cstheme="minorHAnsi"/>
            <w:lang w:val="en-GB"/>
          </w:rPr>
          <w:delText>b</w:delText>
        </w:r>
      </w:del>
      <w:proofErr w:type="gramStart"/>
      <w:ins w:id="12" w:author="Max Lindmark" w:date="2020-12-22T12:00:00Z">
        <w:r w:rsidR="00997777" w:rsidRPr="00260941">
          <w:rPr>
            <w:rFonts w:cstheme="minorHAnsi"/>
            <w:lang w:val="en-GB"/>
          </w:rPr>
          <w:t>b</w:t>
        </w:r>
      </w:ins>
      <w:r w:rsidR="00D07E00" w:rsidRPr="00260941">
        <w:rPr>
          <w:rFonts w:cstheme="minorHAnsi"/>
          <w:lang w:val="en-GB"/>
        </w:rPr>
        <w:t>elow</w:t>
      </w:r>
      <w:proofErr w:type="gramEnd"/>
      <w:r w:rsidR="00D07E00" w:rsidRPr="00260941">
        <w:rPr>
          <w:rFonts w:cstheme="minorHAnsi"/>
          <w:lang w:val="en-GB"/>
        </w:rPr>
        <w:t xml:space="preserve"> </w:t>
      </w:r>
      <w:ins w:id="13" w:author="Max Lindmark" w:date="2020-12-22T11:59:00Z">
        <w:r w:rsidR="008102CB" w:rsidRPr="00260941">
          <w:rPr>
            <w:rFonts w:cstheme="minorHAnsi"/>
            <w:lang w:val="en-GB"/>
          </w:rPr>
          <w:t xml:space="preserve">we present the search terms </w:t>
        </w:r>
      </w:ins>
      <w:r w:rsidR="00D07E00" w:rsidRPr="00260941">
        <w:rPr>
          <w:rFonts w:cstheme="minorHAnsi"/>
          <w:lang w:val="en-GB"/>
        </w:rPr>
        <w:t>for each rate separately</w:t>
      </w:r>
      <w:r w:rsidR="00E071CE" w:rsidRPr="00260941">
        <w:rPr>
          <w:rFonts w:cstheme="minorHAnsi"/>
          <w:lang w:val="en-GB"/>
        </w:rPr>
        <w:t xml:space="preserve"> (</w:t>
      </w:r>
      <w:del w:id="14" w:author="Max Lindmark" w:date="2020-12-22T08:57:00Z">
        <w:r w:rsidR="00E071CE" w:rsidRPr="00260941" w:rsidDel="00EE6517">
          <w:rPr>
            <w:rFonts w:cstheme="minorHAnsi"/>
            <w:lang w:val="en-GB"/>
          </w:rPr>
          <w:delText>growth,</w:delText>
        </w:r>
      </w:del>
      <w:ins w:id="15" w:author="Max Lindmark" w:date="2020-12-22T08:57:00Z">
        <w:r w:rsidR="00EE6517" w:rsidRPr="00260941">
          <w:rPr>
            <w:rFonts w:cstheme="minorHAnsi"/>
            <w:lang w:val="en-GB"/>
          </w:rPr>
          <w:t>maximum</w:t>
        </w:r>
      </w:ins>
      <w:r w:rsidR="00E071CE" w:rsidRPr="00260941">
        <w:rPr>
          <w:rFonts w:cstheme="minorHAnsi"/>
          <w:lang w:val="en-GB"/>
        </w:rPr>
        <w:t xml:space="preserve"> consumption, </w:t>
      </w:r>
      <w:del w:id="16" w:author="Max Lindmark" w:date="2020-12-22T08:57:00Z">
        <w:r w:rsidR="00E071CE" w:rsidRPr="00260941" w:rsidDel="00EE6517">
          <w:rPr>
            <w:rFonts w:cstheme="minorHAnsi"/>
            <w:lang w:val="en-GB"/>
          </w:rPr>
          <w:delText xml:space="preserve">and </w:delText>
        </w:r>
      </w:del>
      <w:r w:rsidR="00E071CE" w:rsidRPr="00260941">
        <w:rPr>
          <w:rFonts w:cstheme="minorHAnsi"/>
          <w:lang w:val="en-GB"/>
        </w:rPr>
        <w:t>metabolism</w:t>
      </w:r>
      <w:ins w:id="17" w:author="Max Lindmark" w:date="2020-12-22T08:57:00Z">
        <w:r w:rsidR="00EE6517" w:rsidRPr="00260941">
          <w:rPr>
            <w:rFonts w:cstheme="minorHAnsi"/>
            <w:lang w:val="en-GB"/>
          </w:rPr>
          <w:t xml:space="preserve"> and growth</w:t>
        </w:r>
      </w:ins>
      <w:r w:rsidR="00E071CE" w:rsidRPr="00260941">
        <w:rPr>
          <w:rFonts w:cstheme="minorHAnsi"/>
          <w:lang w:val="en-GB"/>
        </w:rPr>
        <w:t>)</w:t>
      </w:r>
      <w:r w:rsidR="00D07E00" w:rsidRPr="00260941">
        <w:rPr>
          <w:rFonts w:cstheme="minorHAnsi"/>
          <w:lang w:val="en-GB"/>
        </w:rPr>
        <w:t xml:space="preserve">. </w:t>
      </w:r>
      <w:ins w:id="18" w:author="Max Lindmark" w:date="2020-12-22T12:00:00Z">
        <w:r w:rsidR="009F00FF" w:rsidRPr="00260941">
          <w:rPr>
            <w:rFonts w:cstheme="minorHAnsi"/>
            <w:lang w:val="en-GB"/>
          </w:rPr>
          <w:t xml:space="preserve">In addition to search terms, </w:t>
        </w:r>
      </w:ins>
      <w:del w:id="19" w:author="Max Lindmark" w:date="2020-12-22T12:00:00Z">
        <w:r w:rsidR="00D07E00" w:rsidRPr="00260941" w:rsidDel="009F00FF">
          <w:rPr>
            <w:rFonts w:cstheme="minorHAnsi"/>
            <w:lang w:val="en-GB"/>
          </w:rPr>
          <w:delText>W</w:delText>
        </w:r>
      </w:del>
      <w:ins w:id="20" w:author="Max Lindmark" w:date="2020-12-22T12:00:00Z">
        <w:r w:rsidR="009F00FF" w:rsidRPr="00260941">
          <w:rPr>
            <w:rFonts w:cstheme="minorHAnsi"/>
            <w:lang w:val="en-GB"/>
          </w:rPr>
          <w:t>w</w:t>
        </w:r>
      </w:ins>
      <w:r w:rsidR="00D07E00" w:rsidRPr="00260941">
        <w:rPr>
          <w:rFonts w:cstheme="minorHAnsi"/>
          <w:lang w:val="en-GB"/>
        </w:rPr>
        <w:t xml:space="preserve">e also applied filters by selecting only the following subjects: ‘marine freshwater biology’, ‘fisheries’, ‘ecology’, ‘zoology’, ‘biology’, ‘physiology’. For growth rates, we </w:t>
      </w:r>
      <w:r w:rsidR="00E071CE" w:rsidRPr="00260941">
        <w:rPr>
          <w:rFonts w:cstheme="minorHAnsi"/>
          <w:lang w:val="en-GB"/>
        </w:rPr>
        <w:t>also</w:t>
      </w:r>
      <w:r w:rsidR="00D07E00" w:rsidRPr="00260941">
        <w:rPr>
          <w:rFonts w:cstheme="minorHAnsi"/>
          <w:lang w:val="en-GB"/>
        </w:rPr>
        <w:t xml:space="preserve"> included ‘limnology’ and for maximum consumption we included ‘limnology’ and ‘evolutionary biology’. The use of additional subjects for growth and consumption reflects the lower data availability compared to metabolism. </w:t>
      </w:r>
      <w:moveToRangeStart w:id="21" w:author="Max Lindmark" w:date="2020-12-21T16:52:00Z" w:name="move59461936"/>
      <w:moveTo w:id="22" w:author="Max Lindmark" w:date="2020-12-21T16:52:00Z">
        <w:r w:rsidR="00C711B4" w:rsidRPr="00260941">
          <w:rPr>
            <w:rFonts w:cstheme="minorHAnsi"/>
            <w:lang w:val="en-GB"/>
          </w:rPr>
          <w:t>As we suspected that relatively few studies would have considered both body size- and temperature treatments</w:t>
        </w:r>
        <w:del w:id="23" w:author="Max Lindmark" w:date="2020-12-21T16:53:00Z">
          <w:r w:rsidR="00C711B4" w:rsidRPr="00260941" w:rsidDel="006244DB">
            <w:rPr>
              <w:rFonts w:cstheme="minorHAnsi"/>
              <w:lang w:val="en-GB"/>
            </w:rPr>
            <w:delText xml:space="preserve"> (combined factorially)</w:delText>
          </w:r>
        </w:del>
        <w:r w:rsidR="00C711B4" w:rsidRPr="00260941">
          <w:rPr>
            <w:rFonts w:cstheme="minorHAnsi"/>
            <w:lang w:val="en-GB"/>
          </w:rPr>
          <w:t xml:space="preserve">, our goal was to get an as extensive as possible list of studies. </w:t>
        </w:r>
        <w:commentRangeStart w:id="24"/>
        <w:commentRangeStart w:id="25"/>
        <w:r w:rsidR="00C711B4" w:rsidRPr="00260941">
          <w:rPr>
            <w:rFonts w:cstheme="minorHAnsi"/>
            <w:lang w:val="en-GB"/>
          </w:rPr>
          <w:t xml:space="preserve">Therefore, we also evaluated articles cited by articles found in the search, from published review-type articles and reviews of applications of bioenergetics models such as the Wisconsin model </w:t>
        </w:r>
        <w:r w:rsidR="00C711B4" w:rsidRPr="00B0509D">
          <w:rPr>
            <w:rFonts w:cstheme="minorHAnsi"/>
          </w:rPr>
          <w:fldChar w:fldCharType="begin"/>
        </w:r>
        <w:r w:rsidR="00C711B4" w:rsidRPr="00260941">
          <w:rPr>
            <w:rFonts w:cstheme="minorHAnsi"/>
            <w:lang w:val="en-GB"/>
          </w:rPr>
          <w:instrText xml:space="preserve"> ADDIN ZOTERO_ITEM CSL_CITATION {"citationID":"jTPvnR7x","properties":{"formattedCitation":"(Deslauriers {\\i{}et al.} 2017)","plainCitation":"(Deslauriers et al. 2017)","noteIndex":0},"citationItems":[{"id":4,"uris":["http://zotero.org/users/6116610/items/ZGUBLVA3"],"uri":["http://zotero.org/users/6116610/items/ZGUBLVA3"],"itemData":{"id":4,"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C711B4" w:rsidRPr="00B0509D">
          <w:rPr>
            <w:rFonts w:cstheme="minorHAnsi"/>
          </w:rPr>
          <w:fldChar w:fldCharType="separate"/>
        </w:r>
        <w:r w:rsidR="00C711B4" w:rsidRPr="00260941">
          <w:rPr>
            <w:lang w:val="en-GB"/>
          </w:rPr>
          <w:t xml:space="preserve">(Deslauriers </w:t>
        </w:r>
        <w:r w:rsidR="00C711B4" w:rsidRPr="00260941">
          <w:rPr>
            <w:i/>
            <w:iCs/>
            <w:lang w:val="en-GB"/>
          </w:rPr>
          <w:t>et al.</w:t>
        </w:r>
        <w:r w:rsidR="00C711B4" w:rsidRPr="00260941">
          <w:rPr>
            <w:lang w:val="en-GB"/>
          </w:rPr>
          <w:t xml:space="preserve"> 2017)</w:t>
        </w:r>
        <w:r w:rsidR="00C711B4" w:rsidRPr="00B0509D">
          <w:rPr>
            <w:rFonts w:cstheme="minorHAnsi"/>
          </w:rPr>
          <w:fldChar w:fldCharType="end"/>
        </w:r>
        <w:r w:rsidR="00C711B4" w:rsidRPr="00260941">
          <w:rPr>
            <w:rFonts w:cstheme="minorHAnsi"/>
            <w:lang w:val="en-GB"/>
          </w:rPr>
          <w:t xml:space="preserve">, and if the study was found in the literature search for another rate. </w:t>
        </w:r>
        <w:commentRangeEnd w:id="24"/>
        <w:r w:rsidR="00C711B4" w:rsidRPr="00B0509D">
          <w:rPr>
            <w:rStyle w:val="Kommentarsreferens"/>
          </w:rPr>
          <w:commentReference w:id="24"/>
        </w:r>
      </w:moveTo>
      <w:moveToRangeEnd w:id="21"/>
      <w:commentRangeEnd w:id="25"/>
      <w:r w:rsidR="00547633">
        <w:rPr>
          <w:rStyle w:val="Kommentarsreferens"/>
        </w:rPr>
        <w:commentReference w:id="25"/>
      </w:r>
      <w:moveToRangeStart w:id="26" w:author="Max Lindmark" w:date="2020-12-21T16:53:00Z" w:name="move59462031"/>
      <w:moveTo w:id="27" w:author="Max Lindmark" w:date="2020-12-21T16:53:00Z">
        <w:r w:rsidR="006244DB" w:rsidRPr="00260941">
          <w:rPr>
            <w:lang w:val="en-GB"/>
          </w:rPr>
          <w:t>The source of the article (</w:t>
        </w:r>
        <w:proofErr w:type="spellStart"/>
        <w:r w:rsidR="006244DB" w:rsidRPr="00260941">
          <w:rPr>
            <w:lang w:val="en-GB"/>
          </w:rPr>
          <w:t>WoS</w:t>
        </w:r>
        <w:proofErr w:type="spellEnd"/>
        <w:r w:rsidR="006244DB" w:rsidRPr="00260941">
          <w:rPr>
            <w:lang w:val="en-GB"/>
          </w:rPr>
          <w:t xml:space="preserve"> search or cited in literature) is indicated in the data sets</w:t>
        </w:r>
      </w:moveTo>
      <w:ins w:id="28" w:author="Max Lindmark" w:date="2020-12-22T09:01:00Z">
        <w:r w:rsidR="006E60C8" w:rsidRPr="00260941">
          <w:rPr>
            <w:lang w:val="en-GB"/>
          </w:rPr>
          <w:t xml:space="preserve"> (Table S1)</w:t>
        </w:r>
      </w:ins>
      <w:moveTo w:id="29" w:author="Max Lindmark" w:date="2020-12-21T16:53:00Z">
        <w:r w:rsidR="006244DB" w:rsidRPr="00260941">
          <w:rPr>
            <w:lang w:val="en-GB"/>
          </w:rPr>
          <w:t>.</w:t>
        </w:r>
      </w:moveTo>
      <w:moveToRangeEnd w:id="26"/>
    </w:p>
    <w:p w14:paraId="36A27D74" w14:textId="33E1CE64" w:rsidR="00842559" w:rsidRPr="00260941" w:rsidRDefault="00D07E00" w:rsidP="009B6C04">
      <w:pPr>
        <w:spacing w:line="480" w:lineRule="auto"/>
        <w:ind w:firstLine="284"/>
        <w:contextualSpacing/>
        <w:jc w:val="both"/>
        <w:rPr>
          <w:rFonts w:eastAsiaTheme="minorEastAsia" w:cstheme="minorHAnsi"/>
          <w:lang w:val="en-GB"/>
        </w:rPr>
      </w:pPr>
      <w:r w:rsidRPr="00260941">
        <w:rPr>
          <w:lang w:val="en-GB"/>
        </w:rPr>
        <w:t>A</w:t>
      </w:r>
      <w:r w:rsidR="00842559" w:rsidRPr="00260941">
        <w:rPr>
          <w:lang w:val="en-GB"/>
        </w:rPr>
        <w:t xml:space="preserve">rticles </w:t>
      </w:r>
      <w:r w:rsidRPr="00260941">
        <w:rPr>
          <w:lang w:val="en-GB"/>
        </w:rPr>
        <w:t xml:space="preserve">were filtered out </w:t>
      </w:r>
      <w:r w:rsidR="00842559" w:rsidRPr="00260941">
        <w:rPr>
          <w:lang w:val="en-GB"/>
        </w:rPr>
        <w:t xml:space="preserve">at three levels of the search: title, abstract and full </w:t>
      </w:r>
      <w:r w:rsidR="00E61C0C" w:rsidRPr="00260941">
        <w:rPr>
          <w:rFonts w:cstheme="minorHAnsi"/>
          <w:lang w:val="en-GB"/>
        </w:rPr>
        <w:t>article</w:t>
      </w:r>
      <w:r w:rsidR="00842559" w:rsidRPr="00260941">
        <w:rPr>
          <w:lang w:val="en-GB"/>
        </w:rPr>
        <w:t xml:space="preserve">. </w:t>
      </w:r>
      <w:r w:rsidR="0035698C" w:rsidRPr="00260941">
        <w:rPr>
          <w:lang w:val="en-GB"/>
        </w:rPr>
        <w:t>The online repository of this project</w:t>
      </w:r>
      <w:r w:rsidR="00842559" w:rsidRPr="00260941">
        <w:rPr>
          <w:lang w:val="en-GB"/>
        </w:rPr>
        <w:t xml:space="preserve"> </w:t>
      </w:r>
      <w:r w:rsidR="00C00F5F" w:rsidRPr="00260941">
        <w:rPr>
          <w:lang w:val="en-GB"/>
        </w:rPr>
        <w:t>(</w:t>
      </w:r>
      <w:hyperlink r:id="rId15" w:history="1">
        <w:r w:rsidR="00C00F5F" w:rsidRPr="00260941">
          <w:rPr>
            <w:rStyle w:val="Hyperlnk"/>
            <w:color w:val="auto"/>
            <w:lang w:val="en-GB"/>
          </w:rPr>
          <w:t>https://github.com/maxlindmark/scaling</w:t>
        </w:r>
      </w:hyperlink>
      <w:r w:rsidR="00C00F5F" w:rsidRPr="00260941">
        <w:rPr>
          <w:lang w:val="en-GB"/>
        </w:rPr>
        <w:t xml:space="preserve">) </w:t>
      </w:r>
      <w:r w:rsidR="00842559" w:rsidRPr="00260941">
        <w:rPr>
          <w:lang w:val="en-GB"/>
        </w:rPr>
        <w:t xml:space="preserve">contains </w:t>
      </w:r>
      <w:r w:rsidR="00BE611E" w:rsidRPr="00260941">
        <w:rPr>
          <w:lang w:val="en-GB"/>
        </w:rPr>
        <w:t xml:space="preserve">.txt files </w:t>
      </w:r>
      <w:r w:rsidR="005336E4" w:rsidRPr="00260941">
        <w:rPr>
          <w:lang w:val="en-GB"/>
        </w:rPr>
        <w:t xml:space="preserve">of the complete list of </w:t>
      </w:r>
      <w:r w:rsidR="00E61C0C" w:rsidRPr="00260941">
        <w:rPr>
          <w:rFonts w:cstheme="minorHAnsi"/>
          <w:lang w:val="en-GB"/>
        </w:rPr>
        <w:t>article</w:t>
      </w:r>
      <w:r w:rsidR="00BE611E" w:rsidRPr="00260941">
        <w:rPr>
          <w:rFonts w:cstheme="minorHAnsi"/>
          <w:lang w:val="en-GB"/>
        </w:rPr>
        <w:t>s</w:t>
      </w:r>
      <w:r w:rsidR="007F4A85" w:rsidRPr="00260941">
        <w:rPr>
          <w:rFonts w:cstheme="minorHAnsi"/>
          <w:lang w:val="en-GB"/>
        </w:rPr>
        <w:t xml:space="preserve"> found in the literature search</w:t>
      </w:r>
      <w:del w:id="30" w:author="Max Lindmark" w:date="2020-12-21T16:53:00Z">
        <w:r w:rsidR="00842559" w:rsidRPr="00260941" w:rsidDel="006244DB">
          <w:rPr>
            <w:lang w:val="en-GB"/>
          </w:rPr>
          <w:delText xml:space="preserve">. </w:delText>
        </w:r>
        <w:commentRangeStart w:id="31"/>
        <w:r w:rsidR="00842559" w:rsidRPr="00260941" w:rsidDel="006244DB">
          <w:rPr>
            <w:lang w:val="en-GB"/>
          </w:rPr>
          <w:delText xml:space="preserve">We also used studies that did not appear in the literature search but that we found by following cited literature </w:delText>
        </w:r>
        <w:r w:rsidR="008F3FDE" w:rsidRPr="00260941" w:rsidDel="006244DB">
          <w:rPr>
            <w:lang w:val="en-GB"/>
          </w:rPr>
          <w:delText>when reading the full article</w:delText>
        </w:r>
        <w:r w:rsidR="00842559" w:rsidRPr="00260941" w:rsidDel="006244DB">
          <w:rPr>
            <w:lang w:val="en-GB"/>
          </w:rPr>
          <w:delText>.</w:delText>
        </w:r>
        <w:commentRangeEnd w:id="31"/>
        <w:r w:rsidR="00E071CE" w:rsidRPr="00B0509D" w:rsidDel="006244DB">
          <w:rPr>
            <w:rStyle w:val="Kommentarsreferens"/>
          </w:rPr>
          <w:commentReference w:id="31"/>
        </w:r>
        <w:r w:rsidR="00842559" w:rsidRPr="00260941" w:rsidDel="006244DB">
          <w:rPr>
            <w:lang w:val="en-GB"/>
          </w:rPr>
          <w:delText xml:space="preserve"> </w:delText>
        </w:r>
      </w:del>
      <w:ins w:id="32" w:author="Max Lindmark" w:date="2020-12-21T16:53:00Z">
        <w:r w:rsidR="006244DB" w:rsidRPr="00260941">
          <w:rPr>
            <w:lang w:val="en-GB"/>
          </w:rPr>
          <w:t xml:space="preserve">. </w:t>
        </w:r>
      </w:ins>
      <w:moveFromRangeStart w:id="33" w:author="Max Lindmark" w:date="2020-12-21T16:53:00Z" w:name="move59462031"/>
      <w:moveFrom w:id="34" w:author="Max Lindmark" w:date="2020-12-21T16:53:00Z">
        <w:r w:rsidR="00F52C9C" w:rsidRPr="00260941" w:rsidDel="006244DB">
          <w:rPr>
            <w:lang w:val="en-GB"/>
          </w:rPr>
          <w:t>The source of the article (</w:t>
        </w:r>
        <w:r w:rsidR="00BA53C6" w:rsidRPr="00260941" w:rsidDel="006244DB">
          <w:rPr>
            <w:lang w:val="en-GB"/>
          </w:rPr>
          <w:t>WoS search</w:t>
        </w:r>
        <w:r w:rsidR="00F52C9C" w:rsidRPr="00260941" w:rsidDel="006244DB">
          <w:rPr>
            <w:lang w:val="en-GB"/>
          </w:rPr>
          <w:t xml:space="preserve"> or cited </w:t>
        </w:r>
        <w:r w:rsidR="00304FE5" w:rsidRPr="00260941" w:rsidDel="006244DB">
          <w:rPr>
            <w:lang w:val="en-GB"/>
          </w:rPr>
          <w:t xml:space="preserve">in </w:t>
        </w:r>
        <w:r w:rsidR="00F52C9C" w:rsidRPr="00260941" w:rsidDel="006244DB">
          <w:rPr>
            <w:lang w:val="en-GB"/>
          </w:rPr>
          <w:t xml:space="preserve">literature) is </w:t>
        </w:r>
        <w:r w:rsidR="00842559" w:rsidRPr="00260941" w:rsidDel="006244DB">
          <w:rPr>
            <w:lang w:val="en-GB"/>
          </w:rPr>
          <w:t>indicated in the data set</w:t>
        </w:r>
        <w:r w:rsidR="00265C6A" w:rsidRPr="00260941" w:rsidDel="006244DB">
          <w:rPr>
            <w:lang w:val="en-GB"/>
          </w:rPr>
          <w:t>s</w:t>
        </w:r>
        <w:r w:rsidR="00842559" w:rsidRPr="00260941" w:rsidDel="006244DB">
          <w:rPr>
            <w:lang w:val="en-GB"/>
          </w:rPr>
          <w:t xml:space="preserve">. </w:t>
        </w:r>
      </w:moveFrom>
      <w:moveFromRangeEnd w:id="33"/>
      <w:r w:rsidR="00842559" w:rsidRPr="00260941">
        <w:rPr>
          <w:rFonts w:eastAsiaTheme="minorEastAsia"/>
          <w:lang w:val="en-GB"/>
        </w:rPr>
        <w:t xml:space="preserve">We removed studies </w:t>
      </w:r>
      <w:r w:rsidR="00B75BBD" w:rsidRPr="00260941">
        <w:rPr>
          <w:rFonts w:eastAsiaTheme="minorEastAsia"/>
          <w:lang w:val="en-GB"/>
        </w:rPr>
        <w:t xml:space="preserve">from the lists if </w:t>
      </w:r>
      <w:r w:rsidR="001F6670" w:rsidRPr="00260941">
        <w:rPr>
          <w:rFonts w:eastAsiaTheme="minorEastAsia"/>
          <w:lang w:val="en-GB"/>
        </w:rPr>
        <w:t xml:space="preserve">the </w:t>
      </w:r>
      <w:r w:rsidR="00842559" w:rsidRPr="00260941">
        <w:rPr>
          <w:rFonts w:eastAsiaTheme="minorEastAsia"/>
          <w:lang w:val="en-GB"/>
        </w:rPr>
        <w:t xml:space="preserve">titles </w:t>
      </w:r>
      <w:r w:rsidR="00347C49" w:rsidRPr="00260941">
        <w:rPr>
          <w:rFonts w:eastAsiaTheme="minorEastAsia"/>
          <w:lang w:val="en-GB"/>
        </w:rPr>
        <w:t xml:space="preserve">made it clear </w:t>
      </w:r>
      <w:r w:rsidR="00B07229" w:rsidRPr="00260941">
        <w:rPr>
          <w:rFonts w:eastAsiaTheme="minorEastAsia"/>
          <w:lang w:val="en-GB"/>
        </w:rPr>
        <w:t xml:space="preserve">the articles </w:t>
      </w:r>
      <w:r w:rsidR="00842559" w:rsidRPr="00260941">
        <w:rPr>
          <w:rFonts w:eastAsiaTheme="minorEastAsia"/>
          <w:lang w:val="en-GB"/>
        </w:rPr>
        <w:t xml:space="preserve">did not </w:t>
      </w:r>
      <w:r w:rsidR="00401C4C" w:rsidRPr="00260941">
        <w:rPr>
          <w:rFonts w:eastAsiaTheme="minorEastAsia"/>
          <w:lang w:val="en-GB"/>
        </w:rPr>
        <w:t>fulfil</w:t>
      </w:r>
      <w:r w:rsidR="00842559" w:rsidRPr="00260941">
        <w:rPr>
          <w:rFonts w:eastAsiaTheme="minorEastAsia"/>
          <w:lang w:val="en-GB"/>
        </w:rPr>
        <w:t xml:space="preserve"> all of the following conditions: (1) experimental study, (2) fish as study organism in </w:t>
      </w:r>
      <w:r w:rsidR="005017D7" w:rsidRPr="00260941">
        <w:rPr>
          <w:rFonts w:eastAsiaTheme="minorEastAsia"/>
          <w:lang w:val="en-GB"/>
        </w:rPr>
        <w:t xml:space="preserve">post-larval </w:t>
      </w:r>
      <w:r w:rsidR="00842559" w:rsidRPr="00260941">
        <w:rPr>
          <w:rFonts w:eastAsiaTheme="minorEastAsia"/>
          <w:lang w:val="en-GB"/>
        </w:rPr>
        <w:t>life stages</w:t>
      </w:r>
      <w:r w:rsidR="0066495C" w:rsidRPr="00260941">
        <w:rPr>
          <w:rFonts w:eastAsiaTheme="minorEastAsia"/>
          <w:lang w:val="en-GB"/>
        </w:rPr>
        <w:t>, and</w:t>
      </w:r>
      <w:r w:rsidR="00842559" w:rsidRPr="00260941">
        <w:rPr>
          <w:rFonts w:eastAsiaTheme="minorEastAsia"/>
          <w:lang w:val="en-GB"/>
        </w:rPr>
        <w:t xml:space="preserve"> (3) replicates across both </w:t>
      </w:r>
      <w:r w:rsidR="00D77BD0" w:rsidRPr="00260941">
        <w:rPr>
          <w:rFonts w:eastAsiaTheme="minorEastAsia"/>
          <w:lang w:val="en-GB"/>
        </w:rPr>
        <w:t xml:space="preserve">body </w:t>
      </w:r>
      <w:r w:rsidR="00842559" w:rsidRPr="00260941">
        <w:rPr>
          <w:rFonts w:eastAsiaTheme="minorEastAsia"/>
          <w:lang w:val="en-GB"/>
        </w:rPr>
        <w:t>size and temperature</w:t>
      </w:r>
      <w:r w:rsidR="00260941">
        <w:rPr>
          <w:rFonts w:eastAsiaTheme="minorEastAsia"/>
          <w:lang w:val="en-GB"/>
        </w:rPr>
        <w:t xml:space="preserve"> (</w:t>
      </w:r>
      <w:proofErr w:type="spellStart"/>
      <w:r w:rsidR="00260941">
        <w:rPr>
          <w:rFonts w:eastAsiaTheme="minorEastAsia"/>
          <w:lang w:val="en-GB"/>
        </w:rPr>
        <w:t>factorially</w:t>
      </w:r>
      <w:proofErr w:type="spellEnd"/>
      <w:r w:rsidR="00260941">
        <w:rPr>
          <w:rFonts w:eastAsiaTheme="minorEastAsia"/>
          <w:lang w:val="en-GB"/>
        </w:rPr>
        <w:t>)</w:t>
      </w:r>
      <w:r w:rsidR="00C578D1" w:rsidRPr="00260941">
        <w:rPr>
          <w:rFonts w:cstheme="minorHAnsi"/>
          <w:lang w:val="en-GB"/>
        </w:rPr>
        <w:t>.</w:t>
      </w:r>
      <w:r w:rsidR="00C578D1" w:rsidRPr="00260941">
        <w:rPr>
          <w:lang w:val="en-GB"/>
        </w:rPr>
        <w:t xml:space="preserve"> </w:t>
      </w:r>
      <w:r w:rsidR="00C578D1" w:rsidRPr="00260941">
        <w:rPr>
          <w:rFonts w:eastAsiaTheme="minorEastAsia"/>
          <w:lang w:val="en-GB"/>
        </w:rPr>
        <w:t xml:space="preserve">We treat data as individual-level </w:t>
      </w:r>
      <w:r w:rsidR="00DC3009" w:rsidRPr="00260941">
        <w:rPr>
          <w:rFonts w:eastAsiaTheme="minorEastAsia"/>
          <w:lang w:val="en-GB"/>
        </w:rPr>
        <w:t>rates</w:t>
      </w:r>
      <w:r w:rsidR="00C578D1" w:rsidRPr="00260941">
        <w:rPr>
          <w:rFonts w:eastAsiaTheme="minorEastAsia"/>
          <w:lang w:val="en-GB"/>
        </w:rPr>
        <w:t xml:space="preserve"> (per fish); however, in some cases they were measured as averages </w:t>
      </w:r>
      <w:del w:id="35" w:author="Max Lindmark" w:date="2020-12-22T12:01:00Z">
        <w:r w:rsidR="00C578D1" w:rsidRPr="00260941" w:rsidDel="0096423A">
          <w:rPr>
            <w:rFonts w:eastAsiaTheme="minorEastAsia"/>
            <w:lang w:val="en-GB"/>
          </w:rPr>
          <w:delText xml:space="preserve">for </w:delText>
        </w:r>
      </w:del>
      <w:ins w:id="36" w:author="Max Lindmark" w:date="2020-12-22T12:01:00Z">
        <w:r w:rsidR="0096423A" w:rsidRPr="00260941">
          <w:rPr>
            <w:rFonts w:eastAsiaTheme="minorEastAsia"/>
            <w:lang w:val="en-GB"/>
          </w:rPr>
          <w:t xml:space="preserve">across </w:t>
        </w:r>
      </w:ins>
      <w:r w:rsidR="00C578D1" w:rsidRPr="00260941">
        <w:rPr>
          <w:rFonts w:eastAsiaTheme="minorEastAsia"/>
          <w:lang w:val="en-GB"/>
        </w:rPr>
        <w:t>multiple individuals</w:t>
      </w:r>
      <w:r w:rsidR="00462D93" w:rsidRPr="00260941">
        <w:rPr>
          <w:rFonts w:eastAsiaTheme="minorEastAsia"/>
          <w:lang w:val="en-GB"/>
        </w:rPr>
        <w:t xml:space="preserve">. </w:t>
      </w:r>
      <w:r w:rsidR="00A9630C" w:rsidRPr="00260941">
        <w:rPr>
          <w:rFonts w:eastAsiaTheme="minorEastAsia"/>
          <w:lang w:val="en-GB"/>
        </w:rPr>
        <w:t xml:space="preserve">In addition to these general </w:t>
      </w:r>
      <w:r w:rsidR="00005B93" w:rsidRPr="00260941">
        <w:rPr>
          <w:rFonts w:eastAsiaTheme="minorEastAsia"/>
          <w:lang w:val="en-GB"/>
        </w:rPr>
        <w:t xml:space="preserve">criteria, we also had criteria </w:t>
      </w:r>
      <w:r w:rsidR="0016432D" w:rsidRPr="00260941">
        <w:rPr>
          <w:rFonts w:eastAsiaTheme="minorEastAsia"/>
          <w:lang w:val="en-GB"/>
        </w:rPr>
        <w:t xml:space="preserve">specific for each rate </w:t>
      </w:r>
      <w:r w:rsidR="00005B93" w:rsidRPr="00260941">
        <w:rPr>
          <w:rFonts w:eastAsiaTheme="minorEastAsia"/>
          <w:lang w:val="en-GB"/>
        </w:rPr>
        <w:t>(see below)</w:t>
      </w:r>
      <w:r w:rsidR="00D23BF0" w:rsidRPr="00260941">
        <w:rPr>
          <w:rFonts w:eastAsiaTheme="minorEastAsia"/>
          <w:lang w:val="en-GB"/>
        </w:rPr>
        <w:t xml:space="preserve">. </w:t>
      </w:r>
      <w:r w:rsidR="00842559" w:rsidRPr="00260941">
        <w:rPr>
          <w:lang w:val="en-GB"/>
        </w:rPr>
        <w:t>When several</w:t>
      </w:r>
      <w:r w:rsidR="00840530" w:rsidRPr="00260941">
        <w:rPr>
          <w:lang w:val="en-GB"/>
        </w:rPr>
        <w:t xml:space="preserve"> </w:t>
      </w:r>
      <w:r w:rsidR="00842559" w:rsidRPr="00260941">
        <w:rPr>
          <w:lang w:val="en-GB"/>
        </w:rPr>
        <w:t xml:space="preserve">studies were found for the same species, we did not </w:t>
      </w:r>
      <w:r w:rsidR="00D23BF0" w:rsidRPr="00260941">
        <w:rPr>
          <w:lang w:val="en-GB"/>
        </w:rPr>
        <w:t xml:space="preserve">include </w:t>
      </w:r>
      <w:r w:rsidR="00D77BD0" w:rsidRPr="00260941">
        <w:rPr>
          <w:lang w:val="en-GB"/>
        </w:rPr>
        <w:t xml:space="preserve">all </w:t>
      </w:r>
      <w:r w:rsidR="00842559" w:rsidRPr="00260941">
        <w:rPr>
          <w:lang w:val="en-GB"/>
        </w:rPr>
        <w:t xml:space="preserve">but instead chose the study with the largest </w:t>
      </w:r>
      <w:r w:rsidR="00D77BD0" w:rsidRPr="00260941">
        <w:rPr>
          <w:lang w:val="en-GB"/>
        </w:rPr>
        <w:t xml:space="preserve">body </w:t>
      </w:r>
      <w:r w:rsidR="00842559" w:rsidRPr="00260941">
        <w:rPr>
          <w:lang w:val="en-GB"/>
        </w:rPr>
        <w:t>size and temperature range (in that order), as there can be large differences in absolute values of some physiological parameters between studies</w:t>
      </w:r>
      <w:r w:rsidR="00842559" w:rsidRPr="00260941">
        <w:rPr>
          <w:rFonts w:eastAsiaTheme="minorEastAsia"/>
          <w:lang w:val="en-GB"/>
        </w:rPr>
        <w:t xml:space="preserve">. </w:t>
      </w:r>
    </w:p>
    <w:p w14:paraId="090FACE7" w14:textId="044577AA" w:rsidR="002C1876" w:rsidRPr="00260941" w:rsidRDefault="00E57F53" w:rsidP="009B6C04">
      <w:pPr>
        <w:spacing w:line="480" w:lineRule="auto"/>
        <w:ind w:firstLine="284"/>
        <w:contextualSpacing/>
        <w:jc w:val="both"/>
        <w:rPr>
          <w:rFonts w:eastAsiaTheme="minorEastAsia" w:cstheme="minorHAnsi"/>
          <w:lang w:val="en-GB"/>
        </w:rPr>
      </w:pPr>
      <w:r w:rsidRPr="002B5049">
        <w:rPr>
          <w:rFonts w:cstheme="minorHAnsi"/>
          <w:lang w:val="en-GB"/>
        </w:rPr>
        <w:t xml:space="preserve">For </w:t>
      </w:r>
      <w:del w:id="37" w:author="Max Lindmark" w:date="2020-12-22T09:01:00Z">
        <w:r w:rsidRPr="002B5049" w:rsidDel="00FB1FE4">
          <w:rPr>
            <w:rFonts w:cstheme="minorHAnsi"/>
            <w:lang w:val="en-GB"/>
          </w:rPr>
          <w:delText xml:space="preserve">growth and </w:delText>
        </w:r>
      </w:del>
      <w:r w:rsidRPr="002B5049">
        <w:rPr>
          <w:rFonts w:cstheme="minorHAnsi"/>
          <w:lang w:val="en-GB"/>
        </w:rPr>
        <w:t xml:space="preserve">consumption </w:t>
      </w:r>
      <w:ins w:id="38" w:author="Max Lindmark" w:date="2020-12-22T09:01:00Z">
        <w:r w:rsidR="00FB1FE4" w:rsidRPr="002B5049">
          <w:rPr>
            <w:rFonts w:cstheme="minorHAnsi"/>
            <w:lang w:val="en-GB"/>
          </w:rPr>
          <w:t xml:space="preserve">and growth </w:t>
        </w:r>
      </w:ins>
      <w:r w:rsidRPr="002B5049">
        <w:rPr>
          <w:rFonts w:cstheme="minorHAnsi"/>
          <w:lang w:val="en-GB"/>
        </w:rPr>
        <w:t>rate, w</w:t>
      </w:r>
      <w:r w:rsidR="002C1876" w:rsidRPr="002B5049">
        <w:rPr>
          <w:rFonts w:cstheme="minorHAnsi"/>
          <w:lang w:val="en-GB"/>
        </w:rPr>
        <w:t>e determined if each data</w:t>
      </w:r>
      <w:r w:rsidR="00260941">
        <w:rPr>
          <w:rFonts w:cstheme="minorHAnsi"/>
          <w:lang w:val="en-GB"/>
        </w:rPr>
        <w:t xml:space="preserve"> </w:t>
      </w:r>
      <w:r w:rsidR="002C1876" w:rsidRPr="002B5049">
        <w:rPr>
          <w:rFonts w:cstheme="minorHAnsi"/>
          <w:lang w:val="en-GB"/>
        </w:rPr>
        <w:t xml:space="preserve">point within species was below or beyond peak temperature either by using information provided by the authors (e.g. by deriving a polynomial regression of </w:t>
      </w:r>
      <w:r w:rsidR="00297807" w:rsidRPr="002B5049">
        <w:rPr>
          <w:rFonts w:cstheme="minorHAnsi"/>
          <w:lang w:val="en-GB"/>
        </w:rPr>
        <w:t xml:space="preserve">the rate </w:t>
      </w:r>
      <w:r w:rsidR="002C1876" w:rsidRPr="002B5049">
        <w:rPr>
          <w:rFonts w:cstheme="minorHAnsi"/>
          <w:lang w:val="en-GB"/>
        </w:rPr>
        <w:t xml:space="preserve">as a function of temperature to find the temperature of peak </w:t>
      </w:r>
      <w:r w:rsidR="00BF349C" w:rsidRPr="002B5049">
        <w:rPr>
          <w:rFonts w:cstheme="minorHAnsi"/>
          <w:lang w:val="en-GB"/>
        </w:rPr>
        <w:t>rate</w:t>
      </w:r>
      <w:r w:rsidR="002C1876" w:rsidRPr="002B5049">
        <w:rPr>
          <w:rFonts w:cstheme="minorHAnsi"/>
          <w:lang w:val="en-GB"/>
        </w:rPr>
        <w:t xml:space="preserve">), </w:t>
      </w:r>
      <w:ins w:id="39" w:author="Max Lindmark" w:date="2020-12-22T09:02:00Z">
        <w:r w:rsidR="00CE2A9D" w:rsidRPr="002B5049">
          <w:rPr>
            <w:rFonts w:cstheme="minorHAnsi"/>
            <w:lang w:val="en-GB"/>
          </w:rPr>
          <w:t xml:space="preserve">by fitting </w:t>
        </w:r>
      </w:ins>
      <w:ins w:id="40" w:author="Max Lindmark" w:date="2020-12-22T09:03:00Z">
        <w:r w:rsidR="0079064B" w:rsidRPr="002B5049">
          <w:rPr>
            <w:rFonts w:cstheme="minorHAnsi"/>
            <w:lang w:val="en-GB"/>
          </w:rPr>
          <w:t xml:space="preserve">quadratic models </w:t>
        </w:r>
        <w:r w:rsidR="00873A2B" w:rsidRPr="002B5049">
          <w:rPr>
            <w:rFonts w:cstheme="minorHAnsi"/>
            <w:lang w:val="en-GB"/>
          </w:rPr>
          <w:t xml:space="preserve">or </w:t>
        </w:r>
        <w:r w:rsidR="000C72FF" w:rsidRPr="002B5049">
          <w:rPr>
            <w:rFonts w:cstheme="minorHAnsi"/>
            <w:lang w:val="en-GB"/>
          </w:rPr>
          <w:t>visually</w:t>
        </w:r>
        <w:r w:rsidR="00873A2B" w:rsidRPr="002B5049">
          <w:rPr>
            <w:rFonts w:cstheme="minorHAnsi"/>
            <w:lang w:val="en-GB"/>
          </w:rPr>
          <w:t xml:space="preserve"> </w:t>
        </w:r>
      </w:ins>
      <w:del w:id="41" w:author="Max Lindmark" w:date="2020-12-22T09:03:00Z">
        <w:r w:rsidR="002C1876" w:rsidRPr="002B5049" w:rsidDel="000C72FF">
          <w:rPr>
            <w:rFonts w:cstheme="minorHAnsi"/>
            <w:lang w:val="en-GB"/>
          </w:rPr>
          <w:delText xml:space="preserve">or as the temperature where the rate was highest or by graphically </w:delText>
        </w:r>
      </w:del>
      <w:r w:rsidR="002C1876" w:rsidRPr="002B5049">
        <w:rPr>
          <w:rFonts w:cstheme="minorHAnsi"/>
          <w:lang w:val="en-GB"/>
        </w:rPr>
        <w:t>inspecting data for each species separately</w:t>
      </w:r>
      <w:del w:id="42" w:author="Max Lindmark" w:date="2020-12-22T09:04:00Z">
        <w:r w:rsidR="002C1876" w:rsidRPr="002B5049" w:rsidDel="004126DD">
          <w:rPr>
            <w:rFonts w:cstheme="minorHAnsi"/>
            <w:lang w:val="en-GB"/>
          </w:rPr>
          <w:delText xml:space="preserve">, see </w:delText>
        </w:r>
        <w:r w:rsidR="00023EE9" w:rsidDel="004126DD">
          <w:rPr>
            <w:rFonts w:cs="Times New Roman"/>
          </w:rPr>
          <w:fldChar w:fldCharType="begin"/>
        </w:r>
        <w:r w:rsidR="00023EE9" w:rsidRPr="002B5049" w:rsidDel="004126DD">
          <w:rPr>
            <w:lang w:val="en-GB"/>
          </w:rPr>
          <w:delInstrText xml:space="preserve"> HYPERLINK "https://github.com/maxlindmark/scaling/blob/master/R/exploration/explore_clean_meta_cons.R" </w:delInstrText>
        </w:r>
        <w:r w:rsidR="00023EE9" w:rsidDel="004126DD">
          <w:rPr>
            <w:rFonts w:cs="Times New Roman"/>
          </w:rPr>
          <w:fldChar w:fldCharType="separate"/>
        </w:r>
        <w:r w:rsidR="002C1876" w:rsidRPr="002B5049" w:rsidDel="004126DD">
          <w:rPr>
            <w:rStyle w:val="Hyperlnk"/>
            <w:rFonts w:cstheme="minorHAnsi"/>
            <w:lang w:val="en-GB"/>
          </w:rPr>
          <w:delText>https://github.com/maxlindmark/scaling/blob/master/R/exploration/explore_clean_meta_cons.R</w:delText>
        </w:r>
        <w:r w:rsidR="00023EE9" w:rsidDel="004126DD">
          <w:rPr>
            <w:rStyle w:val="Hyperlnk"/>
            <w:rFonts w:cstheme="minorHAnsi"/>
          </w:rPr>
          <w:fldChar w:fldCharType="end"/>
        </w:r>
        <w:r w:rsidR="00943ABA" w:rsidRPr="002B5049" w:rsidDel="004126DD">
          <w:rPr>
            <w:rFonts w:cstheme="minorHAnsi"/>
            <w:lang w:val="en-GB"/>
          </w:rPr>
          <w:delText xml:space="preserve"> for consumption,</w:delText>
        </w:r>
        <w:r w:rsidR="002C1876" w:rsidRPr="002B5049" w:rsidDel="004126DD">
          <w:rPr>
            <w:rFonts w:cstheme="minorHAnsi"/>
            <w:lang w:val="en-GB"/>
          </w:rPr>
          <w:delText xml:space="preserve"> </w:delText>
        </w:r>
        <w:r w:rsidR="00DE007A" w:rsidRPr="002B5049" w:rsidDel="004126DD">
          <w:rPr>
            <w:rFonts w:cstheme="minorHAnsi"/>
            <w:lang w:val="en-GB"/>
          </w:rPr>
          <w:delText xml:space="preserve">and </w:delText>
        </w:r>
        <w:r w:rsidR="00023EE9" w:rsidDel="004126DD">
          <w:rPr>
            <w:rFonts w:cs="Times New Roman"/>
          </w:rPr>
          <w:fldChar w:fldCharType="begin"/>
        </w:r>
        <w:r w:rsidR="00023EE9" w:rsidRPr="002B5049" w:rsidDel="004126DD">
          <w:rPr>
            <w:lang w:val="en-GB"/>
          </w:rPr>
          <w:delInstrText xml:space="preserve"> HYPERLINK "https://github.com/maxlindmark/scaling/blob/master/R/exploration/explore_clean_growth.R" </w:delInstrText>
        </w:r>
        <w:r w:rsidR="00023EE9" w:rsidDel="004126DD">
          <w:rPr>
            <w:rFonts w:cs="Times New Roman"/>
          </w:rPr>
          <w:fldChar w:fldCharType="separate"/>
        </w:r>
        <w:r w:rsidR="00DE007A" w:rsidRPr="002B5049" w:rsidDel="004126DD">
          <w:rPr>
            <w:rStyle w:val="Hyperlnk"/>
            <w:rFonts w:cstheme="minorHAnsi"/>
            <w:lang w:val="en-GB"/>
          </w:rPr>
          <w:delText>https://github.com/maxlindmark/scaling/blob/master/R/exploration/explore_clean_growth.R</w:delText>
        </w:r>
        <w:r w:rsidR="00023EE9" w:rsidDel="004126DD">
          <w:rPr>
            <w:rStyle w:val="Hyperlnk"/>
            <w:rFonts w:cstheme="minorHAnsi"/>
          </w:rPr>
          <w:fldChar w:fldCharType="end"/>
        </w:r>
        <w:r w:rsidR="00DE007A" w:rsidRPr="002B5049" w:rsidDel="004126DD">
          <w:rPr>
            <w:rFonts w:cstheme="minorHAnsi"/>
            <w:lang w:val="en-GB"/>
          </w:rPr>
          <w:delText xml:space="preserve"> for growth</w:delText>
        </w:r>
      </w:del>
      <w:r w:rsidR="00DE007A" w:rsidRPr="002B5049">
        <w:rPr>
          <w:rFonts w:cstheme="minorHAnsi"/>
          <w:lang w:val="en-GB"/>
        </w:rPr>
        <w:t>.</w:t>
      </w:r>
      <w:ins w:id="43" w:author="Max Lindmark" w:date="2020-12-22T12:02:00Z">
        <w:r w:rsidR="00565A94" w:rsidRPr="002B5049">
          <w:rPr>
            <w:rFonts w:cstheme="minorHAnsi"/>
            <w:lang w:val="en-GB"/>
          </w:rPr>
          <w:t xml:space="preserve"> </w:t>
        </w:r>
        <w:r w:rsidR="006C65CC" w:rsidRPr="00260941">
          <w:rPr>
            <w:rFonts w:cstheme="minorHAnsi"/>
            <w:lang w:val="en-GB"/>
          </w:rPr>
          <w:t xml:space="preserve">Whether </w:t>
        </w:r>
        <w:r w:rsidR="00710576" w:rsidRPr="00260941">
          <w:rPr>
            <w:rFonts w:cstheme="minorHAnsi"/>
            <w:lang w:val="en-GB"/>
          </w:rPr>
          <w:t>a data</w:t>
        </w:r>
      </w:ins>
      <w:r w:rsidR="00260941">
        <w:rPr>
          <w:rFonts w:cstheme="minorHAnsi"/>
          <w:lang w:val="en-GB"/>
        </w:rPr>
        <w:t xml:space="preserve"> </w:t>
      </w:r>
      <w:ins w:id="44" w:author="Max Lindmark" w:date="2020-12-22T12:02:00Z">
        <w:r w:rsidR="00710576" w:rsidRPr="00260941">
          <w:rPr>
            <w:rFonts w:cstheme="minorHAnsi"/>
            <w:lang w:val="en-GB"/>
          </w:rPr>
          <w:t xml:space="preserve">point </w:t>
        </w:r>
        <w:r w:rsidR="00710576" w:rsidRPr="00260941">
          <w:rPr>
            <w:rFonts w:cstheme="minorHAnsi"/>
            <w:lang w:val="en-GB"/>
          </w:rPr>
          <w:lastRenderedPageBreak/>
          <w:t xml:space="preserve">was </w:t>
        </w:r>
      </w:ins>
      <w:ins w:id="45" w:author="Max Lindmark" w:date="2020-12-22T12:03:00Z">
        <w:r w:rsidR="00710576" w:rsidRPr="00260941">
          <w:rPr>
            <w:rFonts w:cstheme="minorHAnsi"/>
            <w:lang w:val="en-GB"/>
          </w:rPr>
          <w:t>below or above peak or optimum temperatures is indicated by a separate column in the data (Table S1).</w:t>
        </w:r>
      </w:ins>
    </w:p>
    <w:p w14:paraId="19A37F55" w14:textId="77777777" w:rsidR="0079518C" w:rsidRPr="00260941" w:rsidRDefault="0079518C" w:rsidP="00E74310">
      <w:pPr>
        <w:spacing w:line="480" w:lineRule="auto"/>
        <w:contextualSpacing/>
        <w:jc w:val="both"/>
        <w:rPr>
          <w:rFonts w:eastAsiaTheme="minorEastAsia"/>
          <w:lang w:val="en-GB"/>
        </w:rPr>
      </w:pPr>
    </w:p>
    <w:p w14:paraId="1480661F" w14:textId="4CBA7130" w:rsidR="00765102" w:rsidRPr="00260941" w:rsidRDefault="00765102" w:rsidP="009B6C04">
      <w:pPr>
        <w:pStyle w:val="Rubrik2"/>
        <w:contextualSpacing/>
        <w:jc w:val="both"/>
        <w:rPr>
          <w:rFonts w:cstheme="minorHAnsi"/>
          <w:i/>
          <w:iCs/>
          <w:sz w:val="22"/>
          <w:szCs w:val="22"/>
          <w:lang w:val="en-GB"/>
        </w:rPr>
      </w:pPr>
      <w:bookmarkStart w:id="46" w:name="_Toc59530750"/>
      <w:r w:rsidRPr="00260941">
        <w:rPr>
          <w:rFonts w:cstheme="minorHAnsi"/>
          <w:i/>
          <w:iCs/>
          <w:sz w:val="22"/>
          <w:szCs w:val="22"/>
          <w:lang w:val="en-GB"/>
        </w:rPr>
        <w:t>Maximum consumption rate</w:t>
      </w:r>
      <w:bookmarkEnd w:id="46"/>
    </w:p>
    <w:p w14:paraId="7A7034BE" w14:textId="2425B217" w:rsidR="00AB323D" w:rsidRPr="00260941" w:rsidRDefault="00116162" w:rsidP="009B6C04">
      <w:pPr>
        <w:spacing w:line="480" w:lineRule="auto"/>
        <w:contextualSpacing/>
        <w:jc w:val="both"/>
        <w:rPr>
          <w:rFonts w:cstheme="minorHAnsi"/>
          <w:lang w:val="en-GB"/>
        </w:rPr>
      </w:pPr>
      <w:r w:rsidRPr="00260941">
        <w:rPr>
          <w:rFonts w:cstheme="minorHAnsi"/>
          <w:lang w:val="en-GB"/>
        </w:rPr>
        <w:t>We used the following topic terms</w:t>
      </w:r>
      <w:r w:rsidR="003C5074" w:rsidRPr="00260941">
        <w:rPr>
          <w:rFonts w:cstheme="minorHAnsi"/>
          <w:lang w:val="en-GB"/>
        </w:rPr>
        <w:t xml:space="preserve"> for ma</w:t>
      </w:r>
      <w:r w:rsidR="002F1FA8" w:rsidRPr="00260941">
        <w:rPr>
          <w:rFonts w:cstheme="minorHAnsi"/>
          <w:lang w:val="en-GB"/>
        </w:rPr>
        <w:t>ximum consumption rate</w:t>
      </w:r>
      <w:r w:rsidR="00083ABB" w:rsidRPr="00260941">
        <w:rPr>
          <w:rFonts w:cstheme="minorHAnsi"/>
          <w:lang w:val="en-GB"/>
        </w:rPr>
        <w:t xml:space="preserve"> (three searches in total)</w:t>
      </w:r>
      <w:r w:rsidR="009B61D7" w:rsidRPr="00260941">
        <w:rPr>
          <w:rFonts w:cstheme="minorHAnsi"/>
          <w:lang w:val="en-GB"/>
        </w:rPr>
        <w:t xml:space="preserve">: (consumption OR </w:t>
      </w:r>
      <w:proofErr w:type="spellStart"/>
      <w:r w:rsidR="009B61D7" w:rsidRPr="00260941">
        <w:rPr>
          <w:rFonts w:cstheme="minorHAnsi"/>
          <w:lang w:val="en-GB"/>
        </w:rPr>
        <w:t>bioenerg</w:t>
      </w:r>
      <w:proofErr w:type="spellEnd"/>
      <w:r w:rsidR="009B61D7" w:rsidRPr="00260941">
        <w:rPr>
          <w:rFonts w:cstheme="minorHAnsi"/>
          <w:lang w:val="en-GB"/>
        </w:rPr>
        <w:t>* OR ingestion OR “food-intake”) AND (mass OR weight OR size) AND (temperature*), as well as: (feeding-rate OR bio-</w:t>
      </w:r>
      <w:proofErr w:type="spellStart"/>
      <w:r w:rsidR="009B61D7" w:rsidRPr="00260941">
        <w:rPr>
          <w:rFonts w:cstheme="minorHAnsi"/>
          <w:lang w:val="en-GB"/>
        </w:rPr>
        <w:t>energ</w:t>
      </w:r>
      <w:proofErr w:type="spellEnd"/>
      <w:r w:rsidR="009B61D7" w:rsidRPr="00260941">
        <w:rPr>
          <w:rFonts w:cstheme="minorHAnsi"/>
          <w:lang w:val="en-GB"/>
        </w:rPr>
        <w:t>*) AND (mass OR weight OR size) AND (temperature*) and</w:t>
      </w:r>
      <w:r w:rsidR="00425DD6" w:rsidRPr="00260941">
        <w:rPr>
          <w:rFonts w:cstheme="minorHAnsi"/>
          <w:lang w:val="en-GB"/>
        </w:rPr>
        <w:t xml:space="preserve"> lastly</w:t>
      </w:r>
      <w:r w:rsidR="009B61D7" w:rsidRPr="00260941">
        <w:rPr>
          <w:rFonts w:cstheme="minorHAnsi"/>
          <w:lang w:val="en-GB"/>
        </w:rPr>
        <w:t xml:space="preserve">: (“food intake”) AND (mass OR weight OR size) AND (temperature*). </w:t>
      </w:r>
      <w:r w:rsidR="006E1DE4" w:rsidRPr="00260941">
        <w:rPr>
          <w:rFonts w:cstheme="minorHAnsi"/>
          <w:lang w:val="en-GB"/>
        </w:rPr>
        <w:t xml:space="preserve">* represents any group of characters, including no character. </w:t>
      </w:r>
      <w:r w:rsidR="00161378" w:rsidRPr="00260941">
        <w:rPr>
          <w:lang w:val="en-GB"/>
        </w:rPr>
        <w:t xml:space="preserve">The searches for </w:t>
      </w:r>
      <w:r w:rsidR="00A47EA4" w:rsidRPr="00260941">
        <w:rPr>
          <w:lang w:val="en-GB"/>
        </w:rPr>
        <w:t xml:space="preserve">maximum consumption </w:t>
      </w:r>
      <w:r w:rsidR="00161378" w:rsidRPr="00260941">
        <w:rPr>
          <w:lang w:val="en-GB"/>
        </w:rPr>
        <w:t>rate</w:t>
      </w:r>
      <w:r w:rsidR="009B61D7" w:rsidRPr="00260941">
        <w:rPr>
          <w:lang w:val="en-GB"/>
        </w:rPr>
        <w:t xml:space="preserve"> data</w:t>
      </w:r>
      <w:r w:rsidR="00161378" w:rsidRPr="00260941">
        <w:rPr>
          <w:lang w:val="en-GB"/>
        </w:rPr>
        <w:t xml:space="preserve"> resulted in </w:t>
      </w:r>
      <w:r w:rsidR="000C30BC" w:rsidRPr="00260941">
        <w:rPr>
          <w:rFonts w:cstheme="minorHAnsi"/>
          <w:lang w:val="en-GB"/>
        </w:rPr>
        <w:t>15259</w:t>
      </w:r>
      <w:r w:rsidR="00161378" w:rsidRPr="00260941">
        <w:rPr>
          <w:rFonts w:cstheme="minorHAnsi"/>
          <w:lang w:val="en-GB"/>
        </w:rPr>
        <w:t xml:space="preserve"> articles (search date: </w:t>
      </w:r>
      <w:r w:rsidR="006E1AB8" w:rsidRPr="00260941">
        <w:rPr>
          <w:rFonts w:cstheme="minorHAnsi"/>
          <w:lang w:val="en-GB"/>
        </w:rPr>
        <w:t xml:space="preserve">18 December </w:t>
      </w:r>
      <w:r w:rsidR="00161378" w:rsidRPr="00260941">
        <w:rPr>
          <w:rFonts w:cstheme="minorHAnsi"/>
          <w:lang w:val="en-GB"/>
        </w:rPr>
        <w:t>201</w:t>
      </w:r>
      <w:r w:rsidR="000C30BC" w:rsidRPr="00260941">
        <w:rPr>
          <w:rFonts w:cstheme="minorHAnsi"/>
          <w:lang w:val="en-GB"/>
        </w:rPr>
        <w:t>8</w:t>
      </w:r>
      <w:r w:rsidR="00161378" w:rsidRPr="00260941">
        <w:rPr>
          <w:rFonts w:cstheme="minorHAnsi"/>
          <w:lang w:val="en-GB"/>
        </w:rPr>
        <w:t xml:space="preserve">), </w:t>
      </w:r>
      <w:r w:rsidR="0030141D" w:rsidRPr="00260941">
        <w:rPr>
          <w:rFonts w:cstheme="minorHAnsi"/>
          <w:lang w:val="en-GB"/>
        </w:rPr>
        <w:t xml:space="preserve">with </w:t>
      </w:r>
      <w:r w:rsidR="00161378" w:rsidRPr="00260941">
        <w:rPr>
          <w:rFonts w:cstheme="minorHAnsi"/>
          <w:lang w:val="en-GB"/>
        </w:rPr>
        <w:t>3</w:t>
      </w:r>
      <w:r w:rsidR="0030141D" w:rsidRPr="00260941">
        <w:rPr>
          <w:rFonts w:cstheme="minorHAnsi"/>
          <w:lang w:val="en-GB"/>
        </w:rPr>
        <w:t>4</w:t>
      </w:r>
      <w:r w:rsidR="00161378" w:rsidRPr="00260941">
        <w:rPr>
          <w:rFonts w:cstheme="minorHAnsi"/>
          <w:lang w:val="en-GB"/>
        </w:rPr>
        <w:t>4</w:t>
      </w:r>
      <w:r w:rsidR="0030141D" w:rsidRPr="00260941">
        <w:rPr>
          <w:rFonts w:cstheme="minorHAnsi"/>
          <w:lang w:val="en-GB"/>
        </w:rPr>
        <w:t xml:space="preserve">9 remaining </w:t>
      </w:r>
      <w:r w:rsidR="001A6B37" w:rsidRPr="00260941">
        <w:rPr>
          <w:rFonts w:cstheme="minorHAnsi"/>
          <w:lang w:val="en-GB"/>
        </w:rPr>
        <w:t>after filtering by subject categories.</w:t>
      </w:r>
      <w:r w:rsidR="001A43E7" w:rsidRPr="00260941">
        <w:rPr>
          <w:rFonts w:cstheme="minorHAnsi"/>
          <w:lang w:val="en-GB"/>
        </w:rPr>
        <w:t xml:space="preserve"> The second search </w:t>
      </w:r>
      <w:r w:rsidR="00AA36A0" w:rsidRPr="00260941">
        <w:rPr>
          <w:rFonts w:cstheme="minorHAnsi"/>
          <w:lang w:val="en-GB"/>
        </w:rPr>
        <w:t xml:space="preserve">(search date: </w:t>
      </w:r>
      <w:r w:rsidR="00F167D5" w:rsidRPr="00260941">
        <w:rPr>
          <w:rFonts w:cstheme="minorHAnsi"/>
          <w:lang w:val="en-GB"/>
        </w:rPr>
        <w:t xml:space="preserve">13 March </w:t>
      </w:r>
      <w:r w:rsidR="00AA36A0" w:rsidRPr="00260941">
        <w:rPr>
          <w:rFonts w:cstheme="minorHAnsi"/>
          <w:lang w:val="en-GB"/>
        </w:rPr>
        <w:t>201</w:t>
      </w:r>
      <w:r w:rsidR="00D05A0E" w:rsidRPr="00260941">
        <w:rPr>
          <w:rFonts w:cstheme="minorHAnsi"/>
          <w:lang w:val="en-GB"/>
        </w:rPr>
        <w:t>9</w:t>
      </w:r>
      <w:r w:rsidR="00AA36A0" w:rsidRPr="00260941">
        <w:rPr>
          <w:rFonts w:cstheme="minorHAnsi"/>
          <w:lang w:val="en-GB"/>
        </w:rPr>
        <w:t xml:space="preserve">) </w:t>
      </w:r>
      <w:r w:rsidR="001A43E7" w:rsidRPr="00260941">
        <w:rPr>
          <w:rFonts w:cstheme="minorHAnsi"/>
          <w:lang w:val="en-GB"/>
        </w:rPr>
        <w:t xml:space="preserve">resulted in 431 additional titles </w:t>
      </w:r>
      <w:r w:rsidR="000D2CC7" w:rsidRPr="00260941">
        <w:rPr>
          <w:rFonts w:cstheme="minorHAnsi"/>
          <w:lang w:val="en-GB"/>
        </w:rPr>
        <w:t>after filtering by subject categories</w:t>
      </w:r>
      <w:r w:rsidR="00423677" w:rsidRPr="00260941">
        <w:rPr>
          <w:rFonts w:cstheme="minorHAnsi"/>
          <w:lang w:val="en-GB"/>
        </w:rPr>
        <w:t xml:space="preserve"> (of which some where duplicated from the first search</w:t>
      </w:r>
      <w:r w:rsidR="008B1920" w:rsidRPr="00260941">
        <w:rPr>
          <w:rFonts w:cstheme="minorHAnsi"/>
          <w:lang w:val="en-GB"/>
        </w:rPr>
        <w:t>)</w:t>
      </w:r>
      <w:r w:rsidR="002565F0" w:rsidRPr="00260941">
        <w:rPr>
          <w:rFonts w:cstheme="minorHAnsi"/>
          <w:lang w:val="en-GB"/>
        </w:rPr>
        <w:t xml:space="preserve"> and t</w:t>
      </w:r>
      <w:r w:rsidR="00A2123A" w:rsidRPr="00260941">
        <w:rPr>
          <w:rFonts w:cstheme="minorHAnsi"/>
          <w:lang w:val="en-GB"/>
        </w:rPr>
        <w:t xml:space="preserve">he third search (search date: </w:t>
      </w:r>
      <w:r w:rsidR="00035E2B" w:rsidRPr="00260941">
        <w:rPr>
          <w:rFonts w:cstheme="minorHAnsi"/>
          <w:lang w:val="en-GB"/>
        </w:rPr>
        <w:t xml:space="preserve">29 June </w:t>
      </w:r>
      <w:r w:rsidR="00A2123A" w:rsidRPr="00260941">
        <w:rPr>
          <w:rFonts w:cstheme="minorHAnsi"/>
          <w:lang w:val="en-GB"/>
        </w:rPr>
        <w:t>20</w:t>
      </w:r>
      <w:r w:rsidR="00483B6E" w:rsidRPr="00260941">
        <w:rPr>
          <w:rFonts w:cstheme="minorHAnsi"/>
          <w:lang w:val="en-GB"/>
        </w:rPr>
        <w:t>20</w:t>
      </w:r>
      <w:r w:rsidR="00A2123A" w:rsidRPr="00260941">
        <w:rPr>
          <w:rFonts w:cstheme="minorHAnsi"/>
          <w:lang w:val="en-GB"/>
        </w:rPr>
        <w:t>) yielded</w:t>
      </w:r>
      <w:r w:rsidR="00CD2E42" w:rsidRPr="00260941">
        <w:rPr>
          <w:rFonts w:cstheme="minorHAnsi"/>
          <w:lang w:val="en-GB"/>
        </w:rPr>
        <w:t xml:space="preserve"> 6</w:t>
      </w:r>
      <w:r w:rsidR="00483B6E" w:rsidRPr="00260941">
        <w:rPr>
          <w:rFonts w:cstheme="minorHAnsi"/>
          <w:lang w:val="en-GB"/>
        </w:rPr>
        <w:t>26</w:t>
      </w:r>
      <w:r w:rsidR="004F67E7" w:rsidRPr="00260941">
        <w:rPr>
          <w:rFonts w:cstheme="minorHAnsi"/>
          <w:lang w:val="en-GB"/>
        </w:rPr>
        <w:t xml:space="preserve"> but</w:t>
      </w:r>
      <w:r w:rsidR="00A2123A" w:rsidRPr="00260941">
        <w:rPr>
          <w:rFonts w:cstheme="minorHAnsi"/>
          <w:lang w:val="en-GB"/>
        </w:rPr>
        <w:t xml:space="preserve"> no additional articles as they had either been selected already or did not meet the criteria. </w:t>
      </w:r>
      <w:r w:rsidR="00AB323D" w:rsidRPr="00260941">
        <w:rPr>
          <w:rFonts w:eastAsiaTheme="minorEastAsia"/>
          <w:lang w:val="en-GB"/>
        </w:rPr>
        <w:t>A</w:t>
      </w:r>
      <w:r w:rsidR="00AB323D" w:rsidRPr="00260941">
        <w:rPr>
          <w:rFonts w:cstheme="minorHAnsi"/>
          <w:lang w:val="en-GB"/>
        </w:rPr>
        <w:t xml:space="preserve">rticles </w:t>
      </w:r>
      <w:r w:rsidR="00D16F29" w:rsidRPr="00260941">
        <w:rPr>
          <w:rFonts w:cstheme="minorHAnsi"/>
          <w:lang w:val="en-GB"/>
        </w:rPr>
        <w:t xml:space="preserve">were </w:t>
      </w:r>
      <w:r w:rsidR="00AB323D" w:rsidRPr="00260941">
        <w:rPr>
          <w:rFonts w:cstheme="minorHAnsi"/>
          <w:lang w:val="en-GB"/>
        </w:rPr>
        <w:t xml:space="preserve">filtered out at </w:t>
      </w:r>
      <w:r w:rsidR="00AB323D" w:rsidRPr="00260941">
        <w:rPr>
          <w:rFonts w:eastAsiaTheme="minorEastAsia"/>
          <w:lang w:val="en-GB"/>
        </w:rPr>
        <w:t>the abstract and whole</w:t>
      </w:r>
      <w:r w:rsidR="00672B78" w:rsidRPr="00260941">
        <w:rPr>
          <w:rFonts w:eastAsiaTheme="minorEastAsia"/>
          <w:lang w:val="en-GB"/>
        </w:rPr>
        <w:t xml:space="preserve"> </w:t>
      </w:r>
      <w:r w:rsidR="007A6779" w:rsidRPr="00260941">
        <w:rPr>
          <w:rFonts w:cstheme="minorHAnsi"/>
          <w:lang w:val="en-GB"/>
        </w:rPr>
        <w:t>article</w:t>
      </w:r>
      <w:r w:rsidR="007A6779" w:rsidRPr="00260941">
        <w:rPr>
          <w:rFonts w:eastAsiaTheme="minorEastAsia"/>
          <w:lang w:val="en-GB"/>
        </w:rPr>
        <w:t xml:space="preserve"> </w:t>
      </w:r>
      <w:r w:rsidR="00AB323D" w:rsidRPr="00260941">
        <w:rPr>
          <w:rFonts w:eastAsiaTheme="minorEastAsia"/>
          <w:lang w:val="en-GB"/>
        </w:rPr>
        <w:t xml:space="preserve">stage </w:t>
      </w:r>
      <w:r w:rsidR="00AB323D" w:rsidRPr="00260941">
        <w:rPr>
          <w:rFonts w:cstheme="minorHAnsi"/>
          <w:lang w:val="en-GB"/>
        </w:rPr>
        <w:t xml:space="preserve">if the original reference could not be identified and evaluated, </w:t>
      </w:r>
      <w:r w:rsidR="005F3DA4" w:rsidRPr="00260941">
        <w:rPr>
          <w:rFonts w:cstheme="minorHAnsi"/>
          <w:lang w:val="en-GB"/>
        </w:rPr>
        <w:t>if data were normalized (</w:t>
      </w:r>
      <w:r w:rsidR="00B54413" w:rsidRPr="00260941">
        <w:rPr>
          <w:rFonts w:cstheme="minorHAnsi"/>
          <w:lang w:val="en-GB"/>
        </w:rPr>
        <w:t>i.e.,</w:t>
      </w:r>
      <w:r w:rsidR="005F3DA4" w:rsidRPr="00260941">
        <w:rPr>
          <w:rFonts w:cstheme="minorHAnsi"/>
          <w:lang w:val="en-GB"/>
        </w:rPr>
        <w:t xml:space="preserve"> using a priori defined scaling relationships to show corrected data rather than measured values)</w:t>
      </w:r>
      <w:r w:rsidR="00AB323D" w:rsidRPr="00260941">
        <w:rPr>
          <w:rFonts w:cstheme="minorHAnsi"/>
          <w:lang w:val="en-GB"/>
        </w:rPr>
        <w:t xml:space="preserve">, </w:t>
      </w:r>
      <w:r w:rsidR="00A7427C" w:rsidRPr="00260941">
        <w:rPr>
          <w:rFonts w:cstheme="minorHAnsi"/>
          <w:lang w:val="en-GB"/>
        </w:rPr>
        <w:t xml:space="preserve">there was no acclimation, </w:t>
      </w:r>
      <w:r w:rsidR="005A6801" w:rsidRPr="00260941">
        <w:rPr>
          <w:rFonts w:cstheme="minorHAnsi"/>
          <w:lang w:val="en-GB"/>
        </w:rPr>
        <w:t xml:space="preserve">or </w:t>
      </w:r>
      <w:r w:rsidR="00AB323D" w:rsidRPr="00260941">
        <w:rPr>
          <w:rFonts w:cstheme="minorHAnsi"/>
          <w:lang w:val="en-GB"/>
        </w:rPr>
        <w:t xml:space="preserve">if </w:t>
      </w:r>
      <w:r w:rsidR="009211D3" w:rsidRPr="00260941">
        <w:rPr>
          <w:rFonts w:cstheme="minorHAnsi"/>
          <w:lang w:val="en-GB"/>
        </w:rPr>
        <w:t xml:space="preserve">measurements were </w:t>
      </w:r>
      <w:r w:rsidR="00AB323D" w:rsidRPr="00260941">
        <w:rPr>
          <w:rFonts w:cstheme="minorHAnsi"/>
          <w:lang w:val="en-GB"/>
        </w:rPr>
        <w:t xml:space="preserve">not </w:t>
      </w:r>
      <w:r w:rsidR="00A7427C" w:rsidRPr="00260941">
        <w:rPr>
          <w:rFonts w:cstheme="minorHAnsi"/>
          <w:lang w:val="en-GB"/>
        </w:rPr>
        <w:t xml:space="preserve">maximum consumption rate. </w:t>
      </w:r>
      <w:r w:rsidR="006C2461" w:rsidRPr="00260941">
        <w:rPr>
          <w:rFonts w:cstheme="minorHAnsi"/>
          <w:lang w:val="en-GB"/>
        </w:rPr>
        <w:t xml:space="preserve">As with the growth data, definitions of ad-libitum </w:t>
      </w:r>
      <w:r w:rsidR="00F23E29" w:rsidRPr="00260941">
        <w:rPr>
          <w:rFonts w:cstheme="minorHAnsi"/>
          <w:lang w:val="en-GB"/>
        </w:rPr>
        <w:t xml:space="preserve">feeding </w:t>
      </w:r>
      <w:r w:rsidR="006C2461" w:rsidRPr="00260941">
        <w:rPr>
          <w:rFonts w:cstheme="minorHAnsi"/>
          <w:lang w:val="en-GB"/>
        </w:rPr>
        <w:t xml:space="preserve">may differ between studies – the key for our purpose is that </w:t>
      </w:r>
      <w:r w:rsidR="00F23E29" w:rsidRPr="00260941">
        <w:rPr>
          <w:rFonts w:cstheme="minorHAnsi"/>
          <w:lang w:val="en-GB"/>
        </w:rPr>
        <w:t xml:space="preserve">food </w:t>
      </w:r>
      <w:r w:rsidR="006C2461" w:rsidRPr="00260941">
        <w:rPr>
          <w:rFonts w:cstheme="minorHAnsi"/>
          <w:lang w:val="en-GB"/>
        </w:rPr>
        <w:t xml:space="preserve">rations led to satiation and </w:t>
      </w:r>
      <w:r w:rsidR="0036645E" w:rsidRPr="00260941">
        <w:rPr>
          <w:rFonts w:cstheme="minorHAnsi"/>
          <w:lang w:val="en-GB"/>
        </w:rPr>
        <w:t xml:space="preserve">were </w:t>
      </w:r>
      <w:r w:rsidR="006C2461" w:rsidRPr="00260941">
        <w:rPr>
          <w:rFonts w:cstheme="minorHAnsi"/>
          <w:lang w:val="en-GB"/>
        </w:rPr>
        <w:t>not</w:t>
      </w:r>
      <w:r w:rsidR="008C3215" w:rsidRPr="00260941">
        <w:rPr>
          <w:rFonts w:cstheme="minorHAnsi"/>
          <w:lang w:val="en-GB"/>
        </w:rPr>
        <w:t xml:space="preserve"> </w:t>
      </w:r>
      <w:r w:rsidR="006C2461" w:rsidRPr="00260941">
        <w:rPr>
          <w:rFonts w:cstheme="minorHAnsi"/>
          <w:lang w:val="en-GB"/>
        </w:rPr>
        <w:t>limiting</w:t>
      </w:r>
      <w:r w:rsidR="000722A3" w:rsidRPr="00260941">
        <w:rPr>
          <w:rFonts w:cstheme="minorHAnsi"/>
          <w:lang w:val="en-GB"/>
        </w:rPr>
        <w:t xml:space="preserve">. </w:t>
      </w:r>
      <w:r w:rsidR="00F9480E" w:rsidRPr="00260941">
        <w:rPr>
          <w:rFonts w:cstheme="minorHAnsi"/>
          <w:lang w:val="en-GB"/>
        </w:rPr>
        <w:t xml:space="preserve">Consumption rates </w:t>
      </w:r>
      <w:r w:rsidR="00AB323D" w:rsidRPr="00260941">
        <w:rPr>
          <w:lang w:val="en-GB"/>
        </w:rPr>
        <w:t>were converted</w:t>
      </w:r>
      <w:r w:rsidR="009B19F2" w:rsidRPr="00260941">
        <w:rPr>
          <w:lang w:val="en-GB"/>
        </w:rPr>
        <w:t xml:space="preserve"> to</w:t>
      </w:r>
      <w:r w:rsidR="00AB323D" w:rsidRPr="00260941">
        <w:rPr>
          <w:lang w:val="en-GB"/>
        </w:rPr>
        <w:t xml:space="preserve"> </w:t>
      </w:r>
      <m:oMath>
        <m:r>
          <m:rPr>
            <m:sty m:val="p"/>
          </m:rPr>
          <w:rPr>
            <w:rFonts w:ascii="Cambria Math" w:hAnsi="Cambria Math"/>
            <w:lang w:val="en-GB"/>
          </w:rPr>
          <m:t>g</m:t>
        </m:r>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day</m:t>
            </m:r>
          </m:e>
          <m:sup>
            <m:r>
              <m:rPr>
                <m:sty m:val="p"/>
              </m:rPr>
              <w:rPr>
                <w:rFonts w:ascii="Cambria Math" w:hAnsi="Cambria Math"/>
                <w:lang w:val="en-GB"/>
              </w:rPr>
              <m:t>-1</m:t>
            </m:r>
          </m:sup>
        </m:sSup>
      </m:oMath>
      <w:r w:rsidR="00717135" w:rsidRPr="00260941">
        <w:rPr>
          <w:rFonts w:eastAsiaTheme="minorEastAsia"/>
          <w:iCs/>
          <w:lang w:val="en-GB"/>
        </w:rPr>
        <w:t xml:space="preserve"> (but note we fitted models to mass-specific rates</w:t>
      </w:r>
      <w:proofErr w:type="gramStart"/>
      <w:r w:rsidR="00717135" w:rsidRPr="00260941">
        <w:rPr>
          <w:rFonts w:eastAsiaTheme="minorEastAsia"/>
          <w:iCs/>
          <w:lang w:val="en-GB"/>
        </w:rPr>
        <w:t xml:space="preserve">, </w:t>
      </w:r>
      <w:proofErr w:type="gramEnd"/>
      <m:oMath>
        <m:r>
          <m:rPr>
            <m:sty m:val="p"/>
          </m:rPr>
          <w:rPr>
            <w:rFonts w:ascii="Cambria Math" w:hAnsi="Cambria Math"/>
            <w:lang w:val="en-GB"/>
          </w:rPr>
          <m:t>g</m:t>
        </m:r>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g</m:t>
            </m:r>
            <m:ctrlPr>
              <w:rPr>
                <w:rFonts w:ascii="Cambria Math" w:hAnsi="Cambria Math"/>
                <w:i/>
              </w:rPr>
            </m:ctrlPr>
          </m:e>
          <m:sup>
            <m:r>
              <m:rPr>
                <m:sty m:val="p"/>
              </m:rPr>
              <w:rPr>
                <w:rFonts w:ascii="Cambria Math" w:hAnsi="Cambria Math"/>
                <w:lang w:val="en-GB"/>
              </w:rPr>
              <m:t>-1</m:t>
            </m:r>
          </m:sup>
        </m:sSup>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day</m:t>
            </m:r>
          </m:e>
          <m:sup>
            <m:r>
              <m:rPr>
                <m:sty m:val="p"/>
              </m:rPr>
              <w:rPr>
                <w:rFonts w:ascii="Cambria Math" w:hAnsi="Cambria Math"/>
                <w:lang w:val="en-GB"/>
              </w:rPr>
              <m:t>-1</m:t>
            </m:r>
          </m:sup>
        </m:sSup>
      </m:oMath>
      <w:r w:rsidR="00717135" w:rsidRPr="00260941">
        <w:rPr>
          <w:rFonts w:eastAsiaTheme="minorEastAsia"/>
          <w:iCs/>
          <w:lang w:val="en-GB"/>
        </w:rPr>
        <w:t>)</w:t>
      </w:r>
      <w:r w:rsidR="00AB323D" w:rsidRPr="00260941">
        <w:rPr>
          <w:rFonts w:eastAsiaTheme="minorEastAsia"/>
          <w:iCs/>
          <w:lang w:val="en-GB"/>
        </w:rPr>
        <w:t>.</w:t>
      </w:r>
      <w:r w:rsidR="00AB323D" w:rsidRPr="00260941">
        <w:rPr>
          <w:lang w:val="en-GB"/>
        </w:rPr>
        <w:t xml:space="preserve"> These data w</w:t>
      </w:r>
      <w:del w:id="47" w:author="Max Lindmark" w:date="2020-12-22T12:04:00Z">
        <w:r w:rsidR="00AB323D" w:rsidRPr="00260941" w:rsidDel="00F33BB1">
          <w:rPr>
            <w:lang w:val="en-GB"/>
          </w:rPr>
          <w:delText>h</w:delText>
        </w:r>
      </w:del>
      <w:r w:rsidR="00AB323D" w:rsidRPr="00260941">
        <w:rPr>
          <w:lang w:val="en-GB"/>
        </w:rPr>
        <w:t xml:space="preserve">ere compiled in the file </w:t>
      </w:r>
      <w:r w:rsidR="00CC05C6" w:rsidRPr="00260941">
        <w:rPr>
          <w:rFonts w:cstheme="minorHAnsi"/>
          <w:lang w:val="en-GB"/>
        </w:rPr>
        <w:t>consumption</w:t>
      </w:r>
      <w:r w:rsidR="00AB323D" w:rsidRPr="00260941">
        <w:rPr>
          <w:rFonts w:cstheme="minorHAnsi"/>
          <w:lang w:val="en-GB"/>
        </w:rPr>
        <w:t>_data.xlsx.</w:t>
      </w:r>
    </w:p>
    <w:p w14:paraId="30F41E52" w14:textId="77777777" w:rsidR="006A1BF7" w:rsidRPr="00260941" w:rsidRDefault="006A1BF7" w:rsidP="009B6C04">
      <w:pPr>
        <w:pStyle w:val="Rubrik2"/>
        <w:contextualSpacing/>
        <w:jc w:val="both"/>
        <w:rPr>
          <w:rFonts w:cstheme="minorHAnsi"/>
          <w:i/>
          <w:iCs/>
          <w:color w:val="auto"/>
          <w:sz w:val="22"/>
          <w:szCs w:val="22"/>
          <w:lang w:val="en-GB"/>
        </w:rPr>
      </w:pPr>
      <w:bookmarkStart w:id="48" w:name="_Toc59530751"/>
      <w:r w:rsidRPr="00260941">
        <w:rPr>
          <w:rFonts w:cstheme="minorHAnsi"/>
          <w:i/>
          <w:iCs/>
          <w:color w:val="auto"/>
          <w:sz w:val="22"/>
          <w:szCs w:val="22"/>
          <w:lang w:val="en-GB"/>
        </w:rPr>
        <w:t>Metabolic rate</w:t>
      </w:r>
      <w:bookmarkEnd w:id="48"/>
    </w:p>
    <w:p w14:paraId="203C0522" w14:textId="055C904A" w:rsidR="006A1BF7" w:rsidRPr="00260941" w:rsidRDefault="00116162" w:rsidP="009B6C04">
      <w:pPr>
        <w:spacing w:line="480" w:lineRule="auto"/>
        <w:contextualSpacing/>
        <w:jc w:val="both"/>
        <w:rPr>
          <w:rFonts w:cstheme="minorHAnsi"/>
          <w:lang w:val="en-GB"/>
        </w:rPr>
      </w:pPr>
      <w:r w:rsidRPr="00260941">
        <w:rPr>
          <w:rFonts w:cstheme="minorHAnsi"/>
          <w:lang w:val="en-GB"/>
        </w:rPr>
        <w:t>We used the following topic terms</w:t>
      </w:r>
      <w:r w:rsidR="00C60D46" w:rsidRPr="00260941">
        <w:rPr>
          <w:rFonts w:cstheme="minorHAnsi"/>
          <w:lang w:val="en-GB"/>
        </w:rPr>
        <w:t xml:space="preserve"> for metabolic rate</w:t>
      </w:r>
      <w:r w:rsidR="006920E1" w:rsidRPr="00260941">
        <w:rPr>
          <w:rFonts w:cstheme="minorHAnsi"/>
          <w:lang w:val="en-GB"/>
        </w:rPr>
        <w:t xml:space="preserve"> data</w:t>
      </w:r>
      <w:r w:rsidRPr="00260941">
        <w:rPr>
          <w:rFonts w:cstheme="minorHAnsi"/>
          <w:lang w:val="en-GB"/>
        </w:rPr>
        <w:t>: (metabolism OR "oxygen-consumption" OR "oxygen consumption") AND (mass OR weight OR size) AND (temperature*). * represents any group of characters, including no character</w:t>
      </w:r>
      <w:r w:rsidR="00340D14" w:rsidRPr="00260941">
        <w:rPr>
          <w:rFonts w:cstheme="minorHAnsi"/>
          <w:lang w:val="en-GB"/>
        </w:rPr>
        <w:t>.</w:t>
      </w:r>
      <w:r w:rsidRPr="00260941">
        <w:rPr>
          <w:rFonts w:cstheme="minorHAnsi"/>
          <w:lang w:val="en-GB"/>
        </w:rPr>
        <w:t xml:space="preserve"> </w:t>
      </w:r>
      <w:r w:rsidR="006A1BF7" w:rsidRPr="00260941">
        <w:rPr>
          <w:rFonts w:cstheme="minorHAnsi"/>
          <w:lang w:val="en-GB"/>
        </w:rPr>
        <w:t xml:space="preserve">The search for metabolic rate experiments </w:t>
      </w:r>
      <w:r w:rsidR="006A1BF7" w:rsidRPr="00260941">
        <w:rPr>
          <w:lang w:val="en-GB"/>
        </w:rPr>
        <w:t xml:space="preserve">resulted in 8405 articles (search date: </w:t>
      </w:r>
      <w:r w:rsidR="00504A26" w:rsidRPr="00260941">
        <w:rPr>
          <w:lang w:val="en-GB"/>
        </w:rPr>
        <w:t xml:space="preserve">6 June </w:t>
      </w:r>
      <w:r w:rsidR="006A1BF7" w:rsidRPr="00260941">
        <w:rPr>
          <w:lang w:val="en-GB"/>
        </w:rPr>
        <w:t>2019), which was reduced to 3458 after applying filters for subject categories.</w:t>
      </w:r>
      <w:r w:rsidR="006A1BF7" w:rsidRPr="00260941">
        <w:rPr>
          <w:rFonts w:eastAsiaTheme="minorEastAsia"/>
          <w:lang w:val="en-GB"/>
        </w:rPr>
        <w:t xml:space="preserve"> </w:t>
      </w:r>
      <w:r w:rsidR="006A1BF7" w:rsidRPr="00260941">
        <w:rPr>
          <w:rFonts w:eastAsiaTheme="minorEastAsia"/>
          <w:lang w:val="en-GB"/>
        </w:rPr>
        <w:lastRenderedPageBreak/>
        <w:t>A</w:t>
      </w:r>
      <w:r w:rsidR="006A1BF7" w:rsidRPr="00260941">
        <w:rPr>
          <w:rFonts w:cstheme="minorHAnsi"/>
          <w:lang w:val="en-GB"/>
        </w:rPr>
        <w:t>rticles w</w:t>
      </w:r>
      <w:del w:id="49" w:author="Max Lindmark" w:date="2020-12-22T12:04:00Z">
        <w:r w:rsidR="006A1BF7" w:rsidRPr="00260941" w:rsidDel="00EE2959">
          <w:rPr>
            <w:rFonts w:cstheme="minorHAnsi"/>
            <w:lang w:val="en-GB"/>
          </w:rPr>
          <w:delText>h</w:delText>
        </w:r>
      </w:del>
      <w:r w:rsidR="006A1BF7" w:rsidRPr="00260941">
        <w:rPr>
          <w:rFonts w:cstheme="minorHAnsi"/>
          <w:lang w:val="en-GB"/>
        </w:rPr>
        <w:t xml:space="preserve">ere filtered out at </w:t>
      </w:r>
      <w:r w:rsidR="006A1BF7" w:rsidRPr="00260941">
        <w:rPr>
          <w:rFonts w:eastAsiaTheme="minorEastAsia"/>
          <w:lang w:val="en-GB"/>
        </w:rPr>
        <w:t>the abstract and whole</w:t>
      </w:r>
      <w:r w:rsidR="00672B78" w:rsidRPr="00260941">
        <w:rPr>
          <w:rFonts w:eastAsiaTheme="minorEastAsia"/>
          <w:lang w:val="en-GB"/>
        </w:rPr>
        <w:t xml:space="preserve"> </w:t>
      </w:r>
      <w:r w:rsidR="006A1BF7" w:rsidRPr="00260941">
        <w:rPr>
          <w:rFonts w:eastAsiaTheme="minorEastAsia"/>
          <w:lang w:val="en-GB"/>
        </w:rPr>
        <w:t xml:space="preserve">article stage </w:t>
      </w:r>
      <w:r w:rsidR="006A1BF7" w:rsidRPr="00260941">
        <w:rPr>
          <w:rFonts w:cstheme="minorHAnsi"/>
          <w:lang w:val="en-GB"/>
        </w:rPr>
        <w:t>if the original reference could not be identified and evaluated, if data were normalized (</w:t>
      </w:r>
      <w:r w:rsidR="002768C8" w:rsidRPr="00260941">
        <w:rPr>
          <w:rFonts w:cstheme="minorHAnsi"/>
          <w:lang w:val="en-GB"/>
        </w:rPr>
        <w:t>i.e.,</w:t>
      </w:r>
      <w:r w:rsidR="006A1BF7" w:rsidRPr="00260941">
        <w:rPr>
          <w:rFonts w:cstheme="minorHAnsi"/>
          <w:lang w:val="en-GB"/>
        </w:rPr>
        <w:t xml:space="preserve"> using a priori defined scaling relationships to normalize data for data a given size rather than measured values), if there was no acclimation or if it was not standard, routine or resting metabolic rate. The latter was defined as oxygen consumption of an unfed fish at no or little spontaneous activity</w:t>
      </w:r>
      <w:r w:rsidR="0006236D" w:rsidRPr="00260941">
        <w:rPr>
          <w:rFonts w:eastAsiaTheme="minorEastAsia"/>
          <w:lang w:val="en-GB"/>
        </w:rPr>
        <w:t>.</w:t>
      </w:r>
      <w:r w:rsidR="003C6E69" w:rsidRPr="00260941">
        <w:rPr>
          <w:lang w:val="en-GB"/>
        </w:rPr>
        <w:t xml:space="preserve"> </w:t>
      </w:r>
      <w:r w:rsidR="006A1BF7" w:rsidRPr="00260941">
        <w:rPr>
          <w:lang w:val="en-GB"/>
        </w:rPr>
        <w:t xml:space="preserve">Metabolic rates were converted </w:t>
      </w:r>
      <w:proofErr w:type="gramStart"/>
      <w:r w:rsidR="006A1BF7" w:rsidRPr="00260941">
        <w:rPr>
          <w:lang w:val="en-GB"/>
        </w:rPr>
        <w:t xml:space="preserve">to </w:t>
      </w:r>
      <w:proofErr w:type="gramEnd"/>
      <m:oMath>
        <m:r>
          <m:rPr>
            <m:sty m:val="p"/>
          </m:rPr>
          <w:rPr>
            <w:rFonts w:ascii="Cambria Math" w:hAnsi="Cambria Math"/>
            <w:lang w:val="en-GB"/>
          </w:rPr>
          <m:t>mg</m:t>
        </m:r>
        <m:r>
          <w:rPr>
            <w:rFonts w:ascii="Cambria Math" w:hAnsi="Cambria Math"/>
            <w:lang w:val="en-GB"/>
          </w:rPr>
          <m:t xml:space="preserve"> </m:t>
        </m:r>
        <m:sSub>
          <m:sSubPr>
            <m:ctrlPr>
              <w:rPr>
                <w:rFonts w:ascii="Cambria Math" w:hAnsi="Cambria Math"/>
                <w:iCs/>
              </w:rPr>
            </m:ctrlPr>
          </m:sSubPr>
          <m:e>
            <m:r>
              <m:rPr>
                <m:sty m:val="p"/>
              </m:rPr>
              <w:rPr>
                <w:rFonts w:ascii="Cambria Math" w:hAnsi="Cambria Math"/>
                <w:lang w:val="en-GB"/>
              </w:rPr>
              <m:t>O</m:t>
            </m:r>
          </m:e>
          <m:sub>
            <m:r>
              <m:rPr>
                <m:sty m:val="p"/>
              </m:rP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h</m:t>
            </m:r>
          </m:e>
          <m:sup>
            <m:r>
              <m:rPr>
                <m:sty m:val="p"/>
              </m:rPr>
              <w:rPr>
                <w:rFonts w:ascii="Cambria Math" w:hAnsi="Cambria Math"/>
                <w:lang w:val="en-GB"/>
              </w:rPr>
              <m:t>-1</m:t>
            </m:r>
          </m:sup>
        </m:sSup>
      </m:oMath>
      <w:r w:rsidR="006A1BF7" w:rsidRPr="00260941">
        <w:rPr>
          <w:rFonts w:eastAsiaTheme="minorEastAsia"/>
          <w:iCs/>
          <w:lang w:val="en-GB"/>
        </w:rPr>
        <w:t xml:space="preserve">, because it was </w:t>
      </w:r>
      <w:r w:rsidR="006A1BF7" w:rsidRPr="00260941">
        <w:rPr>
          <w:lang w:val="en-GB"/>
        </w:rPr>
        <w:t>the most common unit in the data set (but not</w:t>
      </w:r>
      <w:r w:rsidR="00083446" w:rsidRPr="00260941">
        <w:rPr>
          <w:lang w:val="en-GB"/>
        </w:rPr>
        <w:t>e</w:t>
      </w:r>
      <w:r w:rsidR="006A1BF7" w:rsidRPr="00260941">
        <w:rPr>
          <w:lang w:val="en-GB"/>
        </w:rPr>
        <w:t xml:space="preserve"> models w</w:t>
      </w:r>
      <w:del w:id="50" w:author="Max Lindmark" w:date="2020-12-22T12:04:00Z">
        <w:r w:rsidR="006A1BF7" w:rsidRPr="00260941" w:rsidDel="00EE2959">
          <w:rPr>
            <w:lang w:val="en-GB"/>
          </w:rPr>
          <w:delText>h</w:delText>
        </w:r>
      </w:del>
      <w:r w:rsidR="006A1BF7" w:rsidRPr="00260941">
        <w:rPr>
          <w:lang w:val="en-GB"/>
        </w:rPr>
        <w:t xml:space="preserve">ere fitted to mass-specific rates, </w:t>
      </w:r>
      <m:oMath>
        <m:r>
          <m:rPr>
            <m:sty m:val="p"/>
          </m:rPr>
          <w:rPr>
            <w:rFonts w:ascii="Cambria Math" w:hAnsi="Cambria Math"/>
            <w:lang w:val="en-GB"/>
          </w:rPr>
          <m:t>mg</m:t>
        </m:r>
        <m:r>
          <w:rPr>
            <w:rFonts w:ascii="Cambria Math" w:hAnsi="Cambria Math"/>
            <w:lang w:val="en-GB"/>
          </w:rPr>
          <m:t xml:space="preserve"> </m:t>
        </m:r>
        <m:sSub>
          <m:sSubPr>
            <m:ctrlPr>
              <w:rPr>
                <w:rFonts w:ascii="Cambria Math" w:hAnsi="Cambria Math"/>
                <w:iCs/>
              </w:rPr>
            </m:ctrlPr>
          </m:sSubPr>
          <m:e>
            <m:r>
              <m:rPr>
                <m:sty m:val="p"/>
              </m:rPr>
              <w:rPr>
                <w:rFonts w:ascii="Cambria Math" w:hAnsi="Cambria Math"/>
                <w:lang w:val="en-GB"/>
              </w:rPr>
              <m:t>O</m:t>
            </m:r>
          </m:e>
          <m:sub>
            <m:r>
              <m:rPr>
                <m:sty m:val="p"/>
              </m:rPr>
              <w:rPr>
                <w:rFonts w:ascii="Cambria Math" w:hAnsi="Cambria Math"/>
                <w:lang w:val="en-GB"/>
              </w:rPr>
              <m:t>2</m:t>
            </m:r>
          </m:sub>
        </m:sSub>
        <m:sSup>
          <m:sSupPr>
            <m:ctrlPr>
              <w:rPr>
                <w:rFonts w:ascii="Cambria Math" w:hAnsi="Cambria Math"/>
              </w:rPr>
            </m:ctrlPr>
          </m:sSupPr>
          <m:e>
            <m:r>
              <m:rPr>
                <m:sty m:val="p"/>
              </m:rPr>
              <w:rPr>
                <w:rFonts w:ascii="Cambria Math" w:hAnsi="Cambria Math"/>
                <w:lang w:val="en-GB"/>
              </w:rPr>
              <m:t xml:space="preserve"> g</m:t>
            </m:r>
          </m:e>
          <m:sup>
            <m:r>
              <m:rPr>
                <m:sty m:val="p"/>
              </m:rPr>
              <w:rPr>
                <w:rFonts w:ascii="Cambria Math" w:hAnsi="Cambria Math"/>
                <w:lang w:val="en-GB"/>
              </w:rPr>
              <m:t>-1</m:t>
            </m:r>
          </m:sup>
        </m:sSup>
        <m:sSup>
          <m:sSupPr>
            <m:ctrlPr>
              <w:rPr>
                <w:rFonts w:ascii="Cambria Math" w:hAnsi="Cambria Math"/>
                <w:iCs/>
              </w:rPr>
            </m:ctrlPr>
          </m:sSupPr>
          <m:e>
            <m:r>
              <m:rPr>
                <m:sty m:val="p"/>
              </m:rPr>
              <w:rPr>
                <w:rFonts w:ascii="Cambria Math" w:hAnsi="Cambria Math"/>
                <w:lang w:val="en-GB"/>
              </w:rPr>
              <m:t xml:space="preserve"> h</m:t>
            </m:r>
          </m:e>
          <m:sup>
            <m:r>
              <m:rPr>
                <m:sty m:val="p"/>
              </m:rPr>
              <w:rPr>
                <w:rFonts w:ascii="Cambria Math" w:hAnsi="Cambria Math"/>
                <w:lang w:val="en-GB"/>
              </w:rPr>
              <m:t>-1</m:t>
            </m:r>
          </m:sup>
        </m:sSup>
      </m:oMath>
      <w:r w:rsidR="006A1BF7" w:rsidRPr="00260941">
        <w:rPr>
          <w:lang w:val="en-GB"/>
        </w:rPr>
        <w:t>). These data w</w:t>
      </w:r>
      <w:del w:id="51" w:author="Max Lindmark" w:date="2020-12-22T12:05:00Z">
        <w:r w:rsidR="006A1BF7" w:rsidRPr="00260941" w:rsidDel="00EE2959">
          <w:rPr>
            <w:lang w:val="en-GB"/>
          </w:rPr>
          <w:delText>h</w:delText>
        </w:r>
      </w:del>
      <w:r w:rsidR="006A1BF7" w:rsidRPr="00260941">
        <w:rPr>
          <w:lang w:val="en-GB"/>
        </w:rPr>
        <w:t xml:space="preserve">ere compiled in the file </w:t>
      </w:r>
      <w:r w:rsidR="006A1BF7" w:rsidRPr="00260941">
        <w:rPr>
          <w:rFonts w:cstheme="minorHAnsi"/>
          <w:lang w:val="en-GB"/>
        </w:rPr>
        <w:t>metabolism_data.xlsx.</w:t>
      </w:r>
    </w:p>
    <w:p w14:paraId="32FAAA9C" w14:textId="17098C96" w:rsidR="00004768" w:rsidRPr="00260941" w:rsidRDefault="00004768" w:rsidP="009B6C04">
      <w:pPr>
        <w:spacing w:line="480" w:lineRule="auto"/>
        <w:contextualSpacing/>
        <w:jc w:val="both"/>
        <w:rPr>
          <w:rFonts w:cstheme="minorHAnsi"/>
          <w:lang w:val="en-GB"/>
        </w:rPr>
      </w:pPr>
    </w:p>
    <w:p w14:paraId="48202E24" w14:textId="77777777" w:rsidR="00004768" w:rsidRPr="00260941" w:rsidRDefault="00004768" w:rsidP="00004768">
      <w:pPr>
        <w:pStyle w:val="Rubrik2"/>
        <w:contextualSpacing/>
        <w:jc w:val="both"/>
        <w:rPr>
          <w:rFonts w:cstheme="minorHAnsi"/>
          <w:i/>
          <w:iCs/>
          <w:sz w:val="24"/>
          <w:szCs w:val="24"/>
          <w:lang w:val="en-GB"/>
        </w:rPr>
      </w:pPr>
      <w:bookmarkStart w:id="52" w:name="_Toc59530752"/>
      <w:r w:rsidRPr="00260941">
        <w:rPr>
          <w:rFonts w:cstheme="minorHAnsi"/>
          <w:i/>
          <w:iCs/>
          <w:sz w:val="24"/>
          <w:szCs w:val="24"/>
          <w:lang w:val="en-GB"/>
        </w:rPr>
        <w:t>Growth rates &amp; optimum temperature for growth over body mass</w:t>
      </w:r>
      <w:bookmarkEnd w:id="52"/>
    </w:p>
    <w:p w14:paraId="159708DA" w14:textId="6CB02018" w:rsidR="00004768" w:rsidRPr="00260941" w:rsidRDefault="00004768" w:rsidP="00004768">
      <w:pPr>
        <w:spacing w:line="480" w:lineRule="auto"/>
        <w:contextualSpacing/>
        <w:jc w:val="both"/>
        <w:rPr>
          <w:rFonts w:eastAsiaTheme="minorEastAsia"/>
          <w:iCs/>
          <w:lang w:val="en-GB"/>
        </w:rPr>
      </w:pPr>
      <w:r w:rsidRPr="00260941">
        <w:rPr>
          <w:lang w:val="en-GB"/>
        </w:rPr>
        <w:t xml:space="preserve">Growth rates were taken from data found in the literature search for optimum growth temperatures. Therefore, articles in which growth rates were measured at sub-optimum temperatures only were not included (note this is in contrast to consumption data where “optimum” was not included in the search terms). </w:t>
      </w:r>
      <w:r w:rsidRPr="00260941">
        <w:rPr>
          <w:rFonts w:cstheme="minorHAnsi"/>
          <w:lang w:val="en-GB"/>
        </w:rPr>
        <w:t>We used the following topic terms for growth rate data: (growth) AND (mass OR weight OR size) AND (temperature*) AND (optimum), as well as: (growth) AND (mass OR weight OR size) AND (temperature*) AND (</w:t>
      </w:r>
      <w:proofErr w:type="spellStart"/>
      <w:r w:rsidRPr="00260941">
        <w:rPr>
          <w:rFonts w:cstheme="minorHAnsi"/>
          <w:lang w:val="en-GB"/>
        </w:rPr>
        <w:t>optim</w:t>
      </w:r>
      <w:proofErr w:type="spellEnd"/>
      <w:r w:rsidRPr="00260941">
        <w:rPr>
          <w:rFonts w:cstheme="minorHAnsi"/>
          <w:lang w:val="en-GB"/>
        </w:rPr>
        <w:t>*).</w:t>
      </w:r>
      <w:r w:rsidRPr="00260941">
        <w:rPr>
          <w:lang w:val="en-GB"/>
        </w:rPr>
        <w:t xml:space="preserve"> </w:t>
      </w:r>
      <w:r w:rsidR="006E1DE4" w:rsidRPr="00260941">
        <w:rPr>
          <w:rFonts w:cstheme="minorHAnsi"/>
          <w:lang w:val="en-GB"/>
        </w:rPr>
        <w:t xml:space="preserve">* represents any group of characters, including no character. </w:t>
      </w:r>
      <w:r w:rsidRPr="00260941">
        <w:rPr>
          <w:lang w:val="en-GB"/>
        </w:rPr>
        <w:t xml:space="preserve">The two searches for growth rates resulted in </w:t>
      </w:r>
      <w:r w:rsidRPr="00260941">
        <w:rPr>
          <w:rFonts w:cstheme="minorHAnsi"/>
          <w:lang w:val="en-GB"/>
        </w:rPr>
        <w:t xml:space="preserve">3313 articles (search date: 22 March 2019), and 3747 articles (search date: 5 May 2019), respectively. After applying additional filters by subject category, we acquired 566 and 893 studies, respectively (of which some are duplicates due to similar search-strings). </w:t>
      </w:r>
      <w:r w:rsidRPr="00260941">
        <w:rPr>
          <w:rFonts w:eastAsiaTheme="minorEastAsia"/>
          <w:lang w:val="en-GB"/>
        </w:rPr>
        <w:t xml:space="preserve">We removed studies at the abstract and whole </w:t>
      </w:r>
      <w:r w:rsidRPr="00260941">
        <w:rPr>
          <w:rFonts w:cstheme="minorHAnsi"/>
          <w:lang w:val="en-GB"/>
        </w:rPr>
        <w:t>article</w:t>
      </w:r>
      <w:r w:rsidRPr="00260941">
        <w:rPr>
          <w:rFonts w:eastAsiaTheme="minorEastAsia"/>
          <w:lang w:val="en-GB"/>
        </w:rPr>
        <w:t xml:space="preserve"> stage where </w:t>
      </w:r>
      <w:r w:rsidRPr="00260941">
        <w:rPr>
          <w:lang w:val="en-GB"/>
        </w:rPr>
        <w:t>the original reference could not be identified and evaluated</w:t>
      </w:r>
      <w:r w:rsidRPr="00260941">
        <w:rPr>
          <w:rFonts w:eastAsiaTheme="minorEastAsia"/>
          <w:lang w:val="en-GB"/>
        </w:rPr>
        <w:t>, if we could not extract actual growth rates, if there was not a controlled temperature for each growth trial, or if there were not multiple defined size-classes. We used only one observation (data point) per size class and temperature treatment, and in cases where there were two, we used the mean value. In addition, we ensured that no other treatment (e.g., food limitation) confounded the response variable and thus only used data from experiments with satiating food levels.</w:t>
      </w:r>
      <w:r w:rsidRPr="00260941">
        <w:rPr>
          <w:lang w:val="en-GB"/>
        </w:rPr>
        <w:t xml:space="preserve"> Body mass is </w:t>
      </w:r>
      <w:r w:rsidRPr="00260941">
        <w:rPr>
          <w:rFonts w:eastAsiaTheme="minorEastAsia"/>
          <w:lang w:val="en-GB"/>
        </w:rPr>
        <w:t xml:space="preserve">either the geometric mean of the initial and final mass of the growth trial or the size class, depending on data availability (see Table S1). It is important to control for feeding rations as it affects </w:t>
      </w:r>
      <w:r w:rsidRPr="00260941">
        <w:rPr>
          <w:lang w:val="en-GB"/>
        </w:rPr>
        <w:t xml:space="preserve">the temperature optimum for growth </w:t>
      </w:r>
      <w:r w:rsidRPr="00B0509D">
        <w:fldChar w:fldCharType="begin"/>
      </w:r>
      <w:r w:rsidRPr="00260941">
        <w:rPr>
          <w:lang w:val="en-GB"/>
        </w:rPr>
        <w:instrText xml:space="preserve"> ADDIN ZOTERO_ITEM CSL_CITATION {"citationID":"mVBTUp3e","properties":{"formattedCitation":"(Brett {\\i{}et al.} 1969)","plainCitation":"(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Pr="00B0509D">
        <w:fldChar w:fldCharType="separate"/>
      </w:r>
      <w:r w:rsidRPr="00260941">
        <w:rPr>
          <w:lang w:val="en-GB"/>
        </w:rPr>
        <w:t xml:space="preserve">(Brett </w:t>
      </w:r>
      <w:r w:rsidRPr="00260941">
        <w:rPr>
          <w:i/>
          <w:iCs/>
          <w:lang w:val="en-GB"/>
        </w:rPr>
        <w:t>et al.</w:t>
      </w:r>
      <w:r w:rsidRPr="00260941">
        <w:rPr>
          <w:lang w:val="en-GB"/>
        </w:rPr>
        <w:t xml:space="preserve"> 1969)</w:t>
      </w:r>
      <w:r w:rsidRPr="00B0509D">
        <w:fldChar w:fldCharType="end"/>
      </w:r>
      <w:r w:rsidRPr="00260941">
        <w:rPr>
          <w:lang w:val="en-GB"/>
        </w:rPr>
        <w:t xml:space="preserve">. </w:t>
      </w:r>
      <w:r w:rsidRPr="00260941">
        <w:rPr>
          <w:rFonts w:eastAsiaTheme="minorEastAsia"/>
          <w:lang w:val="en-GB"/>
        </w:rPr>
        <w:t xml:space="preserve">This was achieved in different ways in the </w:t>
      </w:r>
      <w:r w:rsidRPr="00260941">
        <w:rPr>
          <w:rFonts w:eastAsiaTheme="minorEastAsia"/>
          <w:lang w:val="en-GB"/>
        </w:rPr>
        <w:lastRenderedPageBreak/>
        <w:t xml:space="preserve">different experimental studies, but commonly involved excess feeding rations once or several times per day. The key description we looked for in the study was that food was not limiting. We treat data as individual-level growth (per fish); however, these were commonly measured as averages for multiple individuals. In the case growth was length-based, we converted it to mass using weight-length relationships from </w:t>
      </w:r>
      <w:proofErr w:type="spellStart"/>
      <w:r w:rsidRPr="00260941">
        <w:rPr>
          <w:rFonts w:eastAsiaTheme="minorEastAsia"/>
          <w:lang w:val="en-GB"/>
        </w:rPr>
        <w:t>FishBase</w:t>
      </w:r>
      <w:proofErr w:type="spellEnd"/>
      <w:r w:rsidRPr="00260941">
        <w:rPr>
          <w:rFonts w:eastAsiaTheme="minorEastAsia"/>
          <w:lang w:val="en-GB"/>
        </w:rPr>
        <w:t xml:space="preserve"> </w:t>
      </w:r>
      <w:r w:rsidRPr="00B0509D">
        <w:rPr>
          <w:rFonts w:eastAsiaTheme="minorEastAsia"/>
        </w:rPr>
        <w:fldChar w:fldCharType="begin"/>
      </w:r>
      <w:r w:rsidR="005F50F5" w:rsidRPr="00260941">
        <w:rPr>
          <w:rFonts w:eastAsiaTheme="minorEastAsia"/>
          <w:lang w:val="en-GB"/>
        </w:rPr>
        <w:instrText xml:space="preserve"> ADDIN ZOTERO_ITEM CSL_CITATION {"citationID":"AbCOQiSk","properties":{"formattedCitation":"(Froese {\\i{}et al.} 2014; Froese &amp; Pauly 2019)","plainCitation":"(Froese et al. 2014; Froese &amp; Pauly 2019)","noteIndex":0},"citationItems":[{"id":"BOQzk59y/DNWhGba3","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rPr>
          <w:rFonts w:eastAsiaTheme="minorEastAsia"/>
        </w:rPr>
        <w:fldChar w:fldCharType="separate"/>
      </w:r>
      <w:r w:rsidRPr="00260941">
        <w:rPr>
          <w:lang w:val="en-GB"/>
        </w:rPr>
        <w:t xml:space="preserve">(Froese </w:t>
      </w:r>
      <w:r w:rsidRPr="00260941">
        <w:rPr>
          <w:i/>
          <w:iCs/>
          <w:lang w:val="en-GB"/>
        </w:rPr>
        <w:t>et al.</w:t>
      </w:r>
      <w:r w:rsidRPr="00260941">
        <w:rPr>
          <w:lang w:val="en-GB"/>
        </w:rPr>
        <w:t xml:space="preserve"> 2014; Froese &amp; Pauly 2019)</w:t>
      </w:r>
      <w:r w:rsidRPr="00B0509D">
        <w:rPr>
          <w:rFonts w:eastAsiaTheme="minorEastAsia"/>
        </w:rPr>
        <w:fldChar w:fldCharType="end"/>
      </w:r>
      <w:r w:rsidRPr="00260941">
        <w:rPr>
          <w:rFonts w:eastAsiaTheme="minorEastAsia"/>
          <w:lang w:val="en-GB"/>
        </w:rPr>
        <w:t xml:space="preserve">. We compiled two separate data sets: raw growth rates (growth_data.xlsx) and temperature at optimum growth (growth_data_Topt.xlsx). In the latter, we defined optimum temperature for growth as the fitted optimum temperature by size-class (usually estimated in the original study). Therefore, the optimum temperature may not always correspond to an actual </w:t>
      </w:r>
      <w:del w:id="53" w:author="Max Lindmark" w:date="2020-12-22T12:05:00Z">
        <w:r w:rsidRPr="00260941" w:rsidDel="00EE2959">
          <w:rPr>
            <w:rFonts w:eastAsiaTheme="minorEastAsia"/>
            <w:lang w:val="en-GB"/>
          </w:rPr>
          <w:delText xml:space="preserve">measured </w:delText>
        </w:r>
      </w:del>
      <w:ins w:id="54" w:author="Max Lindmark" w:date="2020-12-22T12:05:00Z">
        <w:r w:rsidR="00EE2959" w:rsidRPr="00260941">
          <w:rPr>
            <w:rFonts w:eastAsiaTheme="minorEastAsia"/>
            <w:lang w:val="en-GB"/>
          </w:rPr>
          <w:t xml:space="preserve">experimental </w:t>
        </w:r>
      </w:ins>
      <w:r w:rsidRPr="00260941">
        <w:rPr>
          <w:rFonts w:eastAsiaTheme="minorEastAsia"/>
          <w:lang w:val="en-GB"/>
        </w:rPr>
        <w:t>temperature</w:t>
      </w:r>
      <w:ins w:id="55" w:author="Max Lindmark" w:date="2020-12-22T12:06:00Z">
        <w:r w:rsidR="00EF7053" w:rsidRPr="00260941">
          <w:rPr>
            <w:rFonts w:eastAsiaTheme="minorEastAsia"/>
            <w:lang w:val="en-GB"/>
          </w:rPr>
          <w:t>, but could be an estimation</w:t>
        </w:r>
      </w:ins>
      <w:r w:rsidRPr="00260941">
        <w:rPr>
          <w:rFonts w:eastAsiaTheme="minorEastAsia"/>
          <w:lang w:val="en-GB"/>
        </w:rPr>
        <w:t xml:space="preserve">. If the optimum temperature (by size group) was not estimated in the original study, we used the temperature where growth rate was maximized. </w:t>
      </w:r>
      <w:r w:rsidRPr="00260941">
        <w:rPr>
          <w:lang w:val="en-GB"/>
        </w:rPr>
        <w:t xml:space="preserve">All growth rates were expressed in </w:t>
      </w:r>
      <w:proofErr w:type="gramStart"/>
      <w:r w:rsidRPr="00260941">
        <w:rPr>
          <w:lang w:val="en-GB"/>
        </w:rPr>
        <w:t xml:space="preserve">unit </w:t>
      </w:r>
      <w:proofErr w:type="gramEnd"/>
      <m:oMath>
        <m:r>
          <w:rPr>
            <w:rFonts w:ascii="Cambria Math" w:hAnsi="Cambria Math"/>
            <w:lang w:val="en-GB"/>
          </w:rPr>
          <m:t xml:space="preserve">% </m:t>
        </m:r>
        <m:sSup>
          <m:sSupPr>
            <m:ctrlPr>
              <w:rPr>
                <w:rFonts w:ascii="Cambria Math" w:eastAsiaTheme="minorEastAsia" w:hAnsi="Cambria Math"/>
                <w:i/>
                <w:iCs/>
              </w:rPr>
            </m:ctrlPr>
          </m:sSupPr>
          <m:e>
            <m:r>
              <m:rPr>
                <m:sty m:val="p"/>
              </m:rPr>
              <w:rPr>
                <w:rFonts w:ascii="Cambria Math" w:hAnsi="Cambria Math"/>
                <w:lang w:val="en-GB"/>
              </w:rPr>
              <m:t>day</m:t>
            </m:r>
            <m:ctrlPr>
              <w:rPr>
                <w:rFonts w:ascii="Cambria Math" w:hAnsi="Cambria Math"/>
                <w:i/>
              </w:rPr>
            </m:ctrlPr>
          </m:e>
          <m:sup>
            <m:r>
              <w:rPr>
                <w:rFonts w:ascii="Cambria Math" w:eastAsiaTheme="minorEastAsia" w:hAnsi="Cambria Math"/>
                <w:lang w:val="en-GB"/>
              </w:rPr>
              <m:t>-1</m:t>
            </m:r>
          </m:sup>
        </m:sSup>
      </m:oMath>
      <w:r w:rsidRPr="00260941">
        <w:rPr>
          <w:rFonts w:eastAsiaTheme="minorEastAsia"/>
          <w:iCs/>
          <w:lang w:val="en-GB"/>
        </w:rPr>
        <w:t>.</w:t>
      </w:r>
    </w:p>
    <w:p w14:paraId="22A101BD" w14:textId="15CC77BE" w:rsidR="00B621ED" w:rsidRPr="00260941" w:rsidRDefault="00B621ED" w:rsidP="00004768">
      <w:pPr>
        <w:spacing w:line="480" w:lineRule="auto"/>
        <w:contextualSpacing/>
        <w:jc w:val="both"/>
        <w:rPr>
          <w:rFonts w:eastAsiaTheme="minorEastAsia"/>
          <w:iCs/>
          <w:lang w:val="en-GB"/>
        </w:rPr>
      </w:pPr>
    </w:p>
    <w:p w14:paraId="601A83D2" w14:textId="743FFA49" w:rsidR="00B621ED" w:rsidRPr="00260941" w:rsidRDefault="00B621ED" w:rsidP="00004768">
      <w:pPr>
        <w:spacing w:line="480" w:lineRule="auto"/>
        <w:contextualSpacing/>
        <w:jc w:val="both"/>
        <w:rPr>
          <w:rFonts w:eastAsiaTheme="minorEastAsia"/>
          <w:iCs/>
          <w:lang w:val="en-GB"/>
        </w:rPr>
      </w:pPr>
    </w:p>
    <w:p w14:paraId="5571AB0B" w14:textId="04BBADD3" w:rsidR="00B621ED" w:rsidRPr="00260941" w:rsidRDefault="00B621ED" w:rsidP="00004768">
      <w:pPr>
        <w:spacing w:line="480" w:lineRule="auto"/>
        <w:contextualSpacing/>
        <w:jc w:val="both"/>
        <w:rPr>
          <w:rFonts w:eastAsiaTheme="minorEastAsia"/>
          <w:iCs/>
          <w:lang w:val="en-GB"/>
        </w:rPr>
      </w:pPr>
    </w:p>
    <w:p w14:paraId="2F082F8D" w14:textId="6814FB07" w:rsidR="00B621ED" w:rsidRPr="00260941" w:rsidRDefault="00B621ED" w:rsidP="00004768">
      <w:pPr>
        <w:spacing w:line="480" w:lineRule="auto"/>
        <w:contextualSpacing/>
        <w:jc w:val="both"/>
        <w:rPr>
          <w:rFonts w:eastAsiaTheme="minorEastAsia"/>
          <w:iCs/>
          <w:lang w:val="en-GB"/>
        </w:rPr>
      </w:pPr>
    </w:p>
    <w:p w14:paraId="115C3572" w14:textId="2B3A0934" w:rsidR="009A7914" w:rsidRPr="00260941" w:rsidRDefault="009A7914" w:rsidP="009B6C04">
      <w:pPr>
        <w:widowControl w:val="0"/>
        <w:tabs>
          <w:tab w:val="center" w:pos="4513"/>
        </w:tabs>
        <w:spacing w:line="480" w:lineRule="auto"/>
        <w:contextualSpacing/>
        <w:jc w:val="both"/>
        <w:rPr>
          <w:lang w:val="en-GB"/>
        </w:rPr>
      </w:pPr>
      <w:r w:rsidRPr="00260941">
        <w:rPr>
          <w:b/>
          <w:bCs/>
          <w:lang w:val="en-GB"/>
        </w:rPr>
        <w:t>Table S1</w:t>
      </w:r>
      <w:r w:rsidRPr="00260941">
        <w:rPr>
          <w:lang w:val="en-GB"/>
        </w:rPr>
        <w:t xml:space="preserve"> </w:t>
      </w:r>
      <w:r w:rsidR="00F73A7D" w:rsidRPr="00260941">
        <w:rPr>
          <w:lang w:val="en-GB"/>
        </w:rPr>
        <w:t>Explanation of data columns</w:t>
      </w:r>
      <w:r w:rsidR="00231B2F" w:rsidRPr="00260941">
        <w:rPr>
          <w:lang w:val="en-GB"/>
        </w:rPr>
        <w:t xml:space="preserve"> (G=growth data, </w:t>
      </w:r>
      <w:proofErr w:type="spellStart"/>
      <w:r w:rsidR="00231B2F" w:rsidRPr="00260941">
        <w:rPr>
          <w:lang w:val="en-GB"/>
        </w:rPr>
        <w:t>T</w:t>
      </w:r>
      <w:r w:rsidR="00231B2F" w:rsidRPr="00260941">
        <w:rPr>
          <w:vertAlign w:val="subscript"/>
          <w:lang w:val="en-GB"/>
        </w:rPr>
        <w:t>opt</w:t>
      </w:r>
      <w:proofErr w:type="spellEnd"/>
      <w:r w:rsidR="00231B2F" w:rsidRPr="00260941">
        <w:rPr>
          <w:lang w:val="en-GB"/>
        </w:rPr>
        <w:t>=optimum growth temperature data, C=maximum consumption data, M=metabolism data).</w:t>
      </w:r>
    </w:p>
    <w:tbl>
      <w:tblPr>
        <w:tblStyle w:val="Rutntstabell1ljus"/>
        <w:tblW w:w="0" w:type="auto"/>
        <w:tblLayout w:type="fixed"/>
        <w:tblLook w:val="04A0" w:firstRow="1" w:lastRow="0" w:firstColumn="1" w:lastColumn="0" w:noHBand="0" w:noVBand="1"/>
      </w:tblPr>
      <w:tblGrid>
        <w:gridCol w:w="2405"/>
        <w:gridCol w:w="5103"/>
        <w:gridCol w:w="1508"/>
      </w:tblGrid>
      <w:tr w:rsidR="00802F21" w:rsidRPr="00B0509D" w14:paraId="0EC7C994" w14:textId="77777777" w:rsidTr="00D668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97B1E59" w14:textId="2781FDAB" w:rsidR="002E574F" w:rsidRPr="00B0509D" w:rsidRDefault="002E574F" w:rsidP="00785682">
            <w:pPr>
              <w:widowControl w:val="0"/>
              <w:tabs>
                <w:tab w:val="center" w:pos="4513"/>
              </w:tabs>
              <w:contextualSpacing/>
              <w:rPr>
                <w:b w:val="0"/>
                <w:bCs w:val="0"/>
              </w:rPr>
            </w:pPr>
            <w:proofErr w:type="spellStart"/>
            <w:r w:rsidRPr="00B0509D">
              <w:rPr>
                <w:b w:val="0"/>
                <w:bCs w:val="0"/>
              </w:rPr>
              <w:t>Column</w:t>
            </w:r>
            <w:proofErr w:type="spellEnd"/>
          </w:p>
        </w:tc>
        <w:tc>
          <w:tcPr>
            <w:tcW w:w="5103" w:type="dxa"/>
          </w:tcPr>
          <w:p w14:paraId="2347FE32" w14:textId="6D582595" w:rsidR="002E574F" w:rsidRPr="00B0509D"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Explanation</w:t>
            </w:r>
          </w:p>
        </w:tc>
        <w:tc>
          <w:tcPr>
            <w:tcW w:w="1508" w:type="dxa"/>
          </w:tcPr>
          <w:p w14:paraId="1BEF910B" w14:textId="32E8E001" w:rsidR="002E574F" w:rsidRPr="00B0509D"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Datasets</w:t>
            </w:r>
          </w:p>
        </w:tc>
      </w:tr>
      <w:tr w:rsidR="00A430C0" w:rsidRPr="00B0509D" w14:paraId="29B18893"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90BC6BF" w14:textId="6E3AF3CE" w:rsidR="00A430C0" w:rsidRPr="00B0509D" w:rsidRDefault="00A430C0" w:rsidP="00785682">
            <w:pPr>
              <w:contextualSpacing/>
              <w:rPr>
                <w:i/>
                <w:iCs/>
                <w:color w:val="000000"/>
              </w:rPr>
            </w:pPr>
            <w:proofErr w:type="spellStart"/>
            <w:r w:rsidRPr="00B0509D">
              <w:rPr>
                <w:i/>
                <w:iCs/>
                <w:color w:val="000000"/>
              </w:rPr>
              <w:t>growth_rate</w:t>
            </w:r>
            <w:proofErr w:type="spellEnd"/>
            <w:r w:rsidRPr="00B0509D">
              <w:rPr>
                <w:i/>
                <w:iCs/>
                <w:color w:val="000000"/>
              </w:rPr>
              <w:t>_%/</w:t>
            </w:r>
            <w:proofErr w:type="spellStart"/>
            <w:r w:rsidRPr="00B0509D">
              <w:rPr>
                <w:i/>
                <w:iCs/>
                <w:color w:val="000000"/>
              </w:rPr>
              <w:t>day</w:t>
            </w:r>
            <w:proofErr w:type="spellEnd"/>
          </w:p>
        </w:tc>
        <w:tc>
          <w:tcPr>
            <w:tcW w:w="5103" w:type="dxa"/>
          </w:tcPr>
          <w:p w14:paraId="23D451E0" w14:textId="0A236EC3" w:rsidR="00A430C0" w:rsidRPr="00B0509D" w:rsidRDefault="001869D4"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2355B29A" w14:textId="3568B2B1" w:rsidR="00A430C0" w:rsidRPr="00B0509D" w:rsidRDefault="00A430C0"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C01BD9" w:rsidRPr="00B0509D">
              <w:t xml:space="preserve">, </w:t>
            </w:r>
            <w:proofErr w:type="spellStart"/>
            <w:r w:rsidR="00C01BD9" w:rsidRPr="00B0509D">
              <w:t>T</w:t>
            </w:r>
            <w:r w:rsidR="00C01BD9" w:rsidRPr="00B0509D">
              <w:rPr>
                <w:vertAlign w:val="subscript"/>
              </w:rPr>
              <w:t>opt</w:t>
            </w:r>
            <w:proofErr w:type="spellEnd"/>
          </w:p>
        </w:tc>
      </w:tr>
      <w:tr w:rsidR="0014775B" w:rsidRPr="00B0509D" w14:paraId="3B5A59D6"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EF52110" w14:textId="63E00FBA" w:rsidR="0014775B" w:rsidRPr="00B0509D" w:rsidRDefault="0014775B" w:rsidP="00785682">
            <w:pPr>
              <w:contextualSpacing/>
              <w:rPr>
                <w:i/>
                <w:iCs/>
                <w:color w:val="000000"/>
              </w:rPr>
            </w:pPr>
            <w:proofErr w:type="spellStart"/>
            <w:r w:rsidRPr="00B0509D">
              <w:rPr>
                <w:i/>
                <w:iCs/>
                <w:color w:val="000000"/>
              </w:rPr>
              <w:t>opt_temp_c</w:t>
            </w:r>
            <w:proofErr w:type="spellEnd"/>
          </w:p>
        </w:tc>
        <w:tc>
          <w:tcPr>
            <w:tcW w:w="5103" w:type="dxa"/>
          </w:tcPr>
          <w:p w14:paraId="4D025201" w14:textId="0C5CEE88"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6D10DF7B" w14:textId="291202AF"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T</w:t>
            </w:r>
            <w:r w:rsidRPr="00B0509D">
              <w:rPr>
                <w:vertAlign w:val="subscript"/>
              </w:rPr>
              <w:t>opt</w:t>
            </w:r>
            <w:proofErr w:type="spellEnd"/>
          </w:p>
        </w:tc>
      </w:tr>
      <w:tr w:rsidR="004979EB" w:rsidRPr="00B0509D" w14:paraId="635D2E7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25E911F" w14:textId="118F6B62" w:rsidR="004979EB" w:rsidRPr="00B0509D" w:rsidRDefault="004979EB" w:rsidP="00785682">
            <w:pPr>
              <w:contextualSpacing/>
              <w:rPr>
                <w:i/>
                <w:iCs/>
                <w:color w:val="000000"/>
              </w:rPr>
            </w:pPr>
            <w:proofErr w:type="spellStart"/>
            <w:r w:rsidRPr="00B0509D">
              <w:rPr>
                <w:i/>
                <w:iCs/>
                <w:color w:val="000000"/>
              </w:rPr>
              <w:t>initial_mass_g</w:t>
            </w:r>
            <w:proofErr w:type="spellEnd"/>
          </w:p>
        </w:tc>
        <w:tc>
          <w:tcPr>
            <w:tcW w:w="5103" w:type="dxa"/>
          </w:tcPr>
          <w:p w14:paraId="50F213F9" w14:textId="64379A04" w:rsidR="004979EB" w:rsidRPr="00260941"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Body mass [g] at the onset of the growth trial</w:t>
            </w:r>
            <w:r w:rsidR="00384BF5" w:rsidRPr="00260941">
              <w:rPr>
                <w:color w:val="000000"/>
                <w:lang w:val="en-GB"/>
              </w:rPr>
              <w:t>.</w:t>
            </w:r>
          </w:p>
        </w:tc>
        <w:tc>
          <w:tcPr>
            <w:tcW w:w="1508" w:type="dxa"/>
          </w:tcPr>
          <w:p w14:paraId="71F51CC2" w14:textId="01F40EB0"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2C03154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8CD86E5" w14:textId="40025109" w:rsidR="004979EB" w:rsidRPr="00B0509D" w:rsidRDefault="004979EB" w:rsidP="00785682">
            <w:pPr>
              <w:contextualSpacing/>
              <w:rPr>
                <w:i/>
                <w:iCs/>
                <w:color w:val="000000"/>
              </w:rPr>
            </w:pPr>
            <w:proofErr w:type="spellStart"/>
            <w:r w:rsidRPr="00B0509D">
              <w:rPr>
                <w:i/>
                <w:iCs/>
                <w:color w:val="000000"/>
              </w:rPr>
              <w:t>final_mass_g</w:t>
            </w:r>
            <w:proofErr w:type="spellEnd"/>
          </w:p>
        </w:tc>
        <w:tc>
          <w:tcPr>
            <w:tcW w:w="5103" w:type="dxa"/>
          </w:tcPr>
          <w:p w14:paraId="4FBCC0FA" w14:textId="441C77A6" w:rsidR="004979EB" w:rsidRPr="00260941"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Body mass [g] at the end of the growth trial</w:t>
            </w:r>
            <w:r w:rsidR="00384BF5" w:rsidRPr="00260941">
              <w:rPr>
                <w:color w:val="000000"/>
                <w:lang w:val="en-GB"/>
              </w:rPr>
              <w:t>.</w:t>
            </w:r>
          </w:p>
        </w:tc>
        <w:tc>
          <w:tcPr>
            <w:tcW w:w="1508" w:type="dxa"/>
          </w:tcPr>
          <w:p w14:paraId="17442318" w14:textId="35F5ED95"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01E0A05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25F9E28" w14:textId="2813FE9A" w:rsidR="004979EB" w:rsidRPr="00B0509D" w:rsidRDefault="004979EB" w:rsidP="00785682">
            <w:pPr>
              <w:contextualSpacing/>
              <w:rPr>
                <w:i/>
                <w:iCs/>
                <w:color w:val="000000"/>
              </w:rPr>
            </w:pPr>
            <w:proofErr w:type="spellStart"/>
            <w:r w:rsidRPr="00B0509D">
              <w:rPr>
                <w:i/>
                <w:iCs/>
                <w:color w:val="000000"/>
              </w:rPr>
              <w:t>geom_mean_mass_g</w:t>
            </w:r>
            <w:proofErr w:type="spellEnd"/>
          </w:p>
        </w:tc>
        <w:tc>
          <w:tcPr>
            <w:tcW w:w="5103" w:type="dxa"/>
          </w:tcPr>
          <w:p w14:paraId="39433D19" w14:textId="1327003C" w:rsidR="004979EB" w:rsidRPr="00260941" w:rsidRDefault="00234BAC"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Geometric mean mass in t</w:t>
            </w:r>
            <w:r w:rsidRPr="00260941">
              <w:rPr>
                <w:color w:val="000000"/>
                <w:vertAlign w:val="subscript"/>
                <w:lang w:val="en-GB"/>
              </w:rPr>
              <w:t>1</w:t>
            </w:r>
            <w:r w:rsidRPr="00260941">
              <w:rPr>
                <w:color w:val="000000"/>
                <w:lang w:val="en-GB"/>
              </w:rPr>
              <w:t xml:space="preserve"> and t</w:t>
            </w:r>
            <w:r w:rsidRPr="00260941">
              <w:rPr>
                <w:color w:val="000000"/>
                <w:vertAlign w:val="subscript"/>
                <w:lang w:val="en-GB"/>
              </w:rPr>
              <w:t>2</w:t>
            </w:r>
            <w:r w:rsidRPr="00260941">
              <w:rPr>
                <w:color w:val="000000"/>
                <w:lang w:val="en-GB"/>
              </w:rPr>
              <w:t xml:space="preserve"> of the growth trial</w:t>
            </w:r>
            <w:r w:rsidR="00384BF5" w:rsidRPr="00260941">
              <w:rPr>
                <w:color w:val="000000"/>
                <w:lang w:val="en-GB"/>
              </w:rPr>
              <w:t>.</w:t>
            </w:r>
          </w:p>
        </w:tc>
        <w:tc>
          <w:tcPr>
            <w:tcW w:w="1508" w:type="dxa"/>
          </w:tcPr>
          <w:p w14:paraId="638BB661" w14:textId="36A82BB2"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587E053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1735803" w14:textId="4202F345" w:rsidR="004979EB" w:rsidRPr="00B0509D" w:rsidRDefault="004979EB" w:rsidP="00785682">
            <w:pPr>
              <w:contextualSpacing/>
              <w:rPr>
                <w:i/>
                <w:iCs/>
                <w:color w:val="000000"/>
              </w:rPr>
            </w:pPr>
            <w:proofErr w:type="spellStart"/>
            <w:r w:rsidRPr="00B0509D">
              <w:rPr>
                <w:i/>
                <w:iCs/>
                <w:color w:val="000000"/>
              </w:rPr>
              <w:t>size_group</w:t>
            </w:r>
            <w:proofErr w:type="spellEnd"/>
          </w:p>
        </w:tc>
        <w:tc>
          <w:tcPr>
            <w:tcW w:w="5103" w:type="dxa"/>
          </w:tcPr>
          <w:p w14:paraId="610425FC" w14:textId="3F4661D1" w:rsidR="004979EB" w:rsidRPr="00260941" w:rsidRDefault="003614CE"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Representative body mass of size group in the growth trial, in case initial, final or geometric body mass could not be retrieved</w:t>
            </w:r>
            <w:r w:rsidR="00384BF5" w:rsidRPr="00260941">
              <w:rPr>
                <w:color w:val="000000"/>
                <w:lang w:val="en-GB"/>
              </w:rPr>
              <w:t>.</w:t>
            </w:r>
          </w:p>
        </w:tc>
        <w:tc>
          <w:tcPr>
            <w:tcW w:w="1508" w:type="dxa"/>
          </w:tcPr>
          <w:p w14:paraId="77321C8B" w14:textId="6CA118D6"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14775B" w:rsidRPr="00B0509D" w14:paraId="236A888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532184B" w14:textId="77777777" w:rsidR="0014775B" w:rsidRPr="00B0509D" w:rsidRDefault="0014775B" w:rsidP="00785682">
            <w:pPr>
              <w:contextualSpacing/>
              <w:rPr>
                <w:i/>
                <w:iCs/>
                <w:color w:val="000000"/>
              </w:rPr>
            </w:pPr>
            <w:r w:rsidRPr="00B0509D">
              <w:rPr>
                <w:i/>
                <w:iCs/>
                <w:color w:val="000000"/>
              </w:rPr>
              <w:t>consumption</w:t>
            </w:r>
          </w:p>
          <w:p w14:paraId="127850E4" w14:textId="77777777" w:rsidR="0014775B" w:rsidRPr="00B0509D" w:rsidRDefault="0014775B" w:rsidP="00785682">
            <w:pPr>
              <w:contextualSpacing/>
              <w:rPr>
                <w:i/>
                <w:iCs/>
                <w:color w:val="000000"/>
              </w:rPr>
            </w:pPr>
          </w:p>
        </w:tc>
        <w:tc>
          <w:tcPr>
            <w:tcW w:w="5103" w:type="dxa"/>
          </w:tcPr>
          <w:p w14:paraId="2CC40815" w14:textId="5C22D4B1"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7776CB84" w14:textId="66A82596"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r>
      <w:tr w:rsidR="00801BD0" w:rsidRPr="00B0509D" w14:paraId="064296C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CA7E6C4" w14:textId="77777777" w:rsidR="0014775B" w:rsidRPr="00B0509D" w:rsidRDefault="0014775B" w:rsidP="00785682">
            <w:pPr>
              <w:contextualSpacing/>
              <w:rPr>
                <w:i/>
                <w:iCs/>
                <w:color w:val="000000"/>
              </w:rPr>
            </w:pPr>
            <w:proofErr w:type="spellStart"/>
            <w:r w:rsidRPr="00B0509D">
              <w:rPr>
                <w:i/>
                <w:iCs/>
                <w:color w:val="000000"/>
              </w:rPr>
              <w:t>metabolic_rate</w:t>
            </w:r>
            <w:proofErr w:type="spellEnd"/>
          </w:p>
          <w:p w14:paraId="218CE68B" w14:textId="5D0AFBDD" w:rsidR="0014775B" w:rsidRPr="00B0509D" w:rsidRDefault="0014775B" w:rsidP="00785682">
            <w:pPr>
              <w:contextualSpacing/>
              <w:rPr>
                <w:i/>
                <w:iCs/>
                <w:color w:val="000000"/>
              </w:rPr>
            </w:pPr>
          </w:p>
        </w:tc>
        <w:tc>
          <w:tcPr>
            <w:tcW w:w="5103" w:type="dxa"/>
          </w:tcPr>
          <w:p w14:paraId="357529AE" w14:textId="21F8AD73"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6ACCC11D" w14:textId="53E2E839"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r>
      <w:tr w:rsidR="004D167E" w:rsidRPr="00B0509D" w14:paraId="79CB916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99B960A" w14:textId="77777777" w:rsidR="004D167E" w:rsidRPr="00B0509D" w:rsidRDefault="004D167E" w:rsidP="00785682">
            <w:pPr>
              <w:contextualSpacing/>
              <w:rPr>
                <w:i/>
                <w:iCs/>
                <w:color w:val="000000"/>
              </w:rPr>
            </w:pPr>
            <w:r w:rsidRPr="00B0509D">
              <w:rPr>
                <w:i/>
                <w:iCs/>
                <w:color w:val="000000"/>
              </w:rPr>
              <w:t>type</w:t>
            </w:r>
          </w:p>
          <w:p w14:paraId="66EF246F" w14:textId="77777777" w:rsidR="004D167E" w:rsidRPr="00B0509D" w:rsidRDefault="004D167E" w:rsidP="00785682">
            <w:pPr>
              <w:contextualSpacing/>
              <w:rPr>
                <w:i/>
                <w:iCs/>
                <w:color w:val="000000"/>
              </w:rPr>
            </w:pPr>
          </w:p>
        </w:tc>
        <w:tc>
          <w:tcPr>
            <w:tcW w:w="5103" w:type="dxa"/>
          </w:tcPr>
          <w:p w14:paraId="7F55A524" w14:textId="37A7230E" w:rsidR="004D167E" w:rsidRPr="00260941" w:rsidRDefault="00E82C2B"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Type of respiration measurement (resting, routine, standard)</w:t>
            </w:r>
            <w:r w:rsidR="00384BF5" w:rsidRPr="00260941">
              <w:rPr>
                <w:color w:val="000000"/>
                <w:lang w:val="en-GB"/>
              </w:rPr>
              <w:t>.</w:t>
            </w:r>
          </w:p>
        </w:tc>
        <w:tc>
          <w:tcPr>
            <w:tcW w:w="1508" w:type="dxa"/>
          </w:tcPr>
          <w:p w14:paraId="13AD48B9" w14:textId="10D7F7B2"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r>
      <w:tr w:rsidR="00801BD0" w:rsidRPr="00B0509D" w14:paraId="2938C2DA"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97907CE" w14:textId="77777777" w:rsidR="004D167E" w:rsidRPr="00B0509D" w:rsidRDefault="004D167E" w:rsidP="00785682">
            <w:pPr>
              <w:contextualSpacing/>
              <w:rPr>
                <w:i/>
                <w:iCs/>
                <w:color w:val="000000"/>
              </w:rPr>
            </w:pPr>
            <w:r w:rsidRPr="00B0509D">
              <w:rPr>
                <w:i/>
                <w:iCs/>
                <w:color w:val="000000"/>
              </w:rPr>
              <w:t>unit</w:t>
            </w:r>
          </w:p>
          <w:p w14:paraId="439FB007" w14:textId="7EAEF652" w:rsidR="004D167E" w:rsidRPr="00B0509D" w:rsidRDefault="004D167E" w:rsidP="00785682">
            <w:pPr>
              <w:contextualSpacing/>
              <w:rPr>
                <w:i/>
                <w:iCs/>
                <w:color w:val="000000"/>
              </w:rPr>
            </w:pPr>
          </w:p>
        </w:tc>
        <w:tc>
          <w:tcPr>
            <w:tcW w:w="5103" w:type="dxa"/>
          </w:tcPr>
          <w:p w14:paraId="6030E4EB" w14:textId="2CC25E44"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Unit of response variable</w:t>
            </w:r>
            <w:r w:rsidR="00384BF5" w:rsidRPr="00B0509D">
              <w:t>.</w:t>
            </w:r>
          </w:p>
        </w:tc>
        <w:tc>
          <w:tcPr>
            <w:tcW w:w="1508" w:type="dxa"/>
          </w:tcPr>
          <w:p w14:paraId="4ECAE62F" w14:textId="42EF8C9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7FD4391F"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8AD16BF" w14:textId="77777777" w:rsidR="004D167E" w:rsidRPr="00B0509D" w:rsidRDefault="004D167E" w:rsidP="00785682">
            <w:pPr>
              <w:contextualSpacing/>
              <w:rPr>
                <w:i/>
                <w:iCs/>
                <w:color w:val="000000"/>
              </w:rPr>
            </w:pPr>
            <w:proofErr w:type="spellStart"/>
            <w:r w:rsidRPr="00B0509D">
              <w:rPr>
                <w:i/>
                <w:iCs/>
                <w:color w:val="000000"/>
              </w:rPr>
              <w:t>original_unit</w:t>
            </w:r>
            <w:proofErr w:type="spellEnd"/>
          </w:p>
          <w:p w14:paraId="0197F84C" w14:textId="1EA8BB20" w:rsidR="004D167E" w:rsidRPr="00B0509D" w:rsidRDefault="004D167E" w:rsidP="00785682">
            <w:pPr>
              <w:contextualSpacing/>
              <w:rPr>
                <w:i/>
                <w:iCs/>
                <w:color w:val="000000"/>
              </w:rPr>
            </w:pPr>
          </w:p>
        </w:tc>
        <w:tc>
          <w:tcPr>
            <w:tcW w:w="5103" w:type="dxa"/>
          </w:tcPr>
          <w:p w14:paraId="3E1D1995" w14:textId="7D0B121A" w:rsidR="004D167E" w:rsidRPr="00260941"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Original unit of response variable. If different from “</w:t>
            </w:r>
            <w:r w:rsidRPr="00260941">
              <w:rPr>
                <w:b/>
                <w:bCs/>
                <w:i/>
                <w:iCs/>
                <w:lang w:val="en-GB"/>
              </w:rPr>
              <w:t>unit</w:t>
            </w:r>
            <w:r w:rsidRPr="00260941">
              <w:rPr>
                <w:lang w:val="en-GB"/>
              </w:rPr>
              <w:t>”, see “</w:t>
            </w:r>
            <w:r w:rsidRPr="00260941">
              <w:rPr>
                <w:b/>
                <w:bCs/>
                <w:i/>
                <w:iCs/>
                <w:lang w:val="en-GB"/>
              </w:rPr>
              <w:t>notes</w:t>
            </w:r>
            <w:r w:rsidRPr="00260941">
              <w:rPr>
                <w:lang w:val="en-GB"/>
              </w:rPr>
              <w:t xml:space="preserve">” column for information on </w:t>
            </w:r>
            <w:r w:rsidRPr="00260941">
              <w:rPr>
                <w:lang w:val="en-GB"/>
              </w:rPr>
              <w:lastRenderedPageBreak/>
              <w:t>conversion</w:t>
            </w:r>
            <w:r w:rsidR="00384BF5" w:rsidRPr="00260941">
              <w:rPr>
                <w:lang w:val="en-GB"/>
              </w:rPr>
              <w:t>.</w:t>
            </w:r>
          </w:p>
        </w:tc>
        <w:tc>
          <w:tcPr>
            <w:tcW w:w="1508" w:type="dxa"/>
          </w:tcPr>
          <w:p w14:paraId="7D6B35C7" w14:textId="7F3DA0D2"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lastRenderedPageBreak/>
              <w:t>C, M</w:t>
            </w:r>
          </w:p>
        </w:tc>
      </w:tr>
      <w:tr w:rsidR="00801BD0" w:rsidRPr="00B0509D" w14:paraId="35060C4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E4E89C9" w14:textId="77777777" w:rsidR="004D167E" w:rsidRPr="00B0509D" w:rsidRDefault="004D167E" w:rsidP="00785682">
            <w:pPr>
              <w:contextualSpacing/>
              <w:rPr>
                <w:i/>
                <w:iCs/>
                <w:color w:val="000000"/>
              </w:rPr>
            </w:pPr>
            <w:proofErr w:type="spellStart"/>
            <w:r w:rsidRPr="00B0509D">
              <w:rPr>
                <w:i/>
                <w:iCs/>
                <w:color w:val="000000"/>
              </w:rPr>
              <w:t>mass_g</w:t>
            </w:r>
            <w:proofErr w:type="spellEnd"/>
          </w:p>
          <w:p w14:paraId="0BA04FE7" w14:textId="43B78998" w:rsidR="004D167E" w:rsidRPr="00B0509D" w:rsidRDefault="004D167E" w:rsidP="00785682">
            <w:pPr>
              <w:contextualSpacing/>
              <w:rPr>
                <w:i/>
                <w:iCs/>
                <w:color w:val="000000"/>
              </w:rPr>
            </w:pPr>
          </w:p>
        </w:tc>
        <w:tc>
          <w:tcPr>
            <w:tcW w:w="5103" w:type="dxa"/>
          </w:tcPr>
          <w:p w14:paraId="20260B4A" w14:textId="1D91BA34" w:rsidR="004D167E" w:rsidRPr="00B0509D"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260941">
              <w:rPr>
                <w:lang w:val="en-GB"/>
              </w:rPr>
              <w:t>Body mass in experiment [g]</w:t>
            </w:r>
            <w:r w:rsidR="00384BF5" w:rsidRPr="00260941">
              <w:rPr>
                <w:lang w:val="en-GB"/>
              </w:rPr>
              <w:t>.</w:t>
            </w:r>
            <w:r w:rsidR="002D06AA" w:rsidRPr="00260941">
              <w:rPr>
                <w:lang w:val="en-GB"/>
              </w:rPr>
              <w:t xml:space="preserve"> Some studies report body masses before and some after the feeding trials</w:t>
            </w:r>
            <w:r w:rsidR="00C37064" w:rsidRPr="00260941">
              <w:rPr>
                <w:lang w:val="en-GB"/>
              </w:rPr>
              <w:t xml:space="preserve">. </w:t>
            </w:r>
            <w:proofErr w:type="spellStart"/>
            <w:r w:rsidR="00C37064" w:rsidRPr="00B0509D">
              <w:t>See</w:t>
            </w:r>
            <w:proofErr w:type="spellEnd"/>
            <w:r w:rsidR="00C37064" w:rsidRPr="00B0509D">
              <w:t xml:space="preserve"> “</w:t>
            </w:r>
            <w:proofErr w:type="spellStart"/>
            <w:r w:rsidR="00C37064" w:rsidRPr="00B0509D">
              <w:rPr>
                <w:b/>
                <w:bCs/>
                <w:i/>
                <w:iCs/>
              </w:rPr>
              <w:t>notes</w:t>
            </w:r>
            <w:proofErr w:type="spellEnd"/>
            <w:r w:rsidR="00C37064" w:rsidRPr="00B0509D">
              <w:t>”</w:t>
            </w:r>
            <w:r w:rsidR="0067590A" w:rsidRPr="00B0509D">
              <w:t>.</w:t>
            </w:r>
          </w:p>
        </w:tc>
        <w:tc>
          <w:tcPr>
            <w:tcW w:w="1508" w:type="dxa"/>
          </w:tcPr>
          <w:p w14:paraId="6E8BDC76" w14:textId="226129F1"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058E984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474FF0C" w14:textId="77777777" w:rsidR="004D167E" w:rsidRPr="00B0509D" w:rsidRDefault="004D167E" w:rsidP="00785682">
            <w:pPr>
              <w:contextualSpacing/>
              <w:rPr>
                <w:i/>
                <w:iCs/>
                <w:color w:val="000000"/>
              </w:rPr>
            </w:pPr>
            <w:proofErr w:type="spellStart"/>
            <w:r w:rsidRPr="00B0509D">
              <w:rPr>
                <w:i/>
                <w:iCs/>
                <w:color w:val="000000"/>
              </w:rPr>
              <w:t>temp_c</w:t>
            </w:r>
            <w:proofErr w:type="spellEnd"/>
          </w:p>
          <w:p w14:paraId="4412CDF9" w14:textId="07EBDCC6" w:rsidR="004D167E" w:rsidRPr="00B0509D" w:rsidRDefault="004D167E" w:rsidP="00785682">
            <w:pPr>
              <w:contextualSpacing/>
              <w:rPr>
                <w:i/>
                <w:iCs/>
                <w:color w:val="000000"/>
              </w:rPr>
            </w:pPr>
          </w:p>
        </w:tc>
        <w:tc>
          <w:tcPr>
            <w:tcW w:w="5103" w:type="dxa"/>
          </w:tcPr>
          <w:p w14:paraId="2074A7CB" w14:textId="5AA3D052" w:rsidR="004D167E" w:rsidRPr="00B0509D"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xperimental temperature [</w:t>
            </w:r>
            <m:oMath>
              <m:r>
                <w:rPr>
                  <w:rFonts w:ascii="Cambria Math" w:hAnsi="Cambria Math"/>
                </w:rPr>
                <m:t>℃</m:t>
              </m:r>
            </m:oMath>
            <w:r w:rsidR="00690D78" w:rsidRPr="00B0509D">
              <w:rPr>
                <w:rFonts w:eastAsiaTheme="minorEastAsia"/>
              </w:rPr>
              <w:t>]</w:t>
            </w:r>
            <w:r w:rsidR="00384BF5" w:rsidRPr="00B0509D">
              <w:rPr>
                <w:rFonts w:eastAsiaTheme="minorEastAsia"/>
              </w:rPr>
              <w:t>.</w:t>
            </w:r>
          </w:p>
        </w:tc>
        <w:tc>
          <w:tcPr>
            <w:tcW w:w="1508" w:type="dxa"/>
          </w:tcPr>
          <w:p w14:paraId="3655E486" w14:textId="52372828"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C, M</w:t>
            </w:r>
          </w:p>
        </w:tc>
      </w:tr>
      <w:tr w:rsidR="00801BD0" w:rsidRPr="00B0509D" w14:paraId="134FAA23"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D303178" w14:textId="77777777" w:rsidR="004D167E" w:rsidRPr="00B0509D" w:rsidRDefault="004D167E" w:rsidP="00785682">
            <w:pPr>
              <w:contextualSpacing/>
              <w:rPr>
                <w:i/>
                <w:iCs/>
                <w:color w:val="000000"/>
              </w:rPr>
            </w:pPr>
            <w:proofErr w:type="spellStart"/>
            <w:r w:rsidRPr="00B0509D">
              <w:rPr>
                <w:i/>
                <w:iCs/>
                <w:color w:val="000000"/>
              </w:rPr>
              <w:t>above_peak_temp</w:t>
            </w:r>
            <w:proofErr w:type="spellEnd"/>
          </w:p>
          <w:p w14:paraId="4A73ADE2" w14:textId="420A33C9" w:rsidR="004D167E" w:rsidRPr="00B0509D" w:rsidRDefault="004D167E" w:rsidP="00785682">
            <w:pPr>
              <w:contextualSpacing/>
              <w:rPr>
                <w:i/>
                <w:iCs/>
                <w:color w:val="000000"/>
              </w:rPr>
            </w:pPr>
          </w:p>
        </w:tc>
        <w:tc>
          <w:tcPr>
            <w:tcW w:w="5103" w:type="dxa"/>
          </w:tcPr>
          <w:p w14:paraId="52E2A0C0" w14:textId="35907485" w:rsidR="004D167E" w:rsidRPr="00B0509D" w:rsidRDefault="00A41C3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260941">
              <w:rPr>
                <w:lang w:val="en-GB"/>
              </w:rPr>
              <w:t xml:space="preserve">Is the experiment </w:t>
            </w:r>
            <w:r w:rsidR="005D0723" w:rsidRPr="00260941">
              <w:rPr>
                <w:lang w:val="en-GB"/>
              </w:rPr>
              <w:t>conduced at temperature above peak temperature for the given siz</w:t>
            </w:r>
            <w:r w:rsidR="008F01DD" w:rsidRPr="00260941">
              <w:rPr>
                <w:lang w:val="en-GB"/>
              </w:rPr>
              <w:t>e</w:t>
            </w:r>
            <w:r w:rsidR="005D0723" w:rsidRPr="00260941">
              <w:rPr>
                <w:lang w:val="en-GB"/>
              </w:rPr>
              <w:t xml:space="preserve"> group?</w:t>
            </w:r>
            <w:r w:rsidR="00D05CCE" w:rsidRPr="00260941">
              <w:rPr>
                <w:lang w:val="en-GB"/>
              </w:rPr>
              <w:t xml:space="preserve"> </w:t>
            </w:r>
            <w:r w:rsidR="009E346B" w:rsidRPr="00B0509D">
              <w:t xml:space="preserve">Y/N. </w:t>
            </w:r>
          </w:p>
        </w:tc>
        <w:tc>
          <w:tcPr>
            <w:tcW w:w="1508" w:type="dxa"/>
          </w:tcPr>
          <w:p w14:paraId="5B3DC3EF" w14:textId="7B42CD63"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C, M</w:t>
            </w:r>
          </w:p>
        </w:tc>
      </w:tr>
      <w:tr w:rsidR="00801BD0" w:rsidRPr="00B0509D" w14:paraId="3E67EA8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D86609F" w14:textId="77777777" w:rsidR="004D167E" w:rsidRPr="00B0509D" w:rsidRDefault="004D167E" w:rsidP="00785682">
            <w:pPr>
              <w:contextualSpacing/>
              <w:rPr>
                <w:i/>
                <w:iCs/>
                <w:color w:val="000000"/>
              </w:rPr>
            </w:pPr>
            <w:proofErr w:type="spellStart"/>
            <w:r w:rsidRPr="00B0509D">
              <w:rPr>
                <w:i/>
                <w:iCs/>
                <w:color w:val="000000"/>
              </w:rPr>
              <w:t>common_name</w:t>
            </w:r>
            <w:proofErr w:type="spellEnd"/>
          </w:p>
          <w:p w14:paraId="723EB10A" w14:textId="7CE50764" w:rsidR="004D167E" w:rsidRPr="00B0509D" w:rsidRDefault="004D167E" w:rsidP="00785682">
            <w:pPr>
              <w:contextualSpacing/>
              <w:rPr>
                <w:i/>
                <w:iCs/>
                <w:color w:val="000000"/>
              </w:rPr>
            </w:pPr>
          </w:p>
        </w:tc>
        <w:tc>
          <w:tcPr>
            <w:tcW w:w="5103" w:type="dxa"/>
          </w:tcPr>
          <w:p w14:paraId="6A1AD2E7" w14:textId="596F80F3"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name of species</w:t>
            </w:r>
            <w:r w:rsidR="00384BF5" w:rsidRPr="00B0509D">
              <w:t>.</w:t>
            </w:r>
          </w:p>
        </w:tc>
        <w:tc>
          <w:tcPr>
            <w:tcW w:w="1508" w:type="dxa"/>
          </w:tcPr>
          <w:p w14:paraId="2219D4F1" w14:textId="7D440AF9"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525F9A1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2B449B2" w14:textId="77777777" w:rsidR="004D167E" w:rsidRPr="00B0509D" w:rsidRDefault="004D167E" w:rsidP="00785682">
            <w:pPr>
              <w:contextualSpacing/>
              <w:rPr>
                <w:i/>
                <w:iCs/>
                <w:color w:val="000000"/>
              </w:rPr>
            </w:pPr>
            <w:r w:rsidRPr="00B0509D">
              <w:rPr>
                <w:i/>
                <w:iCs/>
                <w:color w:val="000000"/>
              </w:rPr>
              <w:t>species</w:t>
            </w:r>
          </w:p>
          <w:p w14:paraId="339DB5A8" w14:textId="547045D2" w:rsidR="004D167E" w:rsidRPr="00B0509D" w:rsidRDefault="004D167E" w:rsidP="00785682">
            <w:pPr>
              <w:contextualSpacing/>
              <w:rPr>
                <w:i/>
                <w:iCs/>
                <w:color w:val="000000"/>
              </w:rPr>
            </w:pPr>
          </w:p>
        </w:tc>
        <w:tc>
          <w:tcPr>
            <w:tcW w:w="5103" w:type="dxa"/>
          </w:tcPr>
          <w:p w14:paraId="444EBBBB" w14:textId="4954E8B0"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cientific name of species</w:t>
            </w:r>
            <w:r w:rsidR="00384BF5" w:rsidRPr="00B0509D">
              <w:t>.</w:t>
            </w:r>
          </w:p>
        </w:tc>
        <w:tc>
          <w:tcPr>
            <w:tcW w:w="1508" w:type="dxa"/>
          </w:tcPr>
          <w:p w14:paraId="1B84DCA3" w14:textId="020978E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6EF8346C"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E606185" w14:textId="77777777" w:rsidR="004D167E" w:rsidRPr="00B0509D" w:rsidRDefault="004D167E" w:rsidP="00785682">
            <w:pPr>
              <w:contextualSpacing/>
              <w:rPr>
                <w:i/>
                <w:iCs/>
                <w:color w:val="000000"/>
              </w:rPr>
            </w:pPr>
            <w:r w:rsidRPr="00B0509D">
              <w:rPr>
                <w:i/>
                <w:iCs/>
                <w:color w:val="000000"/>
              </w:rPr>
              <w:t>genus</w:t>
            </w:r>
          </w:p>
          <w:p w14:paraId="38A7EAFB" w14:textId="25A26DDD" w:rsidR="004D167E" w:rsidRPr="00B0509D" w:rsidRDefault="004D167E" w:rsidP="00785682">
            <w:pPr>
              <w:contextualSpacing/>
              <w:rPr>
                <w:i/>
                <w:iCs/>
                <w:color w:val="000000"/>
              </w:rPr>
            </w:pPr>
          </w:p>
        </w:tc>
        <w:tc>
          <w:tcPr>
            <w:tcW w:w="5103" w:type="dxa"/>
          </w:tcPr>
          <w:p w14:paraId="1CEE6B9D" w14:textId="5D8EC629"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enus of species</w:t>
            </w:r>
            <w:r w:rsidR="00384BF5" w:rsidRPr="00B0509D">
              <w:t>.</w:t>
            </w:r>
          </w:p>
        </w:tc>
        <w:tc>
          <w:tcPr>
            <w:tcW w:w="1508" w:type="dxa"/>
          </w:tcPr>
          <w:p w14:paraId="01A32401" w14:textId="1E964DAC"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13B04B0C"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B2DF733" w14:textId="77777777" w:rsidR="004D167E" w:rsidRPr="00B0509D" w:rsidRDefault="004D167E" w:rsidP="00785682">
            <w:pPr>
              <w:contextualSpacing/>
              <w:rPr>
                <w:i/>
                <w:iCs/>
                <w:color w:val="000000"/>
              </w:rPr>
            </w:pPr>
            <w:r w:rsidRPr="00B0509D">
              <w:rPr>
                <w:i/>
                <w:iCs/>
                <w:color w:val="000000"/>
              </w:rPr>
              <w:t>family</w:t>
            </w:r>
          </w:p>
          <w:p w14:paraId="42FFFB03" w14:textId="3FE38DF2" w:rsidR="004D167E" w:rsidRPr="00B0509D" w:rsidRDefault="004D167E" w:rsidP="00785682">
            <w:pPr>
              <w:contextualSpacing/>
              <w:rPr>
                <w:i/>
                <w:iCs/>
                <w:color w:val="000000"/>
              </w:rPr>
            </w:pPr>
          </w:p>
        </w:tc>
        <w:tc>
          <w:tcPr>
            <w:tcW w:w="5103" w:type="dxa"/>
          </w:tcPr>
          <w:p w14:paraId="714D6B98" w14:textId="276EB7D2"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Family of species</w:t>
            </w:r>
            <w:r w:rsidR="00384BF5" w:rsidRPr="00B0509D">
              <w:t>.</w:t>
            </w:r>
          </w:p>
        </w:tc>
        <w:tc>
          <w:tcPr>
            <w:tcW w:w="1508" w:type="dxa"/>
          </w:tcPr>
          <w:p w14:paraId="42258753" w14:textId="1E97FB0A"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38F8D55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9F150CF" w14:textId="77777777" w:rsidR="004D167E" w:rsidRPr="00B0509D" w:rsidRDefault="004D167E" w:rsidP="00785682">
            <w:pPr>
              <w:contextualSpacing/>
              <w:rPr>
                <w:i/>
                <w:iCs/>
                <w:color w:val="000000"/>
              </w:rPr>
            </w:pPr>
            <w:r w:rsidRPr="00B0509D">
              <w:rPr>
                <w:i/>
                <w:iCs/>
                <w:color w:val="000000"/>
              </w:rPr>
              <w:t>order</w:t>
            </w:r>
          </w:p>
          <w:p w14:paraId="6D3BD78F" w14:textId="0BBE6C6A" w:rsidR="004D167E" w:rsidRPr="00B0509D" w:rsidRDefault="004D167E" w:rsidP="00785682">
            <w:pPr>
              <w:contextualSpacing/>
              <w:rPr>
                <w:i/>
                <w:iCs/>
                <w:color w:val="000000"/>
              </w:rPr>
            </w:pPr>
          </w:p>
        </w:tc>
        <w:tc>
          <w:tcPr>
            <w:tcW w:w="5103" w:type="dxa"/>
          </w:tcPr>
          <w:p w14:paraId="2BC97EBD" w14:textId="03852F28"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Order of species</w:t>
            </w:r>
            <w:r w:rsidR="00384BF5" w:rsidRPr="00B0509D">
              <w:t>.</w:t>
            </w:r>
          </w:p>
        </w:tc>
        <w:tc>
          <w:tcPr>
            <w:tcW w:w="1508" w:type="dxa"/>
          </w:tcPr>
          <w:p w14:paraId="6C0FE0D0" w14:textId="09D05973"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416DADD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71A5DE1" w14:textId="77777777" w:rsidR="004D167E" w:rsidRPr="00B0509D" w:rsidRDefault="004D167E" w:rsidP="00785682">
            <w:pPr>
              <w:contextualSpacing/>
              <w:rPr>
                <w:i/>
                <w:iCs/>
                <w:color w:val="000000"/>
              </w:rPr>
            </w:pPr>
            <w:r w:rsidRPr="00B0509D">
              <w:rPr>
                <w:i/>
                <w:iCs/>
                <w:color w:val="000000"/>
              </w:rPr>
              <w:t>habitat</w:t>
            </w:r>
          </w:p>
          <w:p w14:paraId="3D1CC7FD" w14:textId="7E5B67C4" w:rsidR="004D167E" w:rsidRPr="00B0509D" w:rsidRDefault="004D167E" w:rsidP="00785682">
            <w:pPr>
              <w:contextualSpacing/>
              <w:rPr>
                <w:i/>
                <w:iCs/>
              </w:rPr>
            </w:pPr>
          </w:p>
        </w:tc>
        <w:tc>
          <w:tcPr>
            <w:tcW w:w="5103" w:type="dxa"/>
          </w:tcPr>
          <w:p w14:paraId="143111E6" w14:textId="1DD6F8E0" w:rsidR="004D167E" w:rsidRPr="00260941" w:rsidRDefault="00E64E4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Species natural habitat, taken from </w:t>
            </w:r>
            <w:proofErr w:type="spellStart"/>
            <w:r w:rsidR="00E144DD" w:rsidRPr="00260941">
              <w:rPr>
                <w:lang w:val="en-GB"/>
              </w:rPr>
              <w:t>FishBase</w:t>
            </w:r>
            <w:proofErr w:type="spellEnd"/>
            <w:r w:rsidR="00E144DD" w:rsidRPr="00260941">
              <w:rPr>
                <w:lang w:val="en-GB"/>
              </w:rPr>
              <w:t xml:space="preserve"> </w:t>
            </w:r>
            <w:r w:rsidR="00AB5459" w:rsidRPr="00B0509D">
              <w:fldChar w:fldCharType="begin"/>
            </w:r>
            <w:r w:rsidR="0094528A" w:rsidRPr="00260941">
              <w:rPr>
                <w:lang w:val="en-GB"/>
              </w:rPr>
              <w:instrText xml:space="preserve"> ADDIN ZOTERO_ITEM CSL_CITATION {"citationID":"sjGmN2Q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AB5459" w:rsidRPr="00B0509D">
              <w:fldChar w:fldCharType="separate"/>
            </w:r>
            <w:r w:rsidR="0094528A" w:rsidRPr="00260941">
              <w:rPr>
                <w:noProof/>
                <w:lang w:val="en-GB"/>
              </w:rPr>
              <w:t>(Froese &amp; Pauly 2019)</w:t>
            </w:r>
            <w:r w:rsidR="00AB5459" w:rsidRPr="00B0509D">
              <w:fldChar w:fldCharType="end"/>
            </w:r>
            <w:r w:rsidR="00384BF5" w:rsidRPr="00260941">
              <w:rPr>
                <w:lang w:val="en-GB"/>
              </w:rPr>
              <w:t>.</w:t>
            </w:r>
          </w:p>
        </w:tc>
        <w:tc>
          <w:tcPr>
            <w:tcW w:w="1508" w:type="dxa"/>
          </w:tcPr>
          <w:p w14:paraId="398867FE" w14:textId="55A9AD0A"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6554BEA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7C16C5F9" w14:textId="77777777" w:rsidR="004D167E" w:rsidRPr="00B0509D" w:rsidRDefault="004D167E" w:rsidP="00785682">
            <w:pPr>
              <w:contextualSpacing/>
              <w:rPr>
                <w:i/>
                <w:iCs/>
                <w:color w:val="000000"/>
              </w:rPr>
            </w:pPr>
            <w:r w:rsidRPr="00B0509D">
              <w:rPr>
                <w:i/>
                <w:iCs/>
                <w:color w:val="000000"/>
              </w:rPr>
              <w:t>lifestyle</w:t>
            </w:r>
          </w:p>
          <w:p w14:paraId="27B3EEF3" w14:textId="2B3C600D" w:rsidR="004D167E" w:rsidRPr="00B0509D" w:rsidRDefault="004D167E" w:rsidP="00785682">
            <w:pPr>
              <w:contextualSpacing/>
              <w:rPr>
                <w:i/>
                <w:iCs/>
                <w:color w:val="000000"/>
              </w:rPr>
            </w:pPr>
          </w:p>
        </w:tc>
        <w:tc>
          <w:tcPr>
            <w:tcW w:w="5103" w:type="dxa"/>
          </w:tcPr>
          <w:p w14:paraId="3CE296D3" w14:textId="7CE77C01" w:rsidR="004D167E" w:rsidRPr="00260941" w:rsidRDefault="002101B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Lifestyle of species,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QvavOYRf","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384BF5" w:rsidRPr="00260941">
              <w:rPr>
                <w:lang w:val="en-GB"/>
              </w:rPr>
              <w:t>.</w:t>
            </w:r>
          </w:p>
        </w:tc>
        <w:tc>
          <w:tcPr>
            <w:tcW w:w="1508" w:type="dxa"/>
          </w:tcPr>
          <w:p w14:paraId="5BC0FF7B" w14:textId="2D6E3BBF"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7774C08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50428FC" w14:textId="77777777" w:rsidR="004D167E" w:rsidRPr="00B0509D" w:rsidRDefault="004D167E" w:rsidP="00785682">
            <w:pPr>
              <w:contextualSpacing/>
              <w:rPr>
                <w:i/>
                <w:iCs/>
                <w:color w:val="000000"/>
              </w:rPr>
            </w:pPr>
            <w:r w:rsidRPr="00B0509D">
              <w:rPr>
                <w:i/>
                <w:iCs/>
                <w:color w:val="000000"/>
              </w:rPr>
              <w:t>biogeography</w:t>
            </w:r>
          </w:p>
          <w:p w14:paraId="7F241464" w14:textId="19F5F77C" w:rsidR="004D167E" w:rsidRPr="00B0509D" w:rsidRDefault="004D167E" w:rsidP="00785682">
            <w:pPr>
              <w:widowControl w:val="0"/>
              <w:tabs>
                <w:tab w:val="center" w:pos="4513"/>
              </w:tabs>
              <w:contextualSpacing/>
              <w:rPr>
                <w:i/>
                <w:iCs/>
              </w:rPr>
            </w:pPr>
          </w:p>
        </w:tc>
        <w:tc>
          <w:tcPr>
            <w:tcW w:w="5103" w:type="dxa"/>
          </w:tcPr>
          <w:p w14:paraId="262F31D9" w14:textId="44D49CB6" w:rsidR="004D167E" w:rsidRPr="00260941" w:rsidRDefault="002E6543"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Biogeography of species,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XUuTkvRB","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384BF5" w:rsidRPr="00260941">
              <w:rPr>
                <w:lang w:val="en-GB"/>
              </w:rPr>
              <w:t>.</w:t>
            </w:r>
          </w:p>
        </w:tc>
        <w:tc>
          <w:tcPr>
            <w:tcW w:w="1508" w:type="dxa"/>
          </w:tcPr>
          <w:p w14:paraId="7B980C7F" w14:textId="3251D51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72D1FCB8"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2225BC8" w14:textId="77777777" w:rsidR="004D167E" w:rsidRPr="00B0509D" w:rsidRDefault="004D167E" w:rsidP="00785682">
            <w:pPr>
              <w:contextualSpacing/>
              <w:rPr>
                <w:i/>
                <w:iCs/>
                <w:color w:val="000000"/>
              </w:rPr>
            </w:pPr>
            <w:proofErr w:type="spellStart"/>
            <w:r w:rsidRPr="00B0509D">
              <w:rPr>
                <w:i/>
                <w:iCs/>
                <w:color w:val="000000"/>
              </w:rPr>
              <w:t>trophic_level</w:t>
            </w:r>
            <w:proofErr w:type="spellEnd"/>
          </w:p>
          <w:p w14:paraId="550BE159" w14:textId="11347FAC" w:rsidR="004D167E" w:rsidRPr="00B0509D" w:rsidRDefault="004D167E" w:rsidP="00785682">
            <w:pPr>
              <w:widowControl w:val="0"/>
              <w:tabs>
                <w:tab w:val="center" w:pos="4513"/>
              </w:tabs>
              <w:contextualSpacing/>
              <w:rPr>
                <w:i/>
                <w:iCs/>
              </w:rPr>
            </w:pPr>
          </w:p>
        </w:tc>
        <w:tc>
          <w:tcPr>
            <w:tcW w:w="5103" w:type="dxa"/>
          </w:tcPr>
          <w:p w14:paraId="43D1048C" w14:textId="606CD322" w:rsidR="004D167E" w:rsidRPr="00260941" w:rsidRDefault="00C82E69"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Trophic level of species,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RJaoyP9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384BF5" w:rsidRPr="00260941">
              <w:rPr>
                <w:lang w:val="en-GB"/>
              </w:rPr>
              <w:t>.</w:t>
            </w:r>
          </w:p>
        </w:tc>
        <w:tc>
          <w:tcPr>
            <w:tcW w:w="1508" w:type="dxa"/>
          </w:tcPr>
          <w:p w14:paraId="44A85A4E" w14:textId="3067C441"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6E9E48BA"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E71ED4B" w14:textId="0B475819" w:rsidR="00915408" w:rsidRPr="00B0509D" w:rsidRDefault="00915408" w:rsidP="00785682">
            <w:pPr>
              <w:contextualSpacing/>
              <w:rPr>
                <w:i/>
                <w:iCs/>
                <w:color w:val="000000"/>
              </w:rPr>
            </w:pPr>
            <w:proofErr w:type="spellStart"/>
            <w:r w:rsidRPr="00B0509D">
              <w:rPr>
                <w:i/>
                <w:iCs/>
                <w:color w:val="000000"/>
              </w:rPr>
              <w:t>w_maturation_g</w:t>
            </w:r>
            <w:proofErr w:type="spellEnd"/>
          </w:p>
        </w:tc>
        <w:tc>
          <w:tcPr>
            <w:tcW w:w="5103" w:type="dxa"/>
          </w:tcPr>
          <w:p w14:paraId="63A919C1" w14:textId="52D5B8C3" w:rsidR="00915408" w:rsidRPr="00260941" w:rsidRDefault="00915644"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Body mass [g] at maturation</w:t>
            </w:r>
            <w:r w:rsidR="00E71112" w:rsidRPr="00260941">
              <w:rPr>
                <w:lang w:val="en-GB"/>
              </w:rPr>
              <w:t xml:space="preserve"> taken from </w:t>
            </w:r>
            <w:proofErr w:type="spellStart"/>
            <w:r w:rsidR="00E71112" w:rsidRPr="00260941">
              <w:rPr>
                <w:lang w:val="en-GB"/>
              </w:rPr>
              <w:t>FishBase</w:t>
            </w:r>
            <w:proofErr w:type="spellEnd"/>
            <w:r w:rsidR="00915408" w:rsidRPr="00260941">
              <w:rPr>
                <w:lang w:val="en-GB"/>
              </w:rPr>
              <w:t xml:space="preserve"> </w:t>
            </w:r>
            <w:r w:rsidR="00915408" w:rsidRPr="00B0509D">
              <w:fldChar w:fldCharType="begin"/>
            </w:r>
            <w:r w:rsidR="0094528A" w:rsidRPr="00260941">
              <w:rPr>
                <w:lang w:val="en-GB"/>
              </w:rPr>
              <w:instrText xml:space="preserve"> ADDIN ZOTERO_ITEM CSL_CITATION {"citationID":"SI9CYEN7","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915408" w:rsidRPr="00B0509D">
              <w:fldChar w:fldCharType="separate"/>
            </w:r>
            <w:r w:rsidR="0094528A" w:rsidRPr="00260941">
              <w:rPr>
                <w:noProof/>
                <w:lang w:val="en-GB"/>
              </w:rPr>
              <w:t>(Froese &amp; Pauly 2019)</w:t>
            </w:r>
            <w:r w:rsidR="00915408" w:rsidRPr="00B0509D">
              <w:fldChar w:fldCharType="end"/>
            </w:r>
            <w:r w:rsidR="00F7261E" w:rsidRPr="00260941">
              <w:rPr>
                <w:lang w:val="en-GB"/>
              </w:rPr>
              <w:t>.</w:t>
            </w:r>
            <w:r w:rsidR="00915408" w:rsidRPr="00260941">
              <w:rPr>
                <w:lang w:val="en-GB"/>
              </w:rPr>
              <w:t xml:space="preserve"> </w:t>
            </w:r>
            <w:r w:rsidR="00F7261E" w:rsidRPr="00260941">
              <w:rPr>
                <w:lang w:val="en-GB"/>
              </w:rPr>
              <w:t>I</w:t>
            </w:r>
            <w:r w:rsidR="00915408" w:rsidRPr="00260941">
              <w:rPr>
                <w:lang w:val="en-GB"/>
              </w:rPr>
              <w:t xml:space="preserve">f not available, weight was estimated from length using species-specific </w:t>
            </w:r>
            <w:proofErr w:type="spellStart"/>
            <w:r w:rsidR="00915408" w:rsidRPr="00260941">
              <w:rPr>
                <w:lang w:val="en-GB"/>
              </w:rPr>
              <w:t>allometric</w:t>
            </w:r>
            <w:proofErr w:type="spellEnd"/>
            <w:r w:rsidR="00915408" w:rsidRPr="00260941">
              <w:rPr>
                <w:lang w:val="en-GB"/>
              </w:rPr>
              <w:t xml:space="preserve"> weight-length</w:t>
            </w:r>
            <w:r w:rsidR="00F7261E" w:rsidRPr="00260941">
              <w:rPr>
                <w:lang w:val="en-GB"/>
              </w:rPr>
              <w:t>,</w:t>
            </w:r>
            <w:r w:rsidR="00915408" w:rsidRPr="00260941">
              <w:rPr>
                <w:lang w:val="en-GB"/>
              </w:rPr>
              <w:t xml:space="preserve"> else taken from </w:t>
            </w:r>
            <w:r w:rsidR="008614E5" w:rsidRPr="00260941">
              <w:rPr>
                <w:lang w:val="en-GB"/>
              </w:rPr>
              <w:t>alternative</w:t>
            </w:r>
            <w:r w:rsidR="00915408" w:rsidRPr="00260941">
              <w:rPr>
                <w:lang w:val="en-GB"/>
              </w:rPr>
              <w:t xml:space="preserve"> source</w:t>
            </w:r>
            <w:r w:rsidR="008614E5" w:rsidRPr="00260941">
              <w:rPr>
                <w:lang w:val="en-GB"/>
              </w:rPr>
              <w:t>s</w:t>
            </w:r>
            <w:r w:rsidR="00915408" w:rsidRPr="00260941">
              <w:rPr>
                <w:lang w:val="en-GB"/>
              </w:rPr>
              <w:t xml:space="preserve"> (</w:t>
            </w:r>
            <w:proofErr w:type="gramStart"/>
            <w:r w:rsidR="00915408" w:rsidRPr="00260941">
              <w:rPr>
                <w:lang w:val="en-GB"/>
              </w:rPr>
              <w:t>see ”</w:t>
            </w:r>
            <w:proofErr w:type="gramEnd"/>
            <w:r w:rsidR="00915408" w:rsidRPr="00260941">
              <w:rPr>
                <w:b/>
                <w:bCs/>
                <w:i/>
                <w:iCs/>
                <w:lang w:val="en-GB"/>
              </w:rPr>
              <w:t>notes</w:t>
            </w:r>
            <w:r w:rsidR="00915408" w:rsidRPr="00260941">
              <w:rPr>
                <w:lang w:val="en-GB"/>
              </w:rPr>
              <w:t>”)</w:t>
            </w:r>
            <w:r w:rsidR="00F316C4" w:rsidRPr="00260941">
              <w:rPr>
                <w:lang w:val="en-GB"/>
              </w:rPr>
              <w:t>. Used to estimate relative body size across species in the data</w:t>
            </w:r>
            <w:r w:rsidR="003B67C2" w:rsidRPr="00260941">
              <w:rPr>
                <w:lang w:val="en-GB"/>
              </w:rPr>
              <w:t xml:space="preserve"> and to </w:t>
            </w:r>
            <w:proofErr w:type="gramStart"/>
            <w:r w:rsidR="003B67C2" w:rsidRPr="00260941">
              <w:rPr>
                <w:lang w:val="en-GB"/>
              </w:rPr>
              <w:t>normalized</w:t>
            </w:r>
            <w:proofErr w:type="gramEnd"/>
            <w:r w:rsidR="003B67C2" w:rsidRPr="00260941">
              <w:rPr>
                <w:lang w:val="en-GB"/>
              </w:rPr>
              <w:t xml:space="preserve"> optimum growth temperatures across species.</w:t>
            </w:r>
          </w:p>
        </w:tc>
        <w:tc>
          <w:tcPr>
            <w:tcW w:w="1508" w:type="dxa"/>
          </w:tcPr>
          <w:p w14:paraId="694DF433" w14:textId="0791AE64"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915408" w:rsidRPr="00B0509D" w14:paraId="47A3D81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1C60635" w14:textId="77777777" w:rsidR="00915408" w:rsidRPr="00B0509D" w:rsidRDefault="00915408" w:rsidP="00785682">
            <w:pPr>
              <w:contextualSpacing/>
              <w:rPr>
                <w:i/>
                <w:iCs/>
                <w:color w:val="000000"/>
              </w:rPr>
            </w:pPr>
            <w:proofErr w:type="spellStart"/>
            <w:r w:rsidRPr="00B0509D">
              <w:rPr>
                <w:i/>
                <w:iCs/>
                <w:color w:val="000000"/>
              </w:rPr>
              <w:t>w_max_published_g</w:t>
            </w:r>
            <w:proofErr w:type="spellEnd"/>
          </w:p>
          <w:p w14:paraId="7CD91EBE" w14:textId="5D8D4966" w:rsidR="00915408" w:rsidRPr="00B0509D" w:rsidRDefault="00915408" w:rsidP="00785682">
            <w:pPr>
              <w:widowControl w:val="0"/>
              <w:tabs>
                <w:tab w:val="center" w:pos="4513"/>
              </w:tabs>
              <w:contextualSpacing/>
              <w:rPr>
                <w:i/>
                <w:iCs/>
              </w:rPr>
            </w:pPr>
          </w:p>
        </w:tc>
        <w:tc>
          <w:tcPr>
            <w:tcW w:w="5103" w:type="dxa"/>
          </w:tcPr>
          <w:p w14:paraId="307D61A0" w14:textId="519BA7B3"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ax. published weight</w:t>
            </w:r>
            <w:r w:rsidR="00E71112" w:rsidRPr="00260941">
              <w:rPr>
                <w:lang w:val="en-GB"/>
              </w:rPr>
              <w:t xml:space="preserve"> </w:t>
            </w:r>
            <w:r w:rsidR="0035658F" w:rsidRPr="00260941">
              <w:rPr>
                <w:lang w:val="en-GB"/>
              </w:rPr>
              <w:t xml:space="preserve">[g] </w:t>
            </w:r>
            <w:r w:rsidR="00E71112" w:rsidRPr="00260941">
              <w:rPr>
                <w:lang w:val="en-GB"/>
              </w:rPr>
              <w:t xml:space="preserve">taken from </w:t>
            </w:r>
            <w:proofErr w:type="spellStart"/>
            <w:r w:rsidR="00E71112"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WTOBtLE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E71112" w:rsidRPr="00260941">
              <w:rPr>
                <w:lang w:val="en-GB"/>
              </w:rPr>
              <w:t>.</w:t>
            </w:r>
            <w:r w:rsidRPr="00260941">
              <w:rPr>
                <w:lang w:val="en-GB"/>
              </w:rPr>
              <w:t xml:space="preserve"> </w:t>
            </w:r>
            <w:r w:rsidR="00E71112" w:rsidRPr="00260941">
              <w:rPr>
                <w:lang w:val="en-GB"/>
              </w:rPr>
              <w:t>I</w:t>
            </w:r>
            <w:r w:rsidRPr="00260941">
              <w:rPr>
                <w:lang w:val="en-GB"/>
              </w:rPr>
              <w:t xml:space="preserve">f not available, weight was estimated from length using species-specific </w:t>
            </w:r>
            <w:proofErr w:type="spellStart"/>
            <w:r w:rsidRPr="00260941">
              <w:rPr>
                <w:lang w:val="en-GB"/>
              </w:rPr>
              <w:t>allometric</w:t>
            </w:r>
            <w:proofErr w:type="spellEnd"/>
            <w:r w:rsidRPr="00260941">
              <w:rPr>
                <w:lang w:val="en-GB"/>
              </w:rPr>
              <w:t xml:space="preserve"> weight-length</w:t>
            </w:r>
            <w:r w:rsidR="00E71112" w:rsidRPr="00260941">
              <w:rPr>
                <w:lang w:val="en-GB"/>
              </w:rPr>
              <w:t>,</w:t>
            </w:r>
            <w:r w:rsidRPr="00260941">
              <w:rPr>
                <w:lang w:val="en-GB"/>
              </w:rPr>
              <w:t xml:space="preserve"> else taken from </w:t>
            </w:r>
            <w:r w:rsidR="008614E5" w:rsidRPr="00260941">
              <w:rPr>
                <w:lang w:val="en-GB"/>
              </w:rPr>
              <w:t>alternative</w:t>
            </w:r>
            <w:r w:rsidRPr="00260941">
              <w:rPr>
                <w:lang w:val="en-GB"/>
              </w:rPr>
              <w:t xml:space="preserve"> source</w:t>
            </w:r>
            <w:r w:rsidR="008614E5" w:rsidRPr="00260941">
              <w:rPr>
                <w:lang w:val="en-GB"/>
              </w:rPr>
              <w:t>s</w:t>
            </w:r>
            <w:r w:rsidRPr="00260941">
              <w:rPr>
                <w:lang w:val="en-GB"/>
              </w:rPr>
              <w:t xml:space="preserve"> (</w:t>
            </w:r>
            <w:proofErr w:type="gramStart"/>
            <w:r w:rsidRPr="00260941">
              <w:rPr>
                <w:lang w:val="en-GB"/>
              </w:rPr>
              <w:t>see ”</w:t>
            </w:r>
            <w:proofErr w:type="gramEnd"/>
            <w:r w:rsidRPr="00260941">
              <w:rPr>
                <w:b/>
                <w:bCs/>
                <w:i/>
                <w:iCs/>
                <w:lang w:val="en-GB"/>
              </w:rPr>
              <w:t>notes</w:t>
            </w:r>
            <w:r w:rsidRPr="00260941">
              <w:rPr>
                <w:lang w:val="en-GB"/>
              </w:rPr>
              <w:t>”)</w:t>
            </w:r>
            <w:r w:rsidR="00F316C4" w:rsidRPr="00260941">
              <w:rPr>
                <w:lang w:val="en-GB"/>
              </w:rPr>
              <w:t>. Used to estimate relative body size across species in the data.</w:t>
            </w:r>
          </w:p>
        </w:tc>
        <w:tc>
          <w:tcPr>
            <w:tcW w:w="1508" w:type="dxa"/>
          </w:tcPr>
          <w:p w14:paraId="551701AD" w14:textId="248B4298"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473F147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7155E95" w14:textId="77777777" w:rsidR="00915408" w:rsidRPr="00B0509D" w:rsidRDefault="00915408" w:rsidP="00785682">
            <w:pPr>
              <w:contextualSpacing/>
              <w:rPr>
                <w:i/>
                <w:iCs/>
                <w:color w:val="000000"/>
              </w:rPr>
            </w:pPr>
            <w:proofErr w:type="spellStart"/>
            <w:r w:rsidRPr="00B0509D">
              <w:rPr>
                <w:i/>
                <w:iCs/>
                <w:color w:val="000000"/>
              </w:rPr>
              <w:t>env_temp_min</w:t>
            </w:r>
            <w:proofErr w:type="spellEnd"/>
          </w:p>
          <w:p w14:paraId="5A33C9F2" w14:textId="77777777" w:rsidR="00915408" w:rsidRPr="00B0509D" w:rsidRDefault="00915408" w:rsidP="00785682">
            <w:pPr>
              <w:widowControl w:val="0"/>
              <w:tabs>
                <w:tab w:val="center" w:pos="4513"/>
              </w:tabs>
              <w:contextualSpacing/>
              <w:rPr>
                <w:i/>
                <w:iCs/>
              </w:rPr>
            </w:pPr>
          </w:p>
        </w:tc>
        <w:tc>
          <w:tcPr>
            <w:tcW w:w="5103" w:type="dxa"/>
          </w:tcPr>
          <w:p w14:paraId="4BF2910F" w14:textId="56CA70A6"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in.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cMgYgAIh","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8614E5" w:rsidRPr="00260941">
              <w:rPr>
                <w:lang w:val="en-GB"/>
              </w:rPr>
              <w:t xml:space="preserve">. If not available on </w:t>
            </w:r>
            <w:proofErr w:type="spellStart"/>
            <w:r w:rsidR="008614E5" w:rsidRPr="00260941">
              <w:rPr>
                <w:lang w:val="en-GB"/>
              </w:rPr>
              <w:t>FishBase</w:t>
            </w:r>
            <w:proofErr w:type="spellEnd"/>
            <w:r w:rsidR="008614E5" w:rsidRPr="00260941">
              <w:rPr>
                <w:lang w:val="en-GB"/>
              </w:rPr>
              <w:t>, data were taken from alternative sources</w:t>
            </w:r>
            <w:r w:rsidR="004E3AF7" w:rsidRPr="00260941">
              <w:rPr>
                <w:lang w:val="en-GB"/>
              </w:rPr>
              <w:t xml:space="preserve"> (</w:t>
            </w:r>
            <w:proofErr w:type="gramStart"/>
            <w:r w:rsidR="004E3AF7" w:rsidRPr="00260941">
              <w:rPr>
                <w:lang w:val="en-GB"/>
              </w:rPr>
              <w:t>see ”</w:t>
            </w:r>
            <w:proofErr w:type="gramEnd"/>
            <w:r w:rsidR="004E3AF7" w:rsidRPr="00260941">
              <w:rPr>
                <w:b/>
                <w:bCs/>
                <w:i/>
                <w:iCs/>
                <w:lang w:val="en-GB"/>
              </w:rPr>
              <w:t>notes</w:t>
            </w:r>
            <w:r w:rsidR="004E3AF7"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33B3D5B9" w14:textId="7AC19C20"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777D6DA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6B976CC" w14:textId="77777777" w:rsidR="00915408" w:rsidRPr="00B0509D" w:rsidRDefault="00915408" w:rsidP="00785682">
            <w:pPr>
              <w:contextualSpacing/>
              <w:rPr>
                <w:i/>
                <w:iCs/>
                <w:color w:val="000000"/>
              </w:rPr>
            </w:pPr>
            <w:proofErr w:type="spellStart"/>
            <w:r w:rsidRPr="00B0509D">
              <w:rPr>
                <w:i/>
                <w:iCs/>
                <w:color w:val="000000"/>
              </w:rPr>
              <w:t>env_temp_max</w:t>
            </w:r>
            <w:proofErr w:type="spellEnd"/>
          </w:p>
          <w:p w14:paraId="5A0074D0" w14:textId="5FA683AE" w:rsidR="00915408" w:rsidRPr="00B0509D" w:rsidRDefault="00915408" w:rsidP="00785682">
            <w:pPr>
              <w:widowControl w:val="0"/>
              <w:tabs>
                <w:tab w:val="center" w:pos="4513"/>
              </w:tabs>
              <w:contextualSpacing/>
              <w:rPr>
                <w:i/>
                <w:iCs/>
              </w:rPr>
            </w:pPr>
          </w:p>
        </w:tc>
        <w:tc>
          <w:tcPr>
            <w:tcW w:w="5103" w:type="dxa"/>
          </w:tcPr>
          <w:p w14:paraId="5E8E4520" w14:textId="1028C063"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ax.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V8rFfgW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w:t>
            </w:r>
            <w:proofErr w:type="gramStart"/>
            <w:r w:rsidR="006831FB" w:rsidRPr="00260941">
              <w:rPr>
                <w:lang w:val="en-GB"/>
              </w:rPr>
              <w:t>see ”</w:t>
            </w:r>
            <w:proofErr w:type="gramEnd"/>
            <w:r w:rsidR="006831FB" w:rsidRPr="00260941">
              <w:rPr>
                <w:b/>
                <w:bCs/>
                <w:i/>
                <w:iCs/>
                <w:lang w:val="en-GB"/>
              </w:rPr>
              <w:t>notes</w:t>
            </w:r>
            <w:r w:rsidR="006831FB"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12FEB63E" w14:textId="49FD9CE2"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6FC12799"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EE44C60" w14:textId="77777777" w:rsidR="00915408" w:rsidRPr="00B0509D" w:rsidRDefault="00915408" w:rsidP="00785682">
            <w:pPr>
              <w:contextualSpacing/>
              <w:rPr>
                <w:i/>
                <w:iCs/>
                <w:color w:val="000000"/>
              </w:rPr>
            </w:pPr>
            <w:proofErr w:type="spellStart"/>
            <w:r w:rsidRPr="00B0509D">
              <w:rPr>
                <w:i/>
                <w:iCs/>
                <w:color w:val="000000"/>
              </w:rPr>
              <w:t>env_temp_mid</w:t>
            </w:r>
            <w:proofErr w:type="spellEnd"/>
          </w:p>
          <w:p w14:paraId="21E3D351" w14:textId="06A3F31A" w:rsidR="00915408" w:rsidRPr="00B0509D" w:rsidRDefault="00915408" w:rsidP="00785682">
            <w:pPr>
              <w:widowControl w:val="0"/>
              <w:tabs>
                <w:tab w:val="center" w:pos="4513"/>
              </w:tabs>
              <w:contextualSpacing/>
              <w:rPr>
                <w:i/>
                <w:iCs/>
              </w:rPr>
            </w:pPr>
          </w:p>
        </w:tc>
        <w:tc>
          <w:tcPr>
            <w:tcW w:w="5103" w:type="dxa"/>
          </w:tcPr>
          <w:p w14:paraId="3C2EA0D2" w14:textId="077F93A8"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lastRenderedPageBreak/>
              <w:t>Median of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lastRenderedPageBreak/>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cKleLuuv","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w:t>
            </w:r>
            <w:proofErr w:type="gramStart"/>
            <w:r w:rsidR="006831FB" w:rsidRPr="00260941">
              <w:rPr>
                <w:lang w:val="en-GB"/>
              </w:rPr>
              <w:t>see ”</w:t>
            </w:r>
            <w:proofErr w:type="gramEnd"/>
            <w:r w:rsidR="006831FB" w:rsidRPr="00260941">
              <w:rPr>
                <w:b/>
                <w:bCs/>
                <w:i/>
                <w:iCs/>
                <w:lang w:val="en-GB"/>
              </w:rPr>
              <w:t>notes</w:t>
            </w:r>
            <w:r w:rsidR="006831FB"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63DC5C52" w14:textId="24FA8B11"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lastRenderedPageBreak/>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1C3878B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0058FD5" w14:textId="77777777" w:rsidR="00915408" w:rsidRPr="00B0509D" w:rsidRDefault="00915408" w:rsidP="00785682">
            <w:pPr>
              <w:contextualSpacing/>
              <w:rPr>
                <w:i/>
                <w:iCs/>
                <w:color w:val="000000"/>
              </w:rPr>
            </w:pPr>
            <w:proofErr w:type="spellStart"/>
            <w:r w:rsidRPr="00B0509D">
              <w:rPr>
                <w:i/>
                <w:iCs/>
                <w:color w:val="000000"/>
              </w:rPr>
              <w:t>pref_temp_mid</w:t>
            </w:r>
            <w:proofErr w:type="spellEnd"/>
          </w:p>
          <w:p w14:paraId="6019133D" w14:textId="5596FCF1" w:rsidR="00915408" w:rsidRPr="00B0509D" w:rsidRDefault="00915408" w:rsidP="00785682">
            <w:pPr>
              <w:widowControl w:val="0"/>
              <w:tabs>
                <w:tab w:val="center" w:pos="4513"/>
              </w:tabs>
              <w:contextualSpacing/>
              <w:rPr>
                <w:i/>
                <w:iCs/>
              </w:rPr>
            </w:pPr>
          </w:p>
        </w:tc>
        <w:tc>
          <w:tcPr>
            <w:tcW w:w="5103" w:type="dxa"/>
          </w:tcPr>
          <w:p w14:paraId="3D03F256" w14:textId="4BACFC14"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edian of preferred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heF1VyPC","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w:t>
            </w:r>
            <w:proofErr w:type="gramStart"/>
            <w:r w:rsidR="006831FB" w:rsidRPr="00260941">
              <w:rPr>
                <w:lang w:val="en-GB"/>
              </w:rPr>
              <w:t>see ”</w:t>
            </w:r>
            <w:proofErr w:type="gramEnd"/>
            <w:r w:rsidR="006831FB" w:rsidRPr="00260941">
              <w:rPr>
                <w:b/>
                <w:bCs/>
                <w:i/>
                <w:iCs/>
                <w:lang w:val="en-GB"/>
              </w:rPr>
              <w:t>notes</w:t>
            </w:r>
            <w:r w:rsidR="006831FB" w:rsidRPr="00260941">
              <w:rPr>
                <w:lang w:val="en-GB"/>
              </w:rPr>
              <w:t>”)</w:t>
            </w:r>
            <w:r w:rsidR="0033365E" w:rsidRPr="00260941">
              <w:rPr>
                <w:lang w:val="en-GB"/>
              </w:rPr>
              <w:t xml:space="preserve">. </w:t>
            </w:r>
            <w:r w:rsidR="00956E13" w:rsidRPr="00260941">
              <w:rPr>
                <w:lang w:val="en-GB"/>
              </w:rPr>
              <w:t>Used to compare experimental temperatures to common temperatures for species</w:t>
            </w:r>
            <w:r w:rsidR="00384BF5" w:rsidRPr="00260941">
              <w:rPr>
                <w:lang w:val="en-GB"/>
              </w:rPr>
              <w:t>.</w:t>
            </w:r>
          </w:p>
        </w:tc>
        <w:tc>
          <w:tcPr>
            <w:tcW w:w="1508" w:type="dxa"/>
          </w:tcPr>
          <w:p w14:paraId="5B74ABA7" w14:textId="6BD841E3"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01D4AD9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7CBD9F2B" w14:textId="77777777" w:rsidR="00915408" w:rsidRPr="00B0509D" w:rsidRDefault="00915408" w:rsidP="00785682">
            <w:pPr>
              <w:contextualSpacing/>
              <w:rPr>
                <w:i/>
                <w:iCs/>
              </w:rPr>
            </w:pPr>
            <w:r w:rsidRPr="00B0509D">
              <w:rPr>
                <w:i/>
                <w:iCs/>
              </w:rPr>
              <w:t>notes</w:t>
            </w:r>
          </w:p>
          <w:p w14:paraId="4ED1524C" w14:textId="3AF114ED" w:rsidR="00915408" w:rsidRPr="00B0509D" w:rsidRDefault="00915408" w:rsidP="00785682">
            <w:pPr>
              <w:widowControl w:val="0"/>
              <w:tabs>
                <w:tab w:val="center" w:pos="4513"/>
              </w:tabs>
              <w:contextualSpacing/>
              <w:rPr>
                <w:i/>
                <w:iCs/>
              </w:rPr>
            </w:pPr>
          </w:p>
        </w:tc>
        <w:tc>
          <w:tcPr>
            <w:tcW w:w="5103" w:type="dxa"/>
          </w:tcPr>
          <w:p w14:paraId="4F4F1AEE" w14:textId="04BE0253" w:rsidR="00915408" w:rsidRPr="00260941" w:rsidRDefault="00DD01F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This column contai</w:t>
            </w:r>
            <w:r w:rsidR="002E39F2" w:rsidRPr="00260941">
              <w:rPr>
                <w:lang w:val="en-GB"/>
              </w:rPr>
              <w:t xml:space="preserve">ns </w:t>
            </w:r>
            <w:r w:rsidR="008508AC" w:rsidRPr="00260941">
              <w:rPr>
                <w:lang w:val="en-GB"/>
              </w:rPr>
              <w:t xml:space="preserve">additional information, including if data were sent by authors, if any column above has data that is not from the main source (i.e. </w:t>
            </w:r>
            <w:proofErr w:type="spellStart"/>
            <w:r w:rsidR="008508AC" w:rsidRPr="00260941">
              <w:rPr>
                <w:lang w:val="en-GB"/>
              </w:rPr>
              <w:t>FishBase</w:t>
            </w:r>
            <w:proofErr w:type="spellEnd"/>
            <w:r w:rsidR="008508AC" w:rsidRPr="00260941">
              <w:rPr>
                <w:lang w:val="en-GB"/>
              </w:rPr>
              <w:t>)</w:t>
            </w:r>
            <w:r w:rsidR="00BA184B" w:rsidRPr="00260941">
              <w:rPr>
                <w:lang w:val="en-GB"/>
              </w:rPr>
              <w:t xml:space="preserve">, how certain metrics were calculated, </w:t>
            </w:r>
            <w:commentRangeStart w:id="56"/>
            <w:r w:rsidR="00BA184B" w:rsidRPr="00260941">
              <w:rPr>
                <w:lang w:val="en-GB"/>
              </w:rPr>
              <w:t>alternative common names</w:t>
            </w:r>
            <w:commentRangeEnd w:id="56"/>
            <w:r w:rsidR="0052795D" w:rsidRPr="00B0509D">
              <w:rPr>
                <w:rStyle w:val="Kommentarsreferens"/>
              </w:rPr>
              <w:commentReference w:id="56"/>
            </w:r>
            <w:r w:rsidR="00610CD7" w:rsidRPr="00260941">
              <w:rPr>
                <w:lang w:val="en-GB"/>
              </w:rPr>
              <w:t>, comments on the experiment</w:t>
            </w:r>
            <w:r w:rsidR="003D67F3" w:rsidRPr="00260941">
              <w:rPr>
                <w:lang w:val="en-GB"/>
              </w:rPr>
              <w:t>al protocol</w:t>
            </w:r>
            <w:r w:rsidR="007B5B3A" w:rsidRPr="00260941">
              <w:rPr>
                <w:lang w:val="en-GB"/>
              </w:rPr>
              <w:t>, information on conversion to standard “</w:t>
            </w:r>
            <w:r w:rsidR="007B5B3A" w:rsidRPr="00260941">
              <w:rPr>
                <w:b/>
                <w:bCs/>
                <w:i/>
                <w:iCs/>
                <w:lang w:val="en-GB"/>
              </w:rPr>
              <w:t>unit</w:t>
            </w:r>
            <w:del w:id="57" w:author="Max Lindmark" w:date="2020-12-22T09:00:00Z">
              <w:r w:rsidR="007B5B3A" w:rsidRPr="00260941" w:rsidDel="00952B65">
                <w:rPr>
                  <w:lang w:val="en-GB"/>
                </w:rPr>
                <w:delText>”</w:delText>
              </w:r>
              <w:r w:rsidR="00384BF5" w:rsidRPr="00260941" w:rsidDel="00952B65">
                <w:rPr>
                  <w:lang w:val="en-GB"/>
                </w:rPr>
                <w:delText>.</w:delText>
              </w:r>
            </w:del>
            <w:ins w:id="58" w:author="Max Lindmark" w:date="2020-12-22T09:00:00Z">
              <w:r w:rsidR="00952B65" w:rsidRPr="00260941">
                <w:rPr>
                  <w:lang w:val="en-GB"/>
                </w:rPr>
                <w:t xml:space="preserve">”, source of the data (literature search or </w:t>
              </w:r>
            </w:ins>
            <w:ins w:id="59" w:author="Max Lindmark" w:date="2020-12-22T09:01:00Z">
              <w:r w:rsidR="00952B65" w:rsidRPr="00260941">
                <w:rPr>
                  <w:lang w:val="en-GB"/>
                </w:rPr>
                <w:t>cited in paper from literature search)</w:t>
              </w:r>
            </w:ins>
          </w:p>
        </w:tc>
        <w:tc>
          <w:tcPr>
            <w:tcW w:w="1508" w:type="dxa"/>
          </w:tcPr>
          <w:p w14:paraId="28C8F6D4" w14:textId="524A02EB"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7DCCDB9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7136486" w14:textId="54FA0D46" w:rsidR="00915408" w:rsidRPr="00B0509D" w:rsidRDefault="00915408" w:rsidP="00785682">
            <w:pPr>
              <w:contextualSpacing/>
              <w:rPr>
                <w:i/>
                <w:iCs/>
              </w:rPr>
            </w:pPr>
            <w:r w:rsidRPr="00B0509D">
              <w:rPr>
                <w:i/>
                <w:iCs/>
                <w:color w:val="000000"/>
              </w:rPr>
              <w:t>reference</w:t>
            </w:r>
          </w:p>
        </w:tc>
        <w:tc>
          <w:tcPr>
            <w:tcW w:w="5103" w:type="dxa"/>
          </w:tcPr>
          <w:p w14:paraId="1E044226" w14:textId="4023CA70"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ource (See Table S2)</w:t>
            </w:r>
            <w:r w:rsidR="00384BF5" w:rsidRPr="00B0509D">
              <w:t>.</w:t>
            </w:r>
          </w:p>
        </w:tc>
        <w:tc>
          <w:tcPr>
            <w:tcW w:w="1508" w:type="dxa"/>
          </w:tcPr>
          <w:p w14:paraId="246A71A4" w14:textId="5B47CC8E"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bl>
    <w:p w14:paraId="07AEFB6F" w14:textId="77777777" w:rsidR="009A7914" w:rsidRPr="00B0509D" w:rsidRDefault="009A7914" w:rsidP="009B6C04">
      <w:pPr>
        <w:widowControl w:val="0"/>
        <w:tabs>
          <w:tab w:val="center" w:pos="4513"/>
        </w:tabs>
        <w:spacing w:line="480" w:lineRule="auto"/>
        <w:contextualSpacing/>
        <w:jc w:val="both"/>
      </w:pPr>
    </w:p>
    <w:p w14:paraId="5633A90F" w14:textId="14AD0D00" w:rsidR="009C7CF3" w:rsidRPr="00260941" w:rsidRDefault="00794677" w:rsidP="009B6C04">
      <w:pPr>
        <w:widowControl w:val="0"/>
        <w:tabs>
          <w:tab w:val="center" w:pos="4513"/>
        </w:tabs>
        <w:spacing w:line="480" w:lineRule="auto"/>
        <w:contextualSpacing/>
        <w:jc w:val="both"/>
        <w:rPr>
          <w:lang w:val="en-GB"/>
        </w:rPr>
      </w:pPr>
      <w:r w:rsidRPr="00260941">
        <w:rPr>
          <w:b/>
          <w:bCs/>
          <w:lang w:val="en-GB"/>
        </w:rPr>
        <w:t>Table S2</w:t>
      </w:r>
      <w:r w:rsidRPr="00260941">
        <w:rPr>
          <w:lang w:val="en-GB"/>
        </w:rPr>
        <w:t xml:space="preserve"> Species</w:t>
      </w:r>
      <w:r w:rsidR="00743208" w:rsidRPr="00260941">
        <w:rPr>
          <w:lang w:val="en-GB"/>
        </w:rPr>
        <w:t xml:space="preserve">, common name, the </w:t>
      </w:r>
      <w:r w:rsidRPr="00260941">
        <w:rPr>
          <w:lang w:val="en-GB"/>
        </w:rPr>
        <w:t>data set</w:t>
      </w:r>
      <w:r w:rsidR="00743208" w:rsidRPr="00260941">
        <w:rPr>
          <w:lang w:val="en-GB"/>
        </w:rPr>
        <w:t>(</w:t>
      </w:r>
      <w:r w:rsidRPr="00260941">
        <w:rPr>
          <w:lang w:val="en-GB"/>
        </w:rPr>
        <w:t>s</w:t>
      </w:r>
      <w:r w:rsidR="00743208" w:rsidRPr="00260941">
        <w:rPr>
          <w:lang w:val="en-GB"/>
        </w:rPr>
        <w:t>)</w:t>
      </w:r>
      <w:r w:rsidRPr="00260941">
        <w:rPr>
          <w:lang w:val="en-GB"/>
        </w:rPr>
        <w:t xml:space="preserve"> </w:t>
      </w:r>
      <w:r w:rsidR="00743208" w:rsidRPr="00260941">
        <w:rPr>
          <w:lang w:val="en-GB"/>
        </w:rPr>
        <w:t xml:space="preserve">in which they appear and the </w:t>
      </w:r>
      <w:r w:rsidRPr="00260941">
        <w:rPr>
          <w:lang w:val="en-GB"/>
        </w:rPr>
        <w:t>sources</w:t>
      </w:r>
      <w:r w:rsidR="00743208" w:rsidRPr="00260941">
        <w:rPr>
          <w:lang w:val="en-GB"/>
        </w:rPr>
        <w:t xml:space="preserve"> </w:t>
      </w:r>
      <w:r w:rsidR="002047F9" w:rsidRPr="00260941">
        <w:rPr>
          <w:lang w:val="en-GB"/>
        </w:rPr>
        <w:t xml:space="preserve">(G=growth data, </w:t>
      </w:r>
      <w:proofErr w:type="spellStart"/>
      <w:r w:rsidR="002047F9" w:rsidRPr="00260941">
        <w:rPr>
          <w:lang w:val="en-GB"/>
        </w:rPr>
        <w:t>T</w:t>
      </w:r>
      <w:r w:rsidR="002047F9" w:rsidRPr="00260941">
        <w:rPr>
          <w:vertAlign w:val="subscript"/>
          <w:lang w:val="en-GB"/>
        </w:rPr>
        <w:t>opt</w:t>
      </w:r>
      <w:proofErr w:type="spellEnd"/>
      <w:r w:rsidR="002047F9" w:rsidRPr="00260941">
        <w:rPr>
          <w:lang w:val="en-GB"/>
        </w:rPr>
        <w:t>=optimum growth temperature data, C=maximum consumption data, M=metabolism data)</w:t>
      </w:r>
      <w:r w:rsidR="00BC0CFB" w:rsidRPr="00260941">
        <w:rPr>
          <w:lang w:val="en-GB"/>
        </w:rPr>
        <w:t>.</w:t>
      </w:r>
      <w:r w:rsidR="00CE4F14" w:rsidRPr="00260941">
        <w:rPr>
          <w:lang w:val="en-GB"/>
        </w:rPr>
        <w:t xml:space="preserve"> If more than one data and source, the sources are in order (1 study per species and rate).</w:t>
      </w:r>
    </w:p>
    <w:tbl>
      <w:tblPr>
        <w:tblStyle w:val="Rutntstabell1ljus"/>
        <w:tblW w:w="0" w:type="auto"/>
        <w:tblLook w:val="04A0" w:firstRow="1" w:lastRow="0" w:firstColumn="1" w:lastColumn="0" w:noHBand="0" w:noVBand="1"/>
      </w:tblPr>
      <w:tblGrid>
        <w:gridCol w:w="2520"/>
        <w:gridCol w:w="3479"/>
        <w:gridCol w:w="1073"/>
        <w:gridCol w:w="1944"/>
      </w:tblGrid>
      <w:tr w:rsidR="00251057" w:rsidRPr="00B0509D" w14:paraId="2FE3A691" w14:textId="77777777" w:rsidTr="004977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2419A1" w14:textId="172321CD" w:rsidR="008C386B" w:rsidRPr="00B0509D" w:rsidRDefault="008C386B" w:rsidP="00FF245D">
            <w:pPr>
              <w:widowControl w:val="0"/>
              <w:tabs>
                <w:tab w:val="center" w:pos="4513"/>
              </w:tabs>
              <w:contextualSpacing/>
              <w:rPr>
                <w:b w:val="0"/>
                <w:bCs w:val="0"/>
              </w:rPr>
            </w:pPr>
            <w:r w:rsidRPr="00B0509D">
              <w:rPr>
                <w:b w:val="0"/>
                <w:bCs w:val="0"/>
              </w:rPr>
              <w:t>Species</w:t>
            </w:r>
          </w:p>
        </w:tc>
        <w:tc>
          <w:tcPr>
            <w:tcW w:w="0" w:type="auto"/>
          </w:tcPr>
          <w:p w14:paraId="02BE0AB8" w14:textId="6C57E525"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Common name</w:t>
            </w:r>
          </w:p>
        </w:tc>
        <w:tc>
          <w:tcPr>
            <w:tcW w:w="0" w:type="auto"/>
          </w:tcPr>
          <w:p w14:paraId="78F8395C" w14:textId="6FEF8E6A"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Datasets</w:t>
            </w:r>
          </w:p>
        </w:tc>
        <w:tc>
          <w:tcPr>
            <w:tcW w:w="0" w:type="auto"/>
          </w:tcPr>
          <w:p w14:paraId="65BD72A2" w14:textId="51C973CC"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Source</w:t>
            </w:r>
          </w:p>
        </w:tc>
      </w:tr>
      <w:tr w:rsidR="00251057" w:rsidRPr="00B0509D" w14:paraId="2E3EB57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9C9DD" w14:textId="4F7D27BD" w:rsidR="008C386B" w:rsidRPr="00B0509D" w:rsidRDefault="00531FA4" w:rsidP="00FF245D">
            <w:pPr>
              <w:contextualSpacing/>
              <w:rPr>
                <w:i/>
                <w:iCs/>
                <w:color w:val="000000"/>
              </w:rPr>
            </w:pPr>
            <w:proofErr w:type="spellStart"/>
            <w:r w:rsidRPr="00B0509D">
              <w:rPr>
                <w:i/>
                <w:iCs/>
                <w:color w:val="000000"/>
              </w:rPr>
              <w:t>Pseudopleuronectes</w:t>
            </w:r>
            <w:proofErr w:type="spellEnd"/>
            <w:r w:rsidRPr="00B0509D">
              <w:rPr>
                <w:i/>
                <w:iCs/>
                <w:color w:val="000000"/>
              </w:rPr>
              <w:t xml:space="preserve"> </w:t>
            </w:r>
            <w:proofErr w:type="spellStart"/>
            <w:r w:rsidRPr="00B0509D">
              <w:rPr>
                <w:i/>
                <w:iCs/>
                <w:color w:val="000000"/>
              </w:rPr>
              <w:t>yokohamae</w:t>
            </w:r>
            <w:proofErr w:type="spellEnd"/>
          </w:p>
        </w:tc>
        <w:tc>
          <w:tcPr>
            <w:tcW w:w="0" w:type="auto"/>
          </w:tcPr>
          <w:p w14:paraId="5BC239F7" w14:textId="552BCB8D" w:rsidR="008C386B" w:rsidRPr="00B0509D" w:rsidRDefault="008C386B" w:rsidP="00FF245D">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rbled flounder</w:t>
            </w:r>
          </w:p>
        </w:tc>
        <w:tc>
          <w:tcPr>
            <w:tcW w:w="0" w:type="auto"/>
          </w:tcPr>
          <w:p w14:paraId="1A41FE2D" w14:textId="62F61234"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524CA3" w:rsidRPr="00B0509D">
              <w:t>, C</w:t>
            </w:r>
          </w:p>
        </w:tc>
        <w:tc>
          <w:tcPr>
            <w:tcW w:w="0" w:type="auto"/>
          </w:tcPr>
          <w:p w14:paraId="70C0C47C" w14:textId="10974C53"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cMbqvT7v","properties":{"formattedCitation":"(Tomiyama {\\i{}et al.} 2018)","plainCitation":"(Tomiyama et al. 2018)","noteIndex":0},"citationItems":[{"id":2028,"uris":["http://zotero.org/users/6116610/items/SI2GQNI3"],"uri":["http://zotero.org/users/6116610/items/SI2GQNI3"],"itemData":{"id":2028,"type":"article-journal","abstract":"We conducted a laboratory experiment and ﬁeld collections of juvenile marbled ﬂounder (Pseudopleuronectes yokohamae) to assess growth rates of juveniles. In the laboratory, cultured juveniles of approximately 31 and 46 mm standard length grew fastest at 20 °C, while juveniles of approximately 21 mm grew faster at 12–14 °C than at 20 °C. This result conﬁrmed that optimal temperature for growth of juveniles changes ontogenetically. Juveniles were also collected from shallow estuaries during April to May, during which the water temperature increased from 13 to 22 °C. The increase in optimal temperature is advantageous for juveniles, because both juvenile size and ambient temperature increase as the season progresses. Growth rates of juveniles were nearly maximum under given temperatures in the ﬁeld when assessed from otolith microstructure. Thus, juveniles grow at high rates in the ﬁeld, although ambient temperatures are not necessarily optimal for growth.","container-title":"Journal of Sea Research","DOI":"10.1016/j.seares.2018.07.010","ISSN":"13851101","journalAbbreviation":"Journal of Sea Research","language":"en","page":"14-20","source":"DOI.org (Crossref)","title":"Ontogenetic changes in the optimal temperature for growth of juvenile marbled flounder Pseudopleuronectes yokohamae","volume":"141","author":[{"family":"Tomiyama","given":"Takeshi"},{"family":"Kusakabe","given":"Kazushi"},{"family":"Otsuki","given":"Noriko"},{"family":"Yoshida","given":"Yusei"},{"family":"Takahashi","given":"Satoshi"},{"family":"Hata","given":"Masaki"},{"family":"Shoji","given":"Jun"},{"family":"Hori","given":"Masakazu"}],"issued":{"date-parts":[["2018",11]]}}}],"schema":"https://github.com/citation-style-language/schema/raw/master/csl-citation.json"} </w:instrText>
            </w:r>
            <w:r w:rsidRPr="00B0509D">
              <w:fldChar w:fldCharType="separate"/>
            </w:r>
            <w:r w:rsidRPr="00B0509D">
              <w:t xml:space="preserve">(Tomiyama </w:t>
            </w:r>
            <w:r w:rsidRPr="00B0509D">
              <w:rPr>
                <w:i/>
                <w:iCs/>
              </w:rPr>
              <w:t>et al.</w:t>
            </w:r>
            <w:r w:rsidRPr="00B0509D">
              <w:t xml:space="preserve"> 2018)</w:t>
            </w:r>
            <w:r w:rsidRPr="00B0509D">
              <w:fldChar w:fldCharType="end"/>
            </w:r>
          </w:p>
        </w:tc>
      </w:tr>
      <w:tr w:rsidR="00251057" w:rsidRPr="00B0509D" w14:paraId="19FD92B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C49024" w14:textId="0F6A5CAC" w:rsidR="008C386B" w:rsidRPr="00B0509D" w:rsidRDefault="00531FA4" w:rsidP="00FF245D">
            <w:pPr>
              <w:contextualSpacing/>
              <w:rPr>
                <w:i/>
                <w:iCs/>
                <w:color w:val="000000"/>
              </w:rPr>
            </w:pPr>
            <w:proofErr w:type="spellStart"/>
            <w:r w:rsidRPr="00B0509D">
              <w:rPr>
                <w:i/>
                <w:iCs/>
                <w:color w:val="000000"/>
              </w:rPr>
              <w:t>Cyclopterus</w:t>
            </w:r>
            <w:proofErr w:type="spellEnd"/>
            <w:r w:rsidRPr="00B0509D">
              <w:rPr>
                <w:i/>
                <w:iCs/>
                <w:color w:val="000000"/>
              </w:rPr>
              <w:t xml:space="preserve"> </w:t>
            </w:r>
            <w:proofErr w:type="spellStart"/>
            <w:r w:rsidRPr="00B0509D">
              <w:rPr>
                <w:i/>
                <w:iCs/>
                <w:color w:val="000000"/>
              </w:rPr>
              <w:t>lumpus</w:t>
            </w:r>
            <w:proofErr w:type="spellEnd"/>
          </w:p>
        </w:tc>
        <w:tc>
          <w:tcPr>
            <w:tcW w:w="0" w:type="auto"/>
          </w:tcPr>
          <w:p w14:paraId="5B3CCA37" w14:textId="236DB8B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Lumpfish</w:t>
            </w:r>
          </w:p>
        </w:tc>
        <w:tc>
          <w:tcPr>
            <w:tcW w:w="0" w:type="auto"/>
          </w:tcPr>
          <w:p w14:paraId="2DDA7CDC" w14:textId="28CCB03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31F4DE36" w14:textId="1FF8A9E7"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pjtBUIIF","properties":{"formattedCitation":"(Nytr\\uc0\\u248{} {\\i{}et al.} 2014)","plainCitation":"(Nytrø et al. 2014)","noteIndex":0},"citationItems":[{"id":2030,"uris":["http://zotero.org/users/6116610/items/M3MMU3JN"],"uri":["http://zotero.org/users/6116610/items/M3MMU3JN"],"itemData":{"id":2030,"type":"article-journal","abstract":"The lumpﬁsh (Cyclopterus lumpus L.) has recently become relevant for aquaculture due to its appetite for the ectoparasitic copepod, the sea louse (Lepeophtherius salmonis Krøyer). In order to determine the effect of temperature on growth properties of juvenile lumpﬁsh, two size groups (6.2 g, S.E. ± 0.1 and 26.5 g, S.E. ± 0.6) were compared in terms of temperature- and size-related growth at 4, 7, 10, 13, 16 °C and varying ambient temperature. The overall highest growth rates were observed for ﬁsh b 120 g at 13 and 16 °C (3.65 and 3.60% day−1), and declined stepwise with decreasing temperature. Only a modest response to temperature was observed for large ﬁsh N120 g. Size rank correlations increased with increasing body weight. The results presented in this study suggest that optimum temperatures for growth (ToptSGR) decreased with increasing ﬁsh size from 15.7 °C for 11.0–20.0 g ﬁsh, 16.1 °C for 20.0–40.0 g ﬁsh, 13.1 °C for 100.0–110.0 g ﬁsh, to 8.9 °C for 120.0–200.0 g ﬁsh.","container-title":"Aquaculture","DOI":"10.1016/j.aquaculture.2014.07.028","ISSN":"00448486","journalAbbreviation":"Aquaculture","language":"en","page":"296-302","source":"DOI.org (Crossref)","title":"The effect of temperature and fish size on growth of juvenile lumpfish (Cyclopterus lumpus L.)","volume":"434","author":[{"family":"Nytrø","given":"Ane V."},{"family":"Vikingstad","given":"Erik"},{"family":"Foss","given":"Atle"},{"family":"Hangstad","given":"Thor Arne"},{"family":"Reynolds","given":"Patrick"},{"family":"Eliassen","given":"Gerhard"},{"family":"Elvegård","given":"Tor Anders"},{"family":"Falk-Petersen","given":"Inger-Britt"},{"family":"Imsland","given":"Albert K."}],"issued":{"date-parts":[["2014",10]]}}}],"schema":"https://github.com/citation-style-language/schema/raw/master/csl-citation.json"} </w:instrText>
            </w:r>
            <w:r w:rsidRPr="00B0509D">
              <w:fldChar w:fldCharType="separate"/>
            </w:r>
            <w:r w:rsidRPr="00B0509D">
              <w:t xml:space="preserve">(Nytrø </w:t>
            </w:r>
            <w:r w:rsidRPr="00B0509D">
              <w:rPr>
                <w:i/>
                <w:iCs/>
              </w:rPr>
              <w:t>et al.</w:t>
            </w:r>
            <w:r w:rsidRPr="00B0509D">
              <w:t xml:space="preserve"> 2014)</w:t>
            </w:r>
            <w:r w:rsidRPr="00B0509D">
              <w:fldChar w:fldCharType="end"/>
            </w:r>
          </w:p>
        </w:tc>
      </w:tr>
      <w:tr w:rsidR="00251057" w:rsidRPr="00B0509D" w14:paraId="5FD807F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FF31D53" w14:textId="67BBD85D" w:rsidR="008C386B" w:rsidRPr="00B0509D" w:rsidRDefault="00531FA4" w:rsidP="00FF245D">
            <w:pPr>
              <w:contextualSpacing/>
              <w:rPr>
                <w:i/>
                <w:iCs/>
                <w:color w:val="000000"/>
              </w:rPr>
            </w:pPr>
            <w:proofErr w:type="spellStart"/>
            <w:r w:rsidRPr="00B0509D">
              <w:rPr>
                <w:i/>
                <w:iCs/>
                <w:color w:val="000000"/>
              </w:rPr>
              <w:t>Paralichthys</w:t>
            </w:r>
            <w:proofErr w:type="spellEnd"/>
            <w:r w:rsidRPr="00B0509D">
              <w:rPr>
                <w:i/>
                <w:iCs/>
                <w:color w:val="000000"/>
              </w:rPr>
              <w:t xml:space="preserve"> </w:t>
            </w:r>
            <w:proofErr w:type="spellStart"/>
            <w:r w:rsidRPr="00B0509D">
              <w:rPr>
                <w:i/>
                <w:iCs/>
                <w:color w:val="000000"/>
              </w:rPr>
              <w:t>olivaceus</w:t>
            </w:r>
            <w:proofErr w:type="spellEnd"/>
          </w:p>
        </w:tc>
        <w:tc>
          <w:tcPr>
            <w:tcW w:w="0" w:type="auto"/>
          </w:tcPr>
          <w:p w14:paraId="50B6F572" w14:textId="154DCA5C"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color w:val="000000"/>
                <w:lang w:val="en-GB"/>
              </w:rPr>
              <w:t>Japanese flounder</w:t>
            </w:r>
            <w:ins w:id="60" w:author="Max Lindmark" w:date="2020-12-09T12:38:00Z">
              <w:r w:rsidR="00EC0760" w:rsidRPr="00260941">
                <w:rPr>
                  <w:color w:val="000000"/>
                  <w:lang w:val="en-GB"/>
                </w:rPr>
                <w:t xml:space="preserve"> </w:t>
              </w:r>
              <w:commentRangeStart w:id="61"/>
              <w:r w:rsidR="00EC0760" w:rsidRPr="00260941">
                <w:rPr>
                  <w:color w:val="000000"/>
                  <w:lang w:val="en-GB"/>
                </w:rPr>
                <w:t xml:space="preserve">(alt. bastard halibut, </w:t>
              </w:r>
              <w:proofErr w:type="spellStart"/>
              <w:r w:rsidR="00EC0760" w:rsidRPr="00260941">
                <w:rPr>
                  <w:color w:val="000000"/>
                  <w:lang w:val="en-GB"/>
                </w:rPr>
                <w:t>Japaneese</w:t>
              </w:r>
              <w:proofErr w:type="spellEnd"/>
              <w:r w:rsidR="00EC0760" w:rsidRPr="00260941">
                <w:rPr>
                  <w:color w:val="000000"/>
                  <w:lang w:val="en-GB"/>
                </w:rPr>
                <w:t xml:space="preserve"> halibut or Olive flounder</w:t>
              </w:r>
              <w:r w:rsidR="000624AC" w:rsidRPr="00260941">
                <w:rPr>
                  <w:color w:val="000000"/>
                  <w:lang w:val="en-GB"/>
                </w:rPr>
                <w:t>)</w:t>
              </w:r>
            </w:ins>
            <w:commentRangeEnd w:id="61"/>
            <w:ins w:id="62" w:author="Max Lindmark" w:date="2020-12-09T12:42:00Z">
              <w:r w:rsidR="002033AC" w:rsidRPr="00B0509D">
                <w:rPr>
                  <w:rStyle w:val="Kommentarsreferens"/>
                </w:rPr>
                <w:commentReference w:id="61"/>
              </w:r>
            </w:ins>
          </w:p>
        </w:tc>
        <w:tc>
          <w:tcPr>
            <w:tcW w:w="0" w:type="auto"/>
          </w:tcPr>
          <w:p w14:paraId="1CB8C9A1" w14:textId="708A43B2"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3A1022" w:rsidRPr="00B0509D">
              <w:t>, C</w:t>
            </w:r>
          </w:p>
        </w:tc>
        <w:tc>
          <w:tcPr>
            <w:tcW w:w="0" w:type="auto"/>
          </w:tcPr>
          <w:p w14:paraId="781BDC1C" w14:textId="5E4EC9E1"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QSDZj0Yc","properties":{"formattedCitation":"(Iwata {\\i{}et al.} 1994)","plainCitation":"(Iwata et al. 1994)","noteIndex":0},"citationItems":[{"id":2032,"uris":["http://zotero.org/users/6116610/items/I9G7E2FE"],"uri":["http://zotero.org/users/6116610/items/I9G7E2FE"],"itemData":{"id":2032,"type":"article-journal","abstract":"The daily growth rate at 30•Ž decreased more in larger flounder (88 and 176g) than in smaller ones (4 and 16 g), and the higher catabolic rate at 30•Ž for larger flounder appeared in the relationship between feeding rate and growth rate. Therefore, the high energy expenditure for catabolism appears to reduce the energy available for growth of larger flounder at 30•Ž.","container-title":"Fisheries science","DOI":"10.2331/fishsci.60.527","ISSN":"0919-9268","issue":"5","journalAbbreviation":"Fisheries science","language":"en","page":"527-531","source":"DOI.org (Crossref)","title":"Effects of Temperature on the Growth of Japanese Flounder","volume":"60","author":[{"family":"Iwata","given":"Nakahiro"},{"family":"Kikuchi","given":"Kotaro"},{"family":"Honda","given":"Haruo"},{"family":"Kiyono","given":"Michiyasu"},{"family":"Kurokura","given":"Hisashi"}],"issued":{"date-parts":[["1994"]]}}}],"schema":"https://github.com/citation-style-language/schema/raw/master/csl-citation.json"} </w:instrText>
            </w:r>
            <w:r w:rsidRPr="00B0509D">
              <w:fldChar w:fldCharType="separate"/>
            </w:r>
            <w:r w:rsidRPr="00B0509D">
              <w:t xml:space="preserve">(Iwata </w:t>
            </w:r>
            <w:r w:rsidRPr="00B0509D">
              <w:rPr>
                <w:i/>
                <w:iCs/>
              </w:rPr>
              <w:t>et al.</w:t>
            </w:r>
            <w:r w:rsidRPr="00B0509D">
              <w:t xml:space="preserve"> 1994)</w:t>
            </w:r>
            <w:r w:rsidRPr="00B0509D">
              <w:fldChar w:fldCharType="end"/>
            </w:r>
          </w:p>
        </w:tc>
      </w:tr>
      <w:tr w:rsidR="00251057" w:rsidRPr="00B0509D" w14:paraId="1227EF7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DB6A136" w14:textId="34118679" w:rsidR="008C386B" w:rsidRPr="00B0509D" w:rsidRDefault="00531FA4" w:rsidP="00FF245D">
            <w:pPr>
              <w:contextualSpacing/>
              <w:rPr>
                <w:i/>
                <w:iCs/>
                <w:color w:val="000000"/>
              </w:rPr>
            </w:pPr>
            <w:r w:rsidRPr="00B0509D">
              <w:rPr>
                <w:i/>
                <w:iCs/>
                <w:color w:val="000000"/>
              </w:rPr>
              <w:t>Salvelinus alpinus</w:t>
            </w:r>
          </w:p>
        </w:tc>
        <w:tc>
          <w:tcPr>
            <w:tcW w:w="0" w:type="auto"/>
          </w:tcPr>
          <w:p w14:paraId="26E03DCB" w14:textId="2232DF65"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rctic char</w:t>
            </w:r>
          </w:p>
        </w:tc>
        <w:tc>
          <w:tcPr>
            <w:tcW w:w="0" w:type="auto"/>
          </w:tcPr>
          <w:p w14:paraId="625398F0" w14:textId="7A53CAF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3C1F2700" w14:textId="4950F558"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pNgl15Fa","properties":{"formattedCitation":"(Siikavuopio {\\i{}et al.} 2013)","plainCitation":"(Siikavuopio et al. 2013)","noteIndex":0},"citationItems":[{"id":2034,"uris":["http://zotero.org/users/6116610/items/DGYTUCN3"],"uri":["http://zotero.org/users/6116610/items/DGYTUCN3"],"itemData":{"id":2034,"type":"article-journal","abstract":"The effects of three different temperatures on the growth and maturation of the offspring of cultured versus wild populations of juvenile arctic charr (Salvelinus alpinus L.) were investigated. The ﬁsh (start weight 17 g) were reared for 5 months at constant temperatures of 12, 14 and 16°C under a continuous light regime (LD24:0). Growth performance was signiﬁcantly inﬂuenced by both temperature and source population. The offspring from the farmed ﬁsh displayed signiﬁcantly higher mean weights at all temperatures compared with the offspring from the wild ﬁsh. The results indicate that the optimal temperature for growth (Topt) decreases with increasing ﬁsh size in the offspring of both cultivated and wild ﬁsh. Signiﬁcant differences in length–weight relationship were found, with the offspring of wild ﬁsh displaying higher condition factor throughout the experiment. The results demonstrate that the offspring from multiple generation farmed population of arctic charr are better adapted to high temperatures compared with the offspring (F1 generation) from a wild population of arctic charr, and the former are also able to maintain growth at higher temperatures. There was a signiﬁcant difference in maturation between the two populations, as the offspring from cultured ﬁsh displayed signiﬁcantly lower level of maturation: 0%, 4% and 2% mature compared with 24%, 40% and 42% in the offspring from wild ﬁsh at temperatures of 12, 14 and 16°C respectively. The offspring from farmed strains of arctic charr thus appear to be the most suitable population for aquaculture.","container-title":"Aquaculture Research","DOI":"10.1111/j.1365-2109.2012.03112.x","ISSN":"1355557X","issue":"6","journalAbbreviation":"Aquac Res","language":"en","page":"995-1001","source":"DOI.org (Crossref)","title":"Comparison of the growth performance of offspring from cultured versus wild populations of arctic charr, &lt;i&gt;Salvelinus alpinus&lt;/i&gt; (L.), kept at three different temperatures","volume":"44","author":[{"family":"Siikavuopio","given":"Sten Ivar"},{"family":"Foss","given":"Atle"},{"family":"Saether","given":"Bjørn-Steinar"},{"family":"Gunnarsson","given":"Snorri"},{"family":"Imsland","given":"Albert K"}],"issued":{"date-parts":[["2013",5]]}}}],"schema":"https://github.com/citation-style-language/schema/raw/master/csl-citation.json"} </w:instrText>
            </w:r>
            <w:r w:rsidRPr="00B0509D">
              <w:fldChar w:fldCharType="separate"/>
            </w:r>
            <w:r w:rsidRPr="00B0509D">
              <w:t xml:space="preserve">(Siikavuopio </w:t>
            </w:r>
            <w:r w:rsidRPr="00B0509D">
              <w:rPr>
                <w:i/>
                <w:iCs/>
              </w:rPr>
              <w:t>et al.</w:t>
            </w:r>
            <w:r w:rsidRPr="00B0509D">
              <w:t xml:space="preserve"> 2013)</w:t>
            </w:r>
            <w:r w:rsidRPr="00B0509D">
              <w:fldChar w:fldCharType="end"/>
            </w:r>
          </w:p>
        </w:tc>
      </w:tr>
      <w:tr w:rsidR="00251057" w:rsidRPr="00B0509D" w14:paraId="5A42FF0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11B42A3" w14:textId="19718BEB" w:rsidR="008C386B" w:rsidRPr="00B0509D" w:rsidRDefault="00531FA4" w:rsidP="00FF245D">
            <w:pPr>
              <w:contextualSpacing/>
              <w:rPr>
                <w:i/>
                <w:iCs/>
                <w:color w:val="000000"/>
              </w:rPr>
            </w:pPr>
            <w:r w:rsidRPr="00B0509D">
              <w:rPr>
                <w:i/>
                <w:iCs/>
                <w:color w:val="000000"/>
              </w:rPr>
              <w:t>Salmo salar</w:t>
            </w:r>
          </w:p>
        </w:tc>
        <w:tc>
          <w:tcPr>
            <w:tcW w:w="0" w:type="auto"/>
          </w:tcPr>
          <w:p w14:paraId="7766D962" w14:textId="2B319B03"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salmon</w:t>
            </w:r>
          </w:p>
        </w:tc>
        <w:tc>
          <w:tcPr>
            <w:tcW w:w="0" w:type="auto"/>
          </w:tcPr>
          <w:p w14:paraId="2DD831D8" w14:textId="7B9EC10B"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59FD0202" w14:textId="676DF969"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pidp1KkV","properties":{"formattedCitation":"(Handeland {\\i{}et al.} 2008)","plainCitation":"(Handeland et al. 2008)","noteIndex":0},"citationItems":[{"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Pr="00B0509D">
              <w:fldChar w:fldCharType="separate"/>
            </w:r>
            <w:r w:rsidRPr="00B0509D">
              <w:t xml:space="preserve">(Handeland </w:t>
            </w:r>
            <w:r w:rsidRPr="00B0509D">
              <w:rPr>
                <w:i/>
                <w:iCs/>
              </w:rPr>
              <w:t>et al.</w:t>
            </w:r>
            <w:r w:rsidRPr="00B0509D">
              <w:t xml:space="preserve"> 2008)</w:t>
            </w:r>
            <w:r w:rsidRPr="00B0509D">
              <w:fldChar w:fldCharType="end"/>
            </w:r>
          </w:p>
        </w:tc>
      </w:tr>
      <w:tr w:rsidR="00251057" w:rsidRPr="00B0509D" w14:paraId="359E634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73FD7B6" w14:textId="013CED8B" w:rsidR="008C386B" w:rsidRPr="00B0509D" w:rsidRDefault="00531FA4" w:rsidP="00FF245D">
            <w:pPr>
              <w:contextualSpacing/>
              <w:rPr>
                <w:i/>
                <w:iCs/>
                <w:color w:val="000000"/>
              </w:rPr>
            </w:pPr>
            <w:r w:rsidRPr="00B0509D">
              <w:rPr>
                <w:i/>
                <w:iCs/>
                <w:color w:val="000000"/>
              </w:rPr>
              <w:t>Lates calcarifer</w:t>
            </w:r>
          </w:p>
        </w:tc>
        <w:tc>
          <w:tcPr>
            <w:tcW w:w="0" w:type="auto"/>
          </w:tcPr>
          <w:p w14:paraId="2457CE1A" w14:textId="632244D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Barramundi</w:t>
            </w:r>
          </w:p>
        </w:tc>
        <w:tc>
          <w:tcPr>
            <w:tcW w:w="0" w:type="auto"/>
          </w:tcPr>
          <w:p w14:paraId="47434539" w14:textId="3F87044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D26F82" w:rsidRPr="00B0509D">
              <w:t>, C</w:t>
            </w:r>
            <w:r w:rsidR="005D0D54" w:rsidRPr="00B0509D">
              <w:t>, M</w:t>
            </w:r>
          </w:p>
        </w:tc>
        <w:tc>
          <w:tcPr>
            <w:tcW w:w="0" w:type="auto"/>
          </w:tcPr>
          <w:p w14:paraId="685DBAD6" w14:textId="77777777" w:rsidR="00690382"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RkOpTFnc","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ates calcarifer)","volume":"306","author":[{"family":"Bermudes","given":"Michel"},{"family":"Glencross","given":"Brett"},{"family":"Austen","given":"Kate"},{"family":"Hawkins","given":"Wayne"}],"issued":{"date-parts":[["2010",8]]}}}],"schema":"https://github.com/citation-style-language/schema/raw/master/csl-citation.json"} </w:instrText>
            </w:r>
            <w:r w:rsidRPr="00B0509D">
              <w:fldChar w:fldCharType="separate"/>
            </w:r>
            <w:r w:rsidRPr="00B0509D">
              <w:t xml:space="preserve">(Bermudes </w:t>
            </w:r>
            <w:r w:rsidRPr="00B0509D">
              <w:rPr>
                <w:i/>
                <w:iCs/>
              </w:rPr>
              <w:t>et al.</w:t>
            </w:r>
            <w:r w:rsidRPr="00B0509D">
              <w:t xml:space="preserve"> 2010)</w:t>
            </w:r>
            <w:r w:rsidRPr="00B0509D">
              <w:fldChar w:fldCharType="end"/>
            </w:r>
          </w:p>
          <w:p w14:paraId="686D9FB6" w14:textId="77777777" w:rsidR="00690382" w:rsidRPr="00B0509D"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6C33B1" w:rsidRPr="00B0509D">
              <w:instrText xml:space="preserve"> ADDIN ZOTERO_ITEM CSL_CITATION {"citationID":"g0WLtnJ6","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ates calcarifer)","volume":"306","author":[{"family":"Bermudes","given":"Michel"},{"family":"Glencross","given":"Brett"},{"family":"Austen","given":"Kate"},{"family":"Hawkins","given":"Wayne"}],"issued":{"date-parts":[["2010",8]]}}}],"schema":"https://github.com/citation-style-language/schema/raw/master/csl-citation.json"} </w:instrText>
            </w:r>
            <w:r w:rsidRPr="00B0509D">
              <w:fldChar w:fldCharType="separate"/>
            </w:r>
            <w:r w:rsidRPr="00B0509D">
              <w:t xml:space="preserve">(Bermudes </w:t>
            </w:r>
            <w:r w:rsidRPr="00B0509D">
              <w:rPr>
                <w:i/>
                <w:iCs/>
              </w:rPr>
              <w:t>et al.</w:t>
            </w:r>
            <w:r w:rsidRPr="00B0509D">
              <w:t xml:space="preserve"> 2010)</w:t>
            </w:r>
            <w:r w:rsidRPr="00B0509D">
              <w:fldChar w:fldCharType="end"/>
            </w:r>
          </w:p>
          <w:p w14:paraId="79D4C1DD" w14:textId="77777777" w:rsidR="00690382" w:rsidRPr="00B0509D"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6C33B1" w:rsidRPr="00B0509D">
              <w:instrText xml:space="preserve"> ADDIN ZOTERO_ITEM CSL_CITATION {"citationID":"7CzATKE4","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ates calcarifer)","volume":"306","author":[{"family":"Bermudes","given":"Michel"},{"family":"Glencross","given":"Brett"},{"family":"Austen","given":"Kate"},{"family":"Hawkins","given":"Wayne"}],"issued":{"date-parts":[["2010",8]]}}}],"schema":"https://github.com/citation-style-language/schema/raw/master/csl-citation.json"} </w:instrText>
            </w:r>
            <w:r w:rsidRPr="00B0509D">
              <w:fldChar w:fldCharType="separate"/>
            </w:r>
            <w:r w:rsidRPr="00B0509D">
              <w:t xml:space="preserve">(Bermudes </w:t>
            </w:r>
            <w:r w:rsidRPr="00B0509D">
              <w:rPr>
                <w:i/>
                <w:iCs/>
              </w:rPr>
              <w:t>et al.</w:t>
            </w:r>
            <w:r w:rsidRPr="00B0509D">
              <w:t xml:space="preserve"> 2010)</w:t>
            </w:r>
            <w:r w:rsidRPr="00B0509D">
              <w:fldChar w:fldCharType="end"/>
            </w:r>
          </w:p>
          <w:p w14:paraId="7AC368F4" w14:textId="003484BC" w:rsidR="008C386B" w:rsidRPr="00B0509D" w:rsidRDefault="006C33B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QqtGysoo","properties":{"formattedCitation":"(Glencross &amp; Felsing 2006)","plainCitation":"(Glencross &amp; Felsing 2006)","noteIndex":0},"citationItems":[{"id":2096,"uris":["http://zotero.org/users/6116610/items/Z83TKSWR"],"uri":["http://zotero.org/users/6116610/items/Z83TKSWR"],"itemData":{"id":2096,"type":"article-journal","abstract":"Oxygen demand by all animals is driven primarily by their needs for sustaining metabolism. Typically, larger animals require more oxygen and cellular fuel to carry out respiration than smaller animals. This relationship in most cases is not linear and is usually described by a coe⁄cient and exponent (e.g. axb): the exponent b showing the relationship between liveweight and energy/oxygen demand and is often termed the metabolic body weight (MBW) exponent, while the coe⁄cient (a) tends to be temperature speci¢c and describes the relationship between MBWand maintenance metabolic energy and oxygen demand at that speci¢c temperature. Across all temperatures (range 26.0^32.0 1C), the relationship between barramundi (Lates calcarifer) live-weight (x; g) and relative oxygen consumption as standard metabolic rate (y; mg O2 kg À1h À1) at 29.4 Æ 1.5 1C (mean Æ SD) was described by the exponential curve: y 5 710.19 x À 0.3268, R2 50.6875 (n 5 222 assessments). Examination of the same data but on a gross oxygen consumption (mg O2 h À1) basis showed a relationship between live-weight (x; g) and gross oxygen consumption (y; mg O2 h À1) that was described by the exponential curve: y 5 0.710 x0.6732, R2 50.9033. Evaluation of the combined relationship between ¢sh live-weight (y; g) and water temperature (x; 1C) on gross oxygen consumption rate (z; mg O2 h À1) was described by the equation: z 5 (À20.781811.4017x À 0.0227x2) Â y 0.673.","container-title":"Aquaculture Research","DOI":"10.1111/j.1365-2109.2006.01526.x","ISSN":"1355-557X, 1365-2109","issue":"11","journalAbbreviation":"Aquaculture Res","language":"en","page":"1055-1062","source":"DOI.org (Crossref)","title":"Influence of fish size and water temperature on the metabolic demand for oxygen by barramundi, Lates calcarifer (Bloch), in freshwater","volume":"37","author":[{"family":"Glencross","given":"Brett D"},{"family":"Felsing","given":"Malene"}],"issued":{"date-parts":[["2006",8]]}}}],"schema":"https://github.com/citation-style-language/schema/raw/master/csl-citation.json"} </w:instrText>
            </w:r>
            <w:r w:rsidRPr="00B0509D">
              <w:fldChar w:fldCharType="separate"/>
            </w:r>
            <w:r w:rsidRPr="00B0509D">
              <w:rPr>
                <w:noProof/>
              </w:rPr>
              <w:t>(Glencross &amp; Felsing 2006)</w:t>
            </w:r>
            <w:r w:rsidRPr="00B0509D">
              <w:fldChar w:fldCharType="end"/>
            </w:r>
          </w:p>
        </w:tc>
      </w:tr>
      <w:tr w:rsidR="00251057" w:rsidRPr="00B0509D" w14:paraId="03474F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852B651" w14:textId="062980C0" w:rsidR="008C386B" w:rsidRPr="00B0509D" w:rsidRDefault="00531FA4" w:rsidP="00FF245D">
            <w:pPr>
              <w:contextualSpacing/>
              <w:rPr>
                <w:i/>
                <w:iCs/>
                <w:color w:val="000000"/>
              </w:rPr>
            </w:pPr>
            <w:r w:rsidRPr="00B0509D">
              <w:rPr>
                <w:i/>
                <w:iCs/>
                <w:color w:val="000000"/>
              </w:rPr>
              <w:t>Gadus morhua</w:t>
            </w:r>
          </w:p>
        </w:tc>
        <w:tc>
          <w:tcPr>
            <w:tcW w:w="0" w:type="auto"/>
          </w:tcPr>
          <w:p w14:paraId="75EAB89A" w14:textId="666A762D"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cod</w:t>
            </w:r>
          </w:p>
        </w:tc>
        <w:tc>
          <w:tcPr>
            <w:tcW w:w="0" w:type="auto"/>
          </w:tcPr>
          <w:p w14:paraId="38290503" w14:textId="5077EEBD"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D10F9B" w:rsidRPr="00B0509D">
              <w:t>, M</w:t>
            </w:r>
          </w:p>
        </w:tc>
        <w:tc>
          <w:tcPr>
            <w:tcW w:w="0" w:type="auto"/>
          </w:tcPr>
          <w:p w14:paraId="492FB5E3" w14:textId="0DEFCCF1"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5F50F5">
              <w:instrText xml:space="preserve"> ADDIN ZOTERO_ITEM CSL_CITATION {"citationID":"2WpynZoF","properties":{"formattedCitation":"(Bj\\uc0\\u246{}rnsson {\\i{}et al.} 2007)","plainCitation":"(Björnsson et al. 2007)","noteIndex":0},"citationItems":[{"id":"BOQzk59y/DeAyXL2T","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rsidRPr="00B0509D">
              <w:fldChar w:fldCharType="separate"/>
            </w:r>
            <w:r w:rsidRPr="00B0509D">
              <w:t xml:space="preserve">(Björnsson </w:t>
            </w:r>
            <w:r w:rsidRPr="00B0509D">
              <w:rPr>
                <w:i/>
                <w:iCs/>
              </w:rPr>
              <w:t>et al.</w:t>
            </w:r>
            <w:r w:rsidRPr="00B0509D">
              <w:t xml:space="preserve"> 2007)</w:t>
            </w:r>
            <w:r w:rsidRPr="00B0509D">
              <w:fldChar w:fldCharType="end"/>
            </w:r>
          </w:p>
          <w:p w14:paraId="3D8F8CFE" w14:textId="64CAE1FE" w:rsidR="00D10F9B" w:rsidRPr="00B0509D" w:rsidRDefault="00D10F9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5F50F5">
              <w:instrText xml:space="preserve"> ADDIN ZOTERO_ITEM CSL_CITATION {"citationID":"I8HUf2BH","properties":{"formattedCitation":"(Bj\\uc0\\u246{}rnsson {\\i{}et al.} 2007)","plainCitation":"(Björnsson et al. 2007)","noteIndex":0},"citationItems":[{"id":"BOQzk59y/DeAyXL2T","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rsidRPr="00B0509D">
              <w:fldChar w:fldCharType="separate"/>
            </w:r>
            <w:r w:rsidRPr="00B0509D">
              <w:t xml:space="preserve">(Björnsson </w:t>
            </w:r>
            <w:r w:rsidRPr="00B0509D">
              <w:rPr>
                <w:i/>
                <w:iCs/>
              </w:rPr>
              <w:t>et al.</w:t>
            </w:r>
            <w:r w:rsidRPr="00B0509D">
              <w:t xml:space="preserve"> 2007)</w:t>
            </w:r>
            <w:r w:rsidRPr="00B0509D">
              <w:fldChar w:fldCharType="end"/>
            </w:r>
          </w:p>
          <w:p w14:paraId="18B217CA" w14:textId="77FF865E" w:rsidR="00D10F9B" w:rsidRPr="00B0509D" w:rsidRDefault="0062264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f4tbdYi4","properties":{"formattedCitation":"(Tirsgaard {\\i{}et al.} 2015)","plainCitation":"(Tirsgaard et al. 2015)","noteIndex":0},"citationItems":[{"id":2121,"uris":["http://zotero.org/users/6116610/items/328Z2QAJ"],"uri":["http://zotero.org/users/6116610/items/328Z2QAJ"],"itemData":{"id":2121,"type":"article-journal","abstract":"Changes in ambient temperature affect the physiology and metabolism and thus the distribution of ﬁsh. In this study we used intermittent ﬂow respirometry to determine the effect of temperature (2, 5, 10, 15 and 20 °C) and wet body mass (BM) (~ 30–460 g) on standard metabolic rate (SMR, mg O2 h−1), maximum metabolic rate (MMR, mg O2 h−1) and metabolic scope (MS, mg O2 h−1) of juvenile Atlantic cod. SMR increased with BM irrespectively of temperature, resulting in an average scaling exponent of 0.87 (0.82–0.92). Q10 values were 1.8–2.1 at temperatures between 5 and 15 °C but higher (2.6–4.3) between 2 and 5 °C and lower (1.6–1.4) between 15 and 20 °C in 200 and 450 g cod. MMR increased with temperature in the smallest cod (50 g) but in the larger cod MMR plateaued between 10, 15 and 20 °C. This resulted in a negative correlation between the optimal temperature for MS (Topt) and BM, Topt being respectively 14.5, 11.8 and 10.9 °C in a 50, 200 and 450 g cod. Irrespective of BM cold water temperatures resulted in a reduction (30–35%) of MS whereas the reduction of MS at warm temperatures was only evident for larger ﬁsh (200 and 450 g), caused by plateauing of MMR at 10 °C and above. Warm temperatures thus seem favourable for smaller (50 g) juvenile cod, but not for larger conspeciﬁcs (200 and 450 g).","container-title":"Comparative Biochemistry and Physiology Part A: Molecular &amp; Integrative Physiology","DOI":"10.1016/j.cbpa.2014.09.033","ISSN":"10956433","journalAbbreviation":"Comparative Biochemistry and Physiology Part A: Molecular &amp; Integrative Physiology","language":"en","page":"89-94","source":"DOI.org (Crossref)","title":"The effect of temperature and body size on metabolic scope of activity in juvenile Atlantic cod Gadus morhua L.","volume":"179","author":[{"family":"Tirsgaard","given":"Bjørn"},{"family":"Behrens","given":"Jane W."},{"family":"Steffensen","given":"John F."}],"issued":{"date-parts":[["2015",1]]}}}],"schema":"https://github.com/citation-style-language/schema/raw/master/csl-citation.json"} </w:instrText>
            </w:r>
            <w:r w:rsidRPr="00B0509D">
              <w:fldChar w:fldCharType="separate"/>
            </w:r>
            <w:r w:rsidRPr="00B0509D">
              <w:t xml:space="preserve">(Tirsgaard </w:t>
            </w:r>
            <w:r w:rsidRPr="00B0509D">
              <w:rPr>
                <w:i/>
                <w:iCs/>
              </w:rPr>
              <w:t>et al.</w:t>
            </w:r>
            <w:r w:rsidRPr="00B0509D">
              <w:t xml:space="preserve"> 2015)</w:t>
            </w:r>
            <w:r w:rsidRPr="00B0509D">
              <w:fldChar w:fldCharType="end"/>
            </w:r>
          </w:p>
        </w:tc>
      </w:tr>
      <w:tr w:rsidR="00251057" w:rsidRPr="00B0509D" w14:paraId="20B17C5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CAD7B4" w14:textId="33B6C828" w:rsidR="008C386B" w:rsidRPr="00B0509D" w:rsidRDefault="00531FA4" w:rsidP="00FF245D">
            <w:pPr>
              <w:contextualSpacing/>
              <w:rPr>
                <w:i/>
                <w:iCs/>
                <w:color w:val="000000"/>
              </w:rPr>
            </w:pPr>
            <w:proofErr w:type="spellStart"/>
            <w:r w:rsidRPr="00B0509D">
              <w:rPr>
                <w:i/>
                <w:iCs/>
                <w:color w:val="000000"/>
              </w:rPr>
              <w:lastRenderedPageBreak/>
              <w:t>Hippoglossus</w:t>
            </w:r>
            <w:proofErr w:type="spellEnd"/>
            <w:r w:rsidRPr="00B0509D">
              <w:rPr>
                <w:i/>
                <w:iCs/>
                <w:color w:val="000000"/>
              </w:rPr>
              <w:t xml:space="preserve"> </w:t>
            </w:r>
            <w:proofErr w:type="spellStart"/>
            <w:r w:rsidRPr="00B0509D">
              <w:rPr>
                <w:i/>
                <w:iCs/>
                <w:color w:val="000000"/>
              </w:rPr>
              <w:t>hippoglossus</w:t>
            </w:r>
            <w:proofErr w:type="spellEnd"/>
          </w:p>
        </w:tc>
        <w:tc>
          <w:tcPr>
            <w:tcW w:w="0" w:type="auto"/>
          </w:tcPr>
          <w:p w14:paraId="7590CA48" w14:textId="19B1B0C2"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halibut</w:t>
            </w:r>
          </w:p>
        </w:tc>
        <w:tc>
          <w:tcPr>
            <w:tcW w:w="0" w:type="auto"/>
          </w:tcPr>
          <w:p w14:paraId="3DC210A0" w14:textId="50AB3198"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59049ABF" w14:textId="141DD99C"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MCy8QdDD","properties":{"formattedCitation":"(Bj\\uc0\\u246{}rnsson &amp; Tryggvad\\uc0\\u243{}ttir 1996)","plainCitation":"(Björnsson &amp; Tryggvadóttir 1996)","noteIndex":0},"citationItems":[{"id":2042,"uris":["http://zotero.org/users/6116610/items/PP4Z6U3L"],"uri":["http://zotero.org/users/6116610/items/PP4Z6U3L"],"itemData":{"id":2042,"type":"article-journal","abstract":"The aim of this study was to determine the optimal temperature for growth and growth efficiency for different size-classes of immature halibut. In experiment A, lasting for 99 days, six groups of fish of initial mean weight 8 g were reared at 7.3, 10.0, and 12.8”C, two replicates at each temperature. In experiment B, lasting for 216 days, six groups of fish of initial mean weight 140 g were reared at 5.0, 7.4, 9.0, I 1.l, 13.0, and 14.9”C. In experiment C, lasting for 189 days, six groups of fish of initial mean weight 2.9 kg were reared at 2.4, 4.6, 7.0, 9.8, 12.6, and 15.1”C. The halibut were fed dry feed in experiments A and B, and fish (capelin and herring) in experiment C. In all three experiments growth rate and growth efficiency peaked at intermediate temperatures. Optimal temperature for growth decreased with increasing fish size, being approximately 14°C for IO-60 g fish, 11.4”C for 100-500 g fish and 9.7”C for 3-5 kg fish. Optimal temperature for growth efficiency also decreased with increasing fish size, being approximately 14°C for IO-60 g fish, 10.6”C for 100-500 g fish and 5.5”C for 3-5 kg fish. The dome-shaped relationships of growth rate and growth efficiency versus temperature became flatter with increased size of fish, suggesting that thermal sensitivity close to the optimum decreases as fish size increases.","container-title":"Aquaculture","DOI":"10.1016/0044-8486(95)01240-0","ISSN":"00448486","issue":"1-2","journalAbbreviation":"Aquaculture","language":"en","page":"33-42","source":"DOI.org (Crossref)","title":"Effects of size on optimal temperature for growth and growth efficiency of immature Atlantic halibut (Hippoglossus hippoglossus L.)","volume":"142","author":[{"family":"Björnsson","given":"Björn"},{"family":"Tryggvadóttir","given":"Soffía Vala"}],"issued":{"date-parts":[["1996",6]]}}}],"schema":"https://github.com/citation-style-language/schema/raw/master/csl-citation.json"} </w:instrText>
            </w:r>
            <w:r w:rsidRPr="00B0509D">
              <w:fldChar w:fldCharType="separate"/>
            </w:r>
            <w:r w:rsidRPr="00B0509D">
              <w:t>(Björnsson &amp; Tryggvadóttir 1996)</w:t>
            </w:r>
            <w:r w:rsidRPr="00B0509D">
              <w:fldChar w:fldCharType="end"/>
            </w:r>
          </w:p>
        </w:tc>
      </w:tr>
      <w:tr w:rsidR="00251057" w:rsidRPr="00B0509D" w14:paraId="0ED0FF2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3FAC441" w14:textId="2E3B4AF1" w:rsidR="008C386B" w:rsidRPr="00B0509D" w:rsidRDefault="00531FA4" w:rsidP="00FF245D">
            <w:pPr>
              <w:contextualSpacing/>
              <w:rPr>
                <w:i/>
                <w:iCs/>
                <w:color w:val="000000"/>
              </w:rPr>
            </w:pPr>
            <w:r w:rsidRPr="00B0509D">
              <w:rPr>
                <w:i/>
                <w:iCs/>
                <w:color w:val="000000"/>
              </w:rPr>
              <w:t>Scophthalmus maximus</w:t>
            </w:r>
          </w:p>
        </w:tc>
        <w:tc>
          <w:tcPr>
            <w:tcW w:w="0" w:type="auto"/>
          </w:tcPr>
          <w:p w14:paraId="61EDD560" w14:textId="76F1429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Turbot</w:t>
            </w:r>
          </w:p>
        </w:tc>
        <w:tc>
          <w:tcPr>
            <w:tcW w:w="0" w:type="auto"/>
          </w:tcPr>
          <w:p w14:paraId="5647DE7C" w14:textId="529A6A9C"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1E2F11F7" w14:textId="385CD0F5"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CqirZMF1","properties":{"formattedCitation":"(\\uc0\\u193{}rnason {\\i{}et al.} 2009)","plainCitation":"(Árnason et al. 2009)","noteIndex":0},"citationItems":[{"id":2044,"uris":["http://zotero.org/users/6116610/items/RJVUUJ45"],"uri":["http://zotero.org/users/6116610/items/RJVUUJ45"],"itemData":{"id":2044,"type":"article-journal","abstract":"Six size groups of hatchery produced turbot (2–499 g) were reared at six constant temperatures (10–25 °C). The results were used to develop a mathematical model for growth rate and feed conversion in turbot. At each temperature there were linear relationships between logarithms of (a) speciﬁc growth rate (G%/day) and body weight (Wg), and (b) feed conversion ratio (FCR) and W. The slopes of the regressions were linearly related to temperature and the intercepts of the regression changed with temperature according to a second order polynomial. The optimal temperature for growth (Topt.G) is predicted to decline with increasing body weight: Topt.G = 22.45 − 0.713lnW, i.e. 22.5, 20.8, 19.1 and 17.5 °C for 1, 10, 100 and 1000 g ﬁsh, respectively, and the growth rates of these ﬁsh sizes at their optimal temperature (Gmax) were predicted to be 7.63, 2.73, 1.03 and 0.40%/day, respectively. The optimal temperature for feed conversion (Topt.FCR) is also predicted to decline with increasing ﬁsh size: Topt.FCR = 18.80 − 0.625lnW, i.e. 18.8, 17.4, 15.9 and 14.5 °C for 1, 10, 100 and 1000 g ﬁsh, respectively, and the predicted feed conversions of these ﬁsh sizes (FCRmin) were 0.44, 0.56, 0.68 and 0.82 for the present feed types. The growth model predicts that 2 g turbot can reach 743 and 619 g in 1 year when reared at Topt.G and Topt.FCR, respectively.","container-title":"Aquaculture","DOI":"10.1016/j.aquaculture.2009.07.004","ISSN":"00448486","issue":"3-4","journalAbbreviation":"Aquaculture","language":"en","page":"218-225","source":"DOI.org (Crossref)","title":"Effects of temperature and body weight on growth rate and feed conversion ratio in turbot (Scophthalmus maximus)","volume":"295","author":[{"family":"Árnason","given":"Tómas"},{"family":"Björnsson","given":"Björn"},{"family":"Steinarsson","given":"Agnar"},{"family":"Oddgeirsson","given":"Matthías"}],"issued":{"date-parts":[["2009",10]]}}}],"schema":"https://github.com/citation-style-language/schema/raw/master/csl-citation.json"} </w:instrText>
            </w:r>
            <w:r w:rsidRPr="00B0509D">
              <w:fldChar w:fldCharType="separate"/>
            </w:r>
            <w:r w:rsidRPr="00B0509D">
              <w:t xml:space="preserve">(Árnason </w:t>
            </w:r>
            <w:r w:rsidRPr="00B0509D">
              <w:rPr>
                <w:i/>
                <w:iCs/>
              </w:rPr>
              <w:t>et al.</w:t>
            </w:r>
            <w:r w:rsidRPr="00B0509D">
              <w:t xml:space="preserve"> 2009)</w:t>
            </w:r>
            <w:r w:rsidRPr="00B0509D">
              <w:fldChar w:fldCharType="end"/>
            </w:r>
          </w:p>
        </w:tc>
      </w:tr>
      <w:tr w:rsidR="00251057" w:rsidRPr="00B0509D" w14:paraId="2FFEE4C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2DA685F" w14:textId="2A1CCEEE" w:rsidR="008C386B" w:rsidRPr="00B0509D" w:rsidRDefault="00531FA4" w:rsidP="00FF245D">
            <w:pPr>
              <w:contextualSpacing/>
              <w:rPr>
                <w:i/>
                <w:iCs/>
                <w:color w:val="000000"/>
              </w:rPr>
            </w:pPr>
            <w:proofErr w:type="spellStart"/>
            <w:r w:rsidRPr="00B0509D">
              <w:rPr>
                <w:i/>
                <w:iCs/>
                <w:color w:val="000000"/>
              </w:rPr>
              <w:t>Boreogadus</w:t>
            </w:r>
            <w:proofErr w:type="spellEnd"/>
            <w:r w:rsidRPr="00B0509D">
              <w:rPr>
                <w:i/>
                <w:iCs/>
                <w:color w:val="000000"/>
              </w:rPr>
              <w:t xml:space="preserve"> </w:t>
            </w:r>
            <w:proofErr w:type="spellStart"/>
            <w:r w:rsidRPr="00B0509D">
              <w:rPr>
                <w:i/>
                <w:iCs/>
                <w:color w:val="000000"/>
              </w:rPr>
              <w:t>saida</w:t>
            </w:r>
            <w:proofErr w:type="spellEnd"/>
          </w:p>
        </w:tc>
        <w:tc>
          <w:tcPr>
            <w:tcW w:w="0" w:type="auto"/>
          </w:tcPr>
          <w:p w14:paraId="6622CDEF" w14:textId="0C9B18CB"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rctic cod</w:t>
            </w:r>
          </w:p>
        </w:tc>
        <w:tc>
          <w:tcPr>
            <w:tcW w:w="0" w:type="auto"/>
          </w:tcPr>
          <w:p w14:paraId="0FE2C421" w14:textId="08F8CD13"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098AE1A3" w14:textId="06933013"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483BD1" w:rsidRPr="00B0509D">
              <w:instrText xml:space="preserve"> ADDIN ZOTERO_ITEM CSL_CITATION {"citationID":"8QGpTBKr","properties":{"formattedCitation":"(Laurel {\\i{}et al.} 2017)","plainCitation":"(Laurel et al. 2017)","noteIndex":0},"citationItems":[{"id":2046,"uris":["http://zotero.org/users/6116610/items/ZIBXVC6U"],"uri":["http://zotero.org/users/6116610/items/ZIBXVC6U"],"itemData":{"id":2046,"type":"article-journal","abstract":"Forecasting climate-driven ecosystem impacts in the Arctic is currently limited by the availability of biological data on key species. In this study, we carried out a series of temperature-dependent growth experiments on juvenile Arctic cod (Boreogadus saida), an important forage ﬁsh species at the Atlantic- and Paciﬁc-Arctic interface. Multi-week growth experiments were conducted across a range of temperatures (À1 to 16  C), ages (age-0 and age-1) and sizes (45–125 mm SL) to determine best-ﬁt temperature-dependent growth models. Temperaturedependent growth models considered were 1) a single model using pooled ﬁsh of mixed ages and sizes (Model A), separate models for age 0 and age 1 ﬁsh (Model B0 and B1), and a Lorentzian three-dimensional model incorporating size but not age (Model C). All juvenile Arctic cod demonstrated relatively high growth at cold temperatures (&lt;2  C; $0.75–1.00% dÀ1) with a deceleration in growth rate above 6.4  C and 9.0  C for age-1 and age-0 cod respectively. As such, Model A did not explain as much temperature-dependent growth (R2 ¼ 51%) as Model B0 (R2 ¼ 98%) and Model B1 (R2 ¼ 93%). Model C did reasonably well in explaining growth over a continuous range of sizes (R2 ¼71%) but explained less variance than either of the age models (Model B). These results stress the importance of considering the early ontogenetic effects on temperature-dependent growth variation in juvenile Arctic cod when projecting climate-driven changes in Arctic marine ecosystems.","container-title":"ICES Journal of Marine Science","DOI":"10.1093/icesjms/fsx028","ISSN":"1054-3139, 1095-9289","issue":"6","language":"en","page":"1614-1621","source":"DOI.org (Crossref)","title":"Temperature-dependent growth as a function of size and age in juvenile Arctic cod (Boreogadus saida)","volume":"74","author":[{"family":"Laurel","given":"Benjamin J."},{"family":"Copeman","given":"Louise A."},{"family":"Spencer","given":"Mara"},{"family":"Iseri","given":"Paul"}],"editor":[{"family":"Robert","given":"Dominique"}],"issued":{"date-parts":[["2017",7,1]]}}}],"schema":"https://github.com/citation-style-language/schema/raw/master/csl-citation.json"} </w:instrText>
            </w:r>
            <w:r w:rsidRPr="00B0509D">
              <w:fldChar w:fldCharType="separate"/>
            </w:r>
            <w:r w:rsidRPr="00B0509D">
              <w:t xml:space="preserve">(Laurel </w:t>
            </w:r>
            <w:r w:rsidRPr="00B0509D">
              <w:rPr>
                <w:i/>
                <w:iCs/>
              </w:rPr>
              <w:t>et al.</w:t>
            </w:r>
            <w:r w:rsidRPr="00B0509D">
              <w:t xml:space="preserve"> 2017)</w:t>
            </w:r>
            <w:r w:rsidRPr="00B0509D">
              <w:fldChar w:fldCharType="end"/>
            </w:r>
          </w:p>
        </w:tc>
      </w:tr>
      <w:tr w:rsidR="00251057" w:rsidRPr="00B0509D" w14:paraId="76E96F5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09CB4AF" w14:textId="5F571065" w:rsidR="008C386B" w:rsidRPr="00B0509D" w:rsidRDefault="00531FA4" w:rsidP="00FF245D">
            <w:pPr>
              <w:contextualSpacing/>
              <w:rPr>
                <w:i/>
                <w:iCs/>
                <w:color w:val="000000"/>
              </w:rPr>
            </w:pPr>
            <w:r w:rsidRPr="00B0509D">
              <w:rPr>
                <w:i/>
                <w:iCs/>
                <w:color w:val="000000"/>
              </w:rPr>
              <w:t>Rachycentron canadum</w:t>
            </w:r>
          </w:p>
        </w:tc>
        <w:tc>
          <w:tcPr>
            <w:tcW w:w="0" w:type="auto"/>
          </w:tcPr>
          <w:p w14:paraId="0AFB3F97" w14:textId="09100678"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Cobia</w:t>
            </w:r>
          </w:p>
        </w:tc>
        <w:tc>
          <w:tcPr>
            <w:tcW w:w="0" w:type="auto"/>
          </w:tcPr>
          <w:p w14:paraId="76CC9575" w14:textId="1203AF54"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1174A0" w:rsidRPr="00B0509D">
              <w:t>, C</w:t>
            </w:r>
          </w:p>
        </w:tc>
        <w:tc>
          <w:tcPr>
            <w:tcW w:w="0" w:type="auto"/>
          </w:tcPr>
          <w:p w14:paraId="218E9B52" w14:textId="697CB6E5"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nD8EM82G","properties":{"formattedCitation":"(Sun &amp; Chen 2014)","plainCitation":"(Sun &amp; Chen 2014)","noteIndex":0},"citationItems":[{"id":2048,"uris":["http://zotero.org/users/6116610/items/TMPR3F8R"],"uri":["http://zotero.org/users/6116610/items/TMPR3F8R"],"itemData":{"id":2048,"type":"article-journal","abstract":"The effects of water temperature at 23, 27, 31, 33 and 35 °C on growth and bioenergetics of cobia Rachycentron canadum with initial body weights about 10, 30, 70 and 200 g were investigated in this paper. Food consumption, fecal production, nitrogenous excretion, growth rate and metabolic rate of cobia were affected signiﬁcantly by both water temperature and ﬁsh size. However, the relationships between food energy and feces, excretion, growth and metabolism energy exhibited linear curves and seemed independent of water temperature and ﬁsh size in the present study. For each ﬁsh size growth increased with temperature up to 33 °C and then declined at 35 °C. The optimal temperature for growth (Topt.G) of 10–200 g cobia was 33 °C. For each water temperature growth was negatively correlated to ﬁsh size and the model, SGR = a + blnW or SGR = aWb, provided a good ﬁt to the data obtained for 10–200 g cobia. Food conversion efﬁciency (FCE) was highest at 31 °C and lowest at 35 °C for each size cobia. The optimal temperature for FCE (Topt.FCE) of 10–200 g cobia was 31 °C. An increasing trend of FCE with ﬁsh size was seen at each temperature and indicated that larger cobia had a superior capacity of food utilization. Energy budgets of cobia were also inﬂuenced signiﬁcantly by water temperature and ﬁsh size. However, energy budgets were relatively constant over the 27-33 °C temperature and 70-200 g size ranges for cobia. Over the whole temperature and size ranges the proportion of food energy lost in feces and excretion for cobia was small (b 15%) and a large proportion of food energy was allocated to growth and metabolism. The ratios of metabolism energy to assimilated energy (range: 57–84%, average: 69%) were much higher than the ratios of growth energy to assimilated energy. For cobia fast growth was attributable mainly to large food consumption though improved energy utilization with increased ﬁsh size at 27–33 °C made a certain contribution.","container-title":"Aquaculture","DOI":"10.1016/j.aquaculture.2014.02.001","ISSN":"00448486","journalAbbreviation":"Aquaculture","language":"en","page":"172-180","source":"DOI.org (Crossref)","title":"Effects of water temperature and fish size on growth and bioenergetics of cobia (Rachycentron canadum)","volume":"426-427","author":[{"family":"Sun","given":"Lihua"},{"family":"Chen","given":"Haoru"}],"issued":{"date-parts":[["2014",4]]}}}],"schema":"https://github.com/citation-style-language/schema/raw/master/csl-citation.json"} </w:instrText>
            </w:r>
            <w:r w:rsidRPr="00B0509D">
              <w:fldChar w:fldCharType="separate"/>
            </w:r>
            <w:r w:rsidRPr="00B0509D">
              <w:rPr>
                <w:noProof/>
              </w:rPr>
              <w:t>(Sun &amp; Chen 2014)</w:t>
            </w:r>
            <w:r w:rsidRPr="00B0509D">
              <w:fldChar w:fldCharType="end"/>
            </w:r>
          </w:p>
        </w:tc>
      </w:tr>
      <w:tr w:rsidR="00251057" w:rsidRPr="00260941" w14:paraId="17945A8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460E1D9" w14:textId="47067F86" w:rsidR="008C386B" w:rsidRPr="00B0509D" w:rsidRDefault="00531FA4" w:rsidP="00FF245D">
            <w:pPr>
              <w:contextualSpacing/>
              <w:rPr>
                <w:i/>
                <w:iCs/>
              </w:rPr>
            </w:pPr>
            <w:proofErr w:type="spellStart"/>
            <w:r w:rsidRPr="00B0509D">
              <w:rPr>
                <w:i/>
                <w:iCs/>
              </w:rPr>
              <w:t>Pelteobagrus</w:t>
            </w:r>
            <w:proofErr w:type="spellEnd"/>
            <w:r w:rsidRPr="00B0509D">
              <w:rPr>
                <w:i/>
                <w:iCs/>
              </w:rPr>
              <w:t xml:space="preserve"> </w:t>
            </w:r>
            <w:proofErr w:type="spellStart"/>
            <w:r w:rsidRPr="00B0509D">
              <w:rPr>
                <w:i/>
                <w:iCs/>
              </w:rPr>
              <w:t>fulvidraco</w:t>
            </w:r>
            <w:proofErr w:type="spellEnd"/>
          </w:p>
        </w:tc>
        <w:tc>
          <w:tcPr>
            <w:tcW w:w="0" w:type="auto"/>
          </w:tcPr>
          <w:p w14:paraId="5106A261" w14:textId="0731F1C0"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Yellow catfish</w:t>
            </w:r>
          </w:p>
        </w:tc>
        <w:tc>
          <w:tcPr>
            <w:tcW w:w="0" w:type="auto"/>
          </w:tcPr>
          <w:p w14:paraId="43C5373F" w14:textId="4F9EFBF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r w:rsidR="00064013" w:rsidRPr="00B0509D">
              <w:t>,C</w:t>
            </w:r>
            <w:proofErr w:type="spellEnd"/>
          </w:p>
        </w:tc>
        <w:tc>
          <w:tcPr>
            <w:tcW w:w="0" w:type="auto"/>
          </w:tcPr>
          <w:p w14:paraId="7FE537A3" w14:textId="623DB538" w:rsidR="008C386B" w:rsidRPr="00260941"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Pr="00B0509D">
              <w:instrText xml:space="preserve"> ADDIN ZOTERO_ITEM CSL_CITATION {"citationID":"iJ3WSAz1","properties":{"formattedCitation":"(Zhang {\\i{}et al.} 2017)","plainCitation":"(Zhang et al. 2017)","noteIndex":0},"citationItems":[{"id":2050,"uris":["http://zotero.org/users/6116610/items/YHVXL6EW"],"uri":["http://zotero.org/users/6116610/items/YHVXL6EW"],"itemData":{"id":2050,"type":"article-journal","abstract":"The effects of water temperature and body weight on feeding, growth, and energy budget were inevitable in the yellow catfish Pelteobagrus fulvidraco (Richardson, 1846), an important fish cultivated in China. This study explores the interaction of water temperature and body weight on both energy utilization strategy and energy conversion efficiency to promote further healthy culture of yellow catfish. Fish with body weights of 6 g (Group S), 16 g (Group M) and 35 g (Group B) were reared in 15 circular glass steel cylinders 80 cm in diameter × 70 cm in height (180 L) at water temperatures of 21, 24, 27, 30 and 33°C (3 replicates for each temperature) for 42 days to investigate effects of water temperature and body weight on the feeding, growth, digestion and energy budget in yellow catfish. Results showed that the levels of dry matter, protein and energy in the body were significantly affected by water temperature (p &lt; .05). Feeding, growth, feed conversion efficiency, digestion and energy allocation parameters were significantly related to both water temperature and body weight (p &lt; .05). Yellow catfish had higher maximal food consumption (Cm</w:instrText>
            </w:r>
            <w:r w:rsidRPr="00260941">
              <w:rPr>
                <w:lang w:val="en-GB"/>
              </w:rPr>
              <w:instrText xml:space="preserve">ax), food intake rate, specific growth rate, food conversion efficiency, appear digestibility coefficient, and growth energy allocation (G) at 24–30°C, and optimal growth at a water temperature of 27°C. Two-­factor analysis of variance revealed that there was reciprocation of both water temperature and body weight on the above parameters. At the optimal temperature of 27°C, the value of energy for growth (G) was the highest, and the value of energy for feces (F) produced was the lowest. Yellow catfish with various body weights had energy budget equations of 100 A = 63.70 R + 36.30 G in Group S, 100 A = 62.54 R + 37.46 G in Group M, and 100 A = 67.47 R + 32.53 G in Group B if the equations were described as percentage of the proportion of the assimilation energy. Therefore, the optimal temperature was 27°C according to its feeding, growth and digestion.","container-title":"Journal of Applied Ichthyology","DOI":"10.1111/jai.13465","ISSN":"01758659","issue":"6","journalAbbreviation":"J Appl Ichthyol","language":"en","page":"1108-1117","source":"DOI.org (Crossref)","title":"Effects of water temperature and initial weight on growth, digestion and energy budget of yellow catfish &lt;i&gt;Pelteobagrus fulvidraco&lt;/i&gt; (Richardson, 1846)","volume":"33","author":[{"family":"Zhang","given":"L."},{"family":"Zhao","given":"Z.-G."},{"family":"Fan","given":"Q.-X."}],"issued":{"date-parts":[["2017",12]]}}}],"schema":"https://github.com/citation-style-language/schema/raw/master/csl-citation.json"} </w:instrText>
            </w:r>
            <w:r w:rsidRPr="00B0509D">
              <w:fldChar w:fldCharType="separate"/>
            </w:r>
            <w:r w:rsidRPr="00260941">
              <w:rPr>
                <w:lang w:val="en-GB"/>
              </w:rPr>
              <w:t xml:space="preserve">(Zhang </w:t>
            </w:r>
            <w:r w:rsidRPr="00260941">
              <w:rPr>
                <w:i/>
                <w:iCs/>
                <w:lang w:val="en-GB"/>
              </w:rPr>
              <w:t>et al.</w:t>
            </w:r>
            <w:r w:rsidRPr="00260941">
              <w:rPr>
                <w:lang w:val="en-GB"/>
              </w:rPr>
              <w:t xml:space="preserve"> 2017)</w:t>
            </w:r>
            <w:r w:rsidRPr="00B0509D">
              <w:fldChar w:fldCharType="end"/>
            </w:r>
          </w:p>
        </w:tc>
      </w:tr>
      <w:tr w:rsidR="00251057" w:rsidRPr="00260941" w14:paraId="1DBD983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162DA9F" w14:textId="5F291B3B" w:rsidR="008C386B" w:rsidRPr="00260941" w:rsidRDefault="00531FA4" w:rsidP="00FF245D">
            <w:pPr>
              <w:contextualSpacing/>
              <w:rPr>
                <w:i/>
                <w:iCs/>
                <w:color w:val="000000"/>
                <w:lang w:val="en-GB"/>
              </w:rPr>
            </w:pPr>
            <w:proofErr w:type="spellStart"/>
            <w:r w:rsidRPr="00260941">
              <w:rPr>
                <w:i/>
                <w:iCs/>
                <w:color w:val="000000"/>
                <w:lang w:val="en-GB"/>
              </w:rPr>
              <w:t>Anarhichas</w:t>
            </w:r>
            <w:proofErr w:type="spellEnd"/>
            <w:r w:rsidRPr="00260941">
              <w:rPr>
                <w:i/>
                <w:iCs/>
                <w:color w:val="000000"/>
                <w:lang w:val="en-GB"/>
              </w:rPr>
              <w:t xml:space="preserve"> minor</w:t>
            </w:r>
          </w:p>
        </w:tc>
        <w:tc>
          <w:tcPr>
            <w:tcW w:w="0" w:type="auto"/>
          </w:tcPr>
          <w:p w14:paraId="6A0A9154" w14:textId="41BE53CA"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color w:val="000000"/>
                <w:lang w:val="en-GB"/>
              </w:rPr>
              <w:t xml:space="preserve">Spotted </w:t>
            </w:r>
            <w:proofErr w:type="spellStart"/>
            <w:r w:rsidRPr="00260941">
              <w:rPr>
                <w:color w:val="000000"/>
                <w:lang w:val="en-GB"/>
              </w:rPr>
              <w:t>wolffish</w:t>
            </w:r>
            <w:proofErr w:type="spellEnd"/>
          </w:p>
        </w:tc>
        <w:tc>
          <w:tcPr>
            <w:tcW w:w="0" w:type="auto"/>
          </w:tcPr>
          <w:p w14:paraId="3869C1DB" w14:textId="33297EF9"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G</w:t>
            </w:r>
            <w:r w:rsidR="004C66A1" w:rsidRPr="00260941">
              <w:rPr>
                <w:lang w:val="en-GB"/>
              </w:rPr>
              <w:t xml:space="preserve">, </w:t>
            </w:r>
            <w:proofErr w:type="spellStart"/>
            <w:r w:rsidR="004C66A1" w:rsidRPr="00260941">
              <w:rPr>
                <w:lang w:val="en-GB"/>
              </w:rPr>
              <w:t>T</w:t>
            </w:r>
            <w:r w:rsidR="004C66A1" w:rsidRPr="00260941">
              <w:rPr>
                <w:vertAlign w:val="subscript"/>
                <w:lang w:val="en-GB"/>
              </w:rPr>
              <w:t>opt</w:t>
            </w:r>
            <w:proofErr w:type="spellEnd"/>
          </w:p>
        </w:tc>
        <w:tc>
          <w:tcPr>
            <w:tcW w:w="0" w:type="auto"/>
          </w:tcPr>
          <w:p w14:paraId="4C3EBBF6" w14:textId="7351EAC7" w:rsidR="008C386B" w:rsidRPr="00260941"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Pr="00260941">
              <w:rPr>
                <w:lang w:val="en-GB"/>
              </w:rPr>
              <w:instrText xml:space="preserve"> ADDIN ZOTERO_ITEM CSL_CITATION {"citationID":"Iktb0iWO","properties":{"formattedCitation":"(Imsland {\\i{}et al.} 2006)","plainCitation":"(Imsland et al. 2006)","noteIndex":0},"citationItems":[{"id":2052,"uris":["http://zotero.org/users/6116610/items/5AE3BCUY"],"uri":["http://zotero.org/users/6116610/items/5AE3BCUY"],"itemData":{"id":2052,"type":"article-journal","container-title":"Journal of Fish Biology","DOI":"10.1111/j.0022-1112.2006.00989.x","ISSN":"0022-1112, 1095-8649","issue":"4","journalAbbreviation":"J Fish Biology","language":"en","page":"1107-1122","source":"DOI.org (Crossref)","title":"The effect of temperature and fish size on growth and feed efficiency ratio of juvenile spotted wolffish Anarhichas minor","volume":"68","author":[{"family":"Imsland","given":"A. K."},{"family":"Foss","given":"A."},{"family":"Sparboe","given":"L. O."},{"family":"Sigurdsson","given":"S."}],"issued":{"date-parts":[["2006",4]]}}}],"schema":"https://github.com/citation-style-language/schema/raw/master/csl-citation.json"} </w:instrText>
            </w:r>
            <w:r w:rsidRPr="00B0509D">
              <w:fldChar w:fldCharType="separate"/>
            </w:r>
            <w:r w:rsidRPr="00260941">
              <w:rPr>
                <w:lang w:val="en-GB"/>
              </w:rPr>
              <w:t xml:space="preserve">(Imsland </w:t>
            </w:r>
            <w:r w:rsidRPr="00260941">
              <w:rPr>
                <w:i/>
                <w:iCs/>
                <w:lang w:val="en-GB"/>
              </w:rPr>
              <w:t>et al.</w:t>
            </w:r>
            <w:r w:rsidRPr="00260941">
              <w:rPr>
                <w:lang w:val="en-GB"/>
              </w:rPr>
              <w:t xml:space="preserve"> 2006)</w:t>
            </w:r>
            <w:r w:rsidRPr="00B0509D">
              <w:fldChar w:fldCharType="end"/>
            </w:r>
          </w:p>
        </w:tc>
      </w:tr>
      <w:tr w:rsidR="00251057" w:rsidRPr="00B0509D" w14:paraId="37AB00F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D84891D" w14:textId="0A3469C0" w:rsidR="008C386B" w:rsidRPr="00260941" w:rsidRDefault="009D25C5" w:rsidP="00FF245D">
            <w:pPr>
              <w:widowControl w:val="0"/>
              <w:tabs>
                <w:tab w:val="center" w:pos="4513"/>
              </w:tabs>
              <w:contextualSpacing/>
              <w:rPr>
                <w:i/>
                <w:iCs/>
                <w:lang w:val="en-GB"/>
              </w:rPr>
            </w:pPr>
            <w:proofErr w:type="spellStart"/>
            <w:r w:rsidRPr="00260941">
              <w:rPr>
                <w:i/>
                <w:iCs/>
                <w:lang w:val="en-GB"/>
              </w:rPr>
              <w:t>Oncorhynchus</w:t>
            </w:r>
            <w:proofErr w:type="spellEnd"/>
            <w:r w:rsidRPr="00260941">
              <w:rPr>
                <w:i/>
                <w:iCs/>
                <w:lang w:val="en-GB"/>
              </w:rPr>
              <w:t xml:space="preserve"> mykiss</w:t>
            </w:r>
          </w:p>
        </w:tc>
        <w:tc>
          <w:tcPr>
            <w:tcW w:w="0" w:type="auto"/>
          </w:tcPr>
          <w:p w14:paraId="79CC6CA8" w14:textId="5D383BD0" w:rsidR="008C386B" w:rsidRPr="00260941" w:rsidRDefault="009D25C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Rainbow trout</w:t>
            </w:r>
          </w:p>
        </w:tc>
        <w:tc>
          <w:tcPr>
            <w:tcW w:w="0" w:type="auto"/>
          </w:tcPr>
          <w:p w14:paraId="308CD3EF" w14:textId="615560D8" w:rsidR="008C386B" w:rsidRPr="00260941" w:rsidRDefault="0036404F"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C</w:t>
            </w:r>
            <w:r w:rsidR="008754AF" w:rsidRPr="00260941">
              <w:rPr>
                <w:lang w:val="en-GB"/>
              </w:rPr>
              <w:t>, M</w:t>
            </w:r>
          </w:p>
        </w:tc>
        <w:tc>
          <w:tcPr>
            <w:tcW w:w="0" w:type="auto"/>
          </w:tcPr>
          <w:p w14:paraId="25AB4CB8" w14:textId="3621E944" w:rsidR="008C386B" w:rsidRPr="00B0509D" w:rsidRDefault="00801508"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260941">
              <w:rPr>
                <w:lang w:val="en-GB"/>
              </w:rPr>
              <w:instrText xml:space="preserve"> ADDIN ZOTERO_ITEM CSL_CITATION {"citationID":"0BsB1mFU","properties":{"formattedCitation":"(From &amp; Rasmussen 1984)","plainCitation":"(From &amp; Rasmussen 1984)","noteIndex":0},"citationItems":[{"id":2054,"uris":["http://zotero.org/users/6116610/items/PYB6WB9N"],"uri":["http://zotero.org/users/6116610/items/PYB6WB9N"],"itemData":{"id":2054,"ty</w:instrText>
            </w:r>
            <w:r w:rsidRPr="00B0509D">
              <w:instrText xml:space="preserve">pe":"article-journal","container-title":"Dana","page":"61-139","title":"A growth model, gastric evacuation, and body composition in rainbow trout, Salmo gairdneri Richardson, 1836","volume":"3","author":[{"family":"From","given":"Jon"},{"family":"Rasmussen","given":"Gorm"}],"issued":{"date-parts":[["1984"]]}}}],"schema":"https://github.com/citation-style-language/schema/raw/master/csl-citation.json"} </w:instrText>
            </w:r>
            <w:r w:rsidRPr="00B0509D">
              <w:fldChar w:fldCharType="separate"/>
            </w:r>
            <w:r w:rsidRPr="00B0509D">
              <w:rPr>
                <w:noProof/>
              </w:rPr>
              <w:t>(From &amp; Rasmussen 1984)</w:t>
            </w:r>
            <w:r w:rsidRPr="00B0509D">
              <w:fldChar w:fldCharType="end"/>
            </w:r>
          </w:p>
        </w:tc>
      </w:tr>
      <w:tr w:rsidR="00251057" w:rsidRPr="00B0509D" w14:paraId="0E1E279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50E091" w14:textId="1DCD796A" w:rsidR="008C386B" w:rsidRPr="00B0509D" w:rsidRDefault="007064FA" w:rsidP="00FF245D">
            <w:pPr>
              <w:widowControl w:val="0"/>
              <w:tabs>
                <w:tab w:val="center" w:pos="4513"/>
              </w:tabs>
              <w:contextualSpacing/>
              <w:rPr>
                <w:i/>
                <w:iCs/>
              </w:rPr>
            </w:pPr>
            <w:r w:rsidRPr="00B0509D">
              <w:rPr>
                <w:i/>
                <w:iCs/>
              </w:rPr>
              <w:t>Perca fluviatilis</w:t>
            </w:r>
          </w:p>
        </w:tc>
        <w:tc>
          <w:tcPr>
            <w:tcW w:w="0" w:type="auto"/>
          </w:tcPr>
          <w:p w14:paraId="42C54138" w14:textId="48CD8079"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asian perch</w:t>
            </w:r>
          </w:p>
        </w:tc>
        <w:tc>
          <w:tcPr>
            <w:tcW w:w="0" w:type="auto"/>
          </w:tcPr>
          <w:p w14:paraId="57C3F689" w14:textId="6EB796F8"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13D5DA23" w14:textId="77BE96D8"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suLNu18Q","properties":{"formattedCitation":"(Lessmark 1983)","plainCitation":"(Lessmark 1983)","noteIndex":0},"citationItems":[{"id":165,"uris":["http://zotero.org/users/6116610/items/7LCTYEID"],"uri":["http://zotero.org/users/6116610/items/7LCTYEID"],"itemData":{"id":165,"type":"article-journal","container-title":"Limnologiska Institutionen, Lunds Universitet (Sweden)","title":"Competition between perch (Perca fluviatilis) and roach (Rutilus rutilus) in south Swedish lakes","author":[{"family":"Lessmark","given":"Olof"}],"issued":{"date-parts":[["1983"]]}}}],"schema":"https://github.com/citation-style-language/schema/raw/master/csl-citation.json"} </w:instrText>
            </w:r>
            <w:r w:rsidRPr="00B0509D">
              <w:fldChar w:fldCharType="separate"/>
            </w:r>
            <w:r w:rsidRPr="00B0509D">
              <w:rPr>
                <w:noProof/>
              </w:rPr>
              <w:t>(Lessmark 1983)</w:t>
            </w:r>
            <w:r w:rsidRPr="00B0509D">
              <w:fldChar w:fldCharType="end"/>
            </w:r>
          </w:p>
        </w:tc>
      </w:tr>
      <w:tr w:rsidR="00251057" w:rsidRPr="00B0509D" w14:paraId="28656D4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E097A7" w14:textId="3A379129" w:rsidR="008C386B" w:rsidRPr="00B0509D" w:rsidRDefault="007064FA" w:rsidP="00FF245D">
            <w:pPr>
              <w:widowControl w:val="0"/>
              <w:tabs>
                <w:tab w:val="center" w:pos="4513"/>
              </w:tabs>
              <w:contextualSpacing/>
              <w:rPr>
                <w:i/>
                <w:iCs/>
              </w:rPr>
            </w:pPr>
            <w:proofErr w:type="spellStart"/>
            <w:r w:rsidRPr="00B0509D">
              <w:rPr>
                <w:i/>
                <w:iCs/>
              </w:rPr>
              <w:t>Phoxinus</w:t>
            </w:r>
            <w:proofErr w:type="spellEnd"/>
            <w:r w:rsidRPr="00B0509D">
              <w:rPr>
                <w:i/>
                <w:iCs/>
              </w:rPr>
              <w:t xml:space="preserve"> </w:t>
            </w:r>
            <w:proofErr w:type="spellStart"/>
            <w:r w:rsidRPr="00B0509D">
              <w:rPr>
                <w:i/>
                <w:iCs/>
              </w:rPr>
              <w:t>phoxinus</w:t>
            </w:r>
            <w:proofErr w:type="spellEnd"/>
          </w:p>
        </w:tc>
        <w:tc>
          <w:tcPr>
            <w:tcW w:w="0" w:type="auto"/>
          </w:tcPr>
          <w:p w14:paraId="241EDFCB" w14:textId="2DECB769"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asian minnow</w:t>
            </w:r>
          </w:p>
        </w:tc>
        <w:tc>
          <w:tcPr>
            <w:tcW w:w="0" w:type="auto"/>
          </w:tcPr>
          <w:p w14:paraId="0426C16E" w14:textId="69D7FF11" w:rsidR="008C386B" w:rsidRPr="00B0509D"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7D4355" w:rsidRPr="00B0509D">
              <w:t>, M</w:t>
            </w:r>
          </w:p>
        </w:tc>
        <w:tc>
          <w:tcPr>
            <w:tcW w:w="0" w:type="auto"/>
          </w:tcPr>
          <w:p w14:paraId="5DD751AE" w14:textId="7AC97A66" w:rsidR="008C386B" w:rsidRPr="00B0509D"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W1iKPjFZ","properties":{"formattedCitation":"(Cui &amp; Wootton 1988)","plainCitation":"(Cui &amp; Wootton 1988)","noteIndex":0},"citationItems":[{"id":2058,"uris":["http://zotero.org/users/6116610/items/XP7MKDKT"],"uri":["http://zotero.org/users/6116610/items/XP7MKDKT"],"itemData":{"id":2058,"type":"article-journal","container-title":"Journal of Fish Biology","DOI":"10.1111/j.1095-8649.1988.tb05484.x","ISSN":"0022-1112, 1095-8649","issue":"3","journalAbbreviation":"J Fish Biology","language":"en","page":"431-443","source":"DOI.org (Crossref)","title":"Bioenergetics of growth of a cyprinid, Phoxinus phoxinus: the effect of ration, temperature and body size on food consumption, faecal production and nitrogenous excretion","title-short":"Bioenergetics of growth of a cyprinid, Phoxinus phoxinus","volume":"33","author":[{"family":"Cui","given":"Y."},{"family":"Wootton","given":"R. J."}],"issued":{"date-parts":[["1988",9]]}}}],"schema":"https://github.com/citation-style-language/schema/raw/master/csl-citation.json"} </w:instrText>
            </w:r>
            <w:r w:rsidRPr="00B0509D">
              <w:fldChar w:fldCharType="separate"/>
            </w:r>
            <w:r w:rsidRPr="00B0509D">
              <w:rPr>
                <w:noProof/>
              </w:rPr>
              <w:t>(Cui &amp; Wootton 1988)</w:t>
            </w:r>
            <w:r w:rsidRPr="00B0509D">
              <w:fldChar w:fldCharType="end"/>
            </w:r>
          </w:p>
        </w:tc>
      </w:tr>
      <w:tr w:rsidR="00251057" w:rsidRPr="00B0509D" w14:paraId="09E6442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39D663C" w14:textId="77777777" w:rsidR="00750F8B" w:rsidRPr="00B0509D" w:rsidRDefault="00750F8B" w:rsidP="00FF245D">
            <w:pPr>
              <w:contextualSpacing/>
              <w:rPr>
                <w:i/>
                <w:iCs/>
              </w:rPr>
            </w:pPr>
            <w:proofErr w:type="spellStart"/>
            <w:r w:rsidRPr="00B0509D">
              <w:rPr>
                <w:i/>
                <w:iCs/>
              </w:rPr>
              <w:t>Coregonus</w:t>
            </w:r>
            <w:proofErr w:type="spellEnd"/>
            <w:r w:rsidRPr="00B0509D">
              <w:rPr>
                <w:i/>
                <w:iCs/>
              </w:rPr>
              <w:t xml:space="preserve"> </w:t>
            </w:r>
            <w:proofErr w:type="spellStart"/>
            <w:r w:rsidRPr="00B0509D">
              <w:rPr>
                <w:i/>
                <w:iCs/>
              </w:rPr>
              <w:t>hoyi</w:t>
            </w:r>
            <w:proofErr w:type="spellEnd"/>
          </w:p>
          <w:p w14:paraId="561F3528" w14:textId="77777777" w:rsidR="008C386B" w:rsidRPr="00B0509D" w:rsidRDefault="008C386B" w:rsidP="00FF245D">
            <w:pPr>
              <w:widowControl w:val="0"/>
              <w:tabs>
                <w:tab w:val="center" w:pos="4513"/>
              </w:tabs>
              <w:contextualSpacing/>
              <w:rPr>
                <w:i/>
                <w:iCs/>
              </w:rPr>
            </w:pPr>
          </w:p>
        </w:tc>
        <w:tc>
          <w:tcPr>
            <w:tcW w:w="0" w:type="auto"/>
          </w:tcPr>
          <w:p w14:paraId="29584DA9" w14:textId="77777777" w:rsidR="00750F8B" w:rsidRPr="00B0509D" w:rsidRDefault="00750F8B" w:rsidP="00FF245D">
            <w:pPr>
              <w:contextualSpacing/>
              <w:cnfStyle w:val="000000000000" w:firstRow="0" w:lastRow="0" w:firstColumn="0" w:lastColumn="0" w:oddVBand="0" w:evenVBand="0" w:oddHBand="0" w:evenHBand="0" w:firstRowFirstColumn="0" w:firstRowLastColumn="0" w:lastRowFirstColumn="0" w:lastRowLastColumn="0"/>
            </w:pPr>
            <w:r w:rsidRPr="00B0509D">
              <w:t>Bloater</w:t>
            </w:r>
          </w:p>
          <w:p w14:paraId="6BE5AC16" w14:textId="7777777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
        </w:tc>
        <w:tc>
          <w:tcPr>
            <w:tcW w:w="0" w:type="auto"/>
          </w:tcPr>
          <w:p w14:paraId="064727FC" w14:textId="47AC1CEF" w:rsidR="008C386B" w:rsidRPr="00B0509D"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72D5A9F6" w14:textId="2FAB3B0D" w:rsidR="008C386B" w:rsidRPr="00B0509D"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483BD1" w:rsidRPr="00B0509D">
              <w:instrText xml:space="preserve"> ADDIN ZOTERO_ITEM CSL_CITATION {"citationID":"45jNSNbq","properties":{"formattedCitation":"(Binkowski &amp; Rudstam 1994)","plainCitation":"(Binkowski &amp; Rudstam 1994)","noteIndex":0},"citationItems":[{"id":2060,"uris":["http://zotero.org/users/6116610/items/Q3IP6IJP"],"uri":["http://zotero.org/users/6116610/items/Q3IP6IJP"],"itemData":{"id":2060,"type":"article-journal","container-title":"Transactions of the American Fisheries Society","language":"en","page":"335-343","source":"Zotero","title":"Maximum Daily Ration of Great Lakes Bloater","volume":"123","author":[{"family":"Binkowski","given":"Fred P"},{"family":"Rudstam","given":"Lars G"}],"issued":{"date-parts":[["1994"]]}}}],"schema":"https://github.com/citation-style-language/schema/raw/master/csl-citation.json"} </w:instrText>
            </w:r>
            <w:r w:rsidRPr="00B0509D">
              <w:fldChar w:fldCharType="separate"/>
            </w:r>
            <w:r w:rsidR="00483BD1" w:rsidRPr="00B0509D">
              <w:rPr>
                <w:noProof/>
              </w:rPr>
              <w:t>(Binkowski &amp; Rudstam 1994)</w:t>
            </w:r>
            <w:r w:rsidRPr="00B0509D">
              <w:fldChar w:fldCharType="end"/>
            </w:r>
          </w:p>
        </w:tc>
      </w:tr>
      <w:tr w:rsidR="00251057" w:rsidRPr="00B0509D" w14:paraId="308B10A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D109FE" w14:textId="51880074" w:rsidR="008C386B" w:rsidRPr="00B0509D" w:rsidRDefault="004E55B0" w:rsidP="00FF245D">
            <w:pPr>
              <w:widowControl w:val="0"/>
              <w:tabs>
                <w:tab w:val="center" w:pos="4513"/>
              </w:tabs>
              <w:contextualSpacing/>
              <w:rPr>
                <w:i/>
                <w:iCs/>
              </w:rPr>
            </w:pPr>
            <w:proofErr w:type="spellStart"/>
            <w:r w:rsidRPr="00B0509D">
              <w:rPr>
                <w:i/>
                <w:iCs/>
              </w:rPr>
              <w:t>Pomoxis</w:t>
            </w:r>
            <w:proofErr w:type="spellEnd"/>
            <w:r w:rsidRPr="00B0509D">
              <w:rPr>
                <w:i/>
                <w:iCs/>
              </w:rPr>
              <w:t xml:space="preserve"> </w:t>
            </w:r>
            <w:proofErr w:type="spellStart"/>
            <w:r w:rsidRPr="00B0509D">
              <w:rPr>
                <w:i/>
                <w:iCs/>
              </w:rPr>
              <w:t>annularis</w:t>
            </w:r>
            <w:proofErr w:type="spellEnd"/>
          </w:p>
        </w:tc>
        <w:tc>
          <w:tcPr>
            <w:tcW w:w="0" w:type="auto"/>
          </w:tcPr>
          <w:p w14:paraId="75CBE104" w14:textId="71EFCF67" w:rsidR="008C386B" w:rsidRPr="00B0509D" w:rsidRDefault="004E55B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hite crappie</w:t>
            </w:r>
          </w:p>
        </w:tc>
        <w:tc>
          <w:tcPr>
            <w:tcW w:w="0" w:type="auto"/>
          </w:tcPr>
          <w:p w14:paraId="2B794B36" w14:textId="05339E43" w:rsidR="008C386B" w:rsidRPr="00B0509D"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67472CB5" w14:textId="2A273840" w:rsidR="008C386B" w:rsidRPr="00B0509D"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3A7D39" w:rsidRPr="00B0509D">
              <w:instrText xml:space="preserve"> ADDIN ZOTERO_ITEM CSL_CITATION {"citationID":"3dVM6D6I","properties":{"formattedCitation":"(Hayward &amp; Arnold 1996)","plainCitation":"(Hayward &amp; Arnold 1996)","noteIndex":0},"citationItems":[{"id":2062,"uris":["http://zotero.org/users/6116610/items/Y58QHYFM"],"uri":["http://zotero.org/users/6116610/items/Y58QHYFM"],"itemData":{"id":2062,"type":"article-journal","container-title":"Transactions of the American Fisheries Society","language":"en","page":"132-138","source":"Zotero","title":"Temperature Dependence of Maximum Daily Consumption in White Crappie: Implications for Fisheries Management","volume":"125","author":[{"family":"Hayward","given":"R S"},{"family":"Arnold","given":"E"}],"issued":{"date-parts":[["1996"]]}}}],"schema":"https://github.com/citation-style-language/schema/raw/master/csl-citation.json"} </w:instrText>
            </w:r>
            <w:r w:rsidRPr="00B0509D">
              <w:fldChar w:fldCharType="separate"/>
            </w:r>
            <w:r w:rsidR="003A7D39" w:rsidRPr="00B0509D">
              <w:t>(Hayward &amp; Arnold 1996)</w:t>
            </w:r>
            <w:r w:rsidRPr="00B0509D">
              <w:fldChar w:fldCharType="end"/>
            </w:r>
          </w:p>
        </w:tc>
      </w:tr>
      <w:tr w:rsidR="00251057" w:rsidRPr="00B0509D" w14:paraId="4266AC0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20A4B34" w14:textId="62CB628A" w:rsidR="008C386B" w:rsidRPr="00B0509D" w:rsidRDefault="003A7D39" w:rsidP="00FF245D">
            <w:pPr>
              <w:widowControl w:val="0"/>
              <w:tabs>
                <w:tab w:val="center" w:pos="4513"/>
              </w:tabs>
              <w:contextualSpacing/>
              <w:rPr>
                <w:i/>
                <w:iCs/>
              </w:rPr>
            </w:pPr>
            <w:r w:rsidRPr="00B0509D">
              <w:rPr>
                <w:i/>
                <w:iCs/>
              </w:rPr>
              <w:t>Gambusia affinis</w:t>
            </w:r>
          </w:p>
        </w:tc>
        <w:tc>
          <w:tcPr>
            <w:tcW w:w="0" w:type="auto"/>
          </w:tcPr>
          <w:p w14:paraId="52C6F654" w14:textId="6F6801DA"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estern mosquitofish</w:t>
            </w:r>
          </w:p>
        </w:tc>
        <w:tc>
          <w:tcPr>
            <w:tcW w:w="0" w:type="auto"/>
          </w:tcPr>
          <w:p w14:paraId="3FF3EBBF" w14:textId="2F902831"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BA7E0C5" w14:textId="56D7E3D4"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4mtIJrST","properties":{"formattedCitation":"(Chipps &amp; Wahl 2004)","plainCitation":"(Chipps &amp; Wahl 2004)","noteIndex":0},"citationItems":[{"id":2064,"uris":["http://zotero.org/users/6116610/items/ASDAUNBV"],"uri":["http://zotero.org/users/6116610/items/ASDAUNBV"],"itemData":{"id":2064,"type":"article-journal","abstract":"We developed a bioenergetics model for the western mosquitoﬁsh Gambusia afﬁnis by combining data on temperature-dependent feeding rates with published information on respiration, temperature tolerance, and reproduction. To corroborate the model, we compared bioenergetics estimates with independent observations from laboratory feeding and growth trials. The model was then applied to a western mosquitoﬁsh population in Illinois to estimate feeding rates on natural prey taxa, including mosquito (Culicidae) larvae. Laboratory feeding experiments revealed that western mosquitoﬁsh have a high feeding capacity. Maximum consumption rates were 0.25–1.06 g·gϪ1·dϪ1 at water temperatures between 5ЊC and 40ЊC; the highest feeding rates were observed at 32ЊC. Bioenergetics estimates of food consumption agreed well with laboratory measurements across a wide range of water temperatures (10–35ЊC). However, for ﬁsh experiencing negligible growth, model estimates of food consumption were higher than actual values measured in the laboratory. We postulate that at very low feeding and growth rates, activity costs may be overestimated by the model. Field-derived bioenergetics estimates of total food consumption ranged from 0.18 to 0.31 g of dry weight and were similar to those obtained from an empirical model relating western mosquitoﬁsh feeding and growth rates (0.15–0.39 g dry weight). Based on model simulations, we estimated that a typical age-0 western mosquitoﬁsh consumed about 1,990 mosquito larvae (2–68 larvae/d) from August 22 to October 8, 1998. Because the diets of free-ranging western mosquitoﬁsh were diverse, ﬁeld-based estimates of mosquito consumption were generally lower than those reported for laboratory experiments, in which ﬁsh were fed only mosquito larvae. By accounting for diet composition in free-ranging western mosquitoﬁsh, the bioenergetics approach provides more realistic estimates of mosquito consumption than laboratory feeding experiments. Given recent concerns over the spread of West Nile virus, the model developed here should prove useful for quantifying western mosquitoﬁsh consumption in the context of both mosquito control and potential impacts on nontarget organisms.","container-title":"Transactions of the American Fisheries Society","DOI":"10.1577/T03-118.1","ISSN":"0002-8487, 1548-8659","issue":"5","journalAbbreviation":"Transactions of the American Fisheries Society","language":"en","page":"1150-1162","source":"DOI.org (Crossref)","title":"Development and Evaluation of a Western Mosquitofish Bioenergetics Model","volume":"133","author":[{"family":"Chipps","given":"Steven R."},{"family":"Wahl","given":"David H."}],"issued":{"date-parts":[["2004",9]]}}}],"schema":"https://github.com/citation-style-language/schema/raw/master/csl-citation.json"} </w:instrText>
            </w:r>
            <w:r w:rsidRPr="00B0509D">
              <w:fldChar w:fldCharType="separate"/>
            </w:r>
            <w:r w:rsidRPr="00B0509D">
              <w:rPr>
                <w:noProof/>
              </w:rPr>
              <w:t>(Chipps &amp; Wahl 2004)</w:t>
            </w:r>
            <w:r w:rsidRPr="00B0509D">
              <w:fldChar w:fldCharType="end"/>
            </w:r>
          </w:p>
        </w:tc>
      </w:tr>
      <w:tr w:rsidR="00251057" w:rsidRPr="00B0509D" w14:paraId="598545C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7E14BF2" w14:textId="76468B3F" w:rsidR="008C386B" w:rsidRPr="00B0509D" w:rsidRDefault="003A7D39" w:rsidP="00FF245D">
            <w:pPr>
              <w:widowControl w:val="0"/>
              <w:tabs>
                <w:tab w:val="center" w:pos="4513"/>
              </w:tabs>
              <w:contextualSpacing/>
              <w:rPr>
                <w:i/>
                <w:iCs/>
              </w:rPr>
            </w:pPr>
            <w:r w:rsidRPr="00B0509D">
              <w:rPr>
                <w:i/>
                <w:iCs/>
              </w:rPr>
              <w:t>Morone saxatilis</w:t>
            </w:r>
          </w:p>
        </w:tc>
        <w:tc>
          <w:tcPr>
            <w:tcW w:w="0" w:type="auto"/>
          </w:tcPr>
          <w:p w14:paraId="28C148B8" w14:textId="59B99AD8"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triped bass</w:t>
            </w:r>
          </w:p>
        </w:tc>
        <w:tc>
          <w:tcPr>
            <w:tcW w:w="0" w:type="auto"/>
          </w:tcPr>
          <w:p w14:paraId="192B7BDA" w14:textId="0B58F8B6"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343B1444" w14:textId="2EF0E064"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frJFBEgH","properties":{"formattedCitation":"(Duston {\\i{}et al.} 2004)","plainCitation":"(Duston et al. 2004)","noteIndex":0},"citationItems":[{"id":2066,"uris":["http://zotero.org/users/6116610/items/IQ8LZIUR"],"uri":["http://zotero.org/users/6116610/items/IQ8LZIUR"],"itemData":{"id":2066,"type":"article-journal","abstract":"We conducted two experiments on Shubenacadie River stock of Morone saxatilis fed trout pellets. Experiment 1 compared juveniles of ca. 40 and 550 g initial body weight in hard freshwater (FW) for 73 days at either 20, 24 or 28 jC. Experiment 2 lasting 115 days compared 40, 300 and 800 g fish in either FW or seawater (SW, 30 ppt) at either 16 or 23 jC. Body weight, food intake and food conversion ratio (FCR) responses were analyzed as repeated measures, with initial weight as a covariate. Fish grew well in both FW and SW; however, the final mean weight was slightly higher in FW by 3 – 14% among all size classes, and significant ( P &lt; 0.05) only among fish 300 g initial size. Food intake and FCR was independent of salinity. The effect of temperature on growth and FCR differed markedly between body sizes. Whereas 40 g fish reared at 24 – 28 jC for 115 days attained a final mean weight of 187 g, with an FCR less than 1; at 16 jC, their final mean weight was 75 g and FCR was poor, around three. By contrast, 800 g fish, at 16 jC performed well, gaining about 400 g in 115 days, with an FCR less than 1.8. At 28 jC, growth of fish, greater than 500 g was significantly poorer than at either 20 or 24 jC. The results indicated a marked downward shift in the optimum temperature for growth with increasing body size.","container-title":"Aquaculture","DOI":"10.1016/j.aquaculture.2004.01.005","ISSN":"00448486","issue":"1-4","journalAbbreviation":"Aquaculture","language":"en","page":"589-600","source":"DOI.org (Crossref)","title":"Effect of body size on growth and food conversion of juvenile striped bass reared at 16–28 °C in freshwater and seawater","volume":"234","author":[{"family":"Duston","given":"J"},{"family":"Astatkie","given":"T"},{"family":"MacIsaac","given":"P.F"}],"issued":{"date-parts":[["2004",5]]}}}],"schema":"https://github.com/citation-style-language/schema/raw/master/csl-citation.json"} </w:instrText>
            </w:r>
            <w:r w:rsidRPr="00B0509D">
              <w:fldChar w:fldCharType="separate"/>
            </w:r>
            <w:r w:rsidRPr="00B0509D">
              <w:t xml:space="preserve">(Duston </w:t>
            </w:r>
            <w:r w:rsidRPr="00B0509D">
              <w:rPr>
                <w:i/>
                <w:iCs/>
              </w:rPr>
              <w:t>et al.</w:t>
            </w:r>
            <w:r w:rsidRPr="00B0509D">
              <w:t xml:space="preserve"> 2004)</w:t>
            </w:r>
            <w:r w:rsidRPr="00B0509D">
              <w:fldChar w:fldCharType="end"/>
            </w:r>
          </w:p>
        </w:tc>
      </w:tr>
      <w:tr w:rsidR="00251057" w:rsidRPr="00B0509D" w14:paraId="7020ED1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8D2AB4C" w14:textId="335B5DD6" w:rsidR="008C386B" w:rsidRPr="00B0509D" w:rsidRDefault="003A7D39" w:rsidP="00FF245D">
            <w:pPr>
              <w:widowControl w:val="0"/>
              <w:tabs>
                <w:tab w:val="center" w:pos="4513"/>
              </w:tabs>
              <w:contextualSpacing/>
              <w:rPr>
                <w:i/>
                <w:iCs/>
              </w:rPr>
            </w:pPr>
            <w:r w:rsidRPr="00B0509D">
              <w:rPr>
                <w:i/>
                <w:iCs/>
              </w:rPr>
              <w:t>Salvelinus fontinalis</w:t>
            </w:r>
          </w:p>
        </w:tc>
        <w:tc>
          <w:tcPr>
            <w:tcW w:w="0" w:type="auto"/>
          </w:tcPr>
          <w:p w14:paraId="6143C0B4" w14:textId="48B18CEB"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ok trout</w:t>
            </w:r>
          </w:p>
        </w:tc>
        <w:tc>
          <w:tcPr>
            <w:tcW w:w="0" w:type="auto"/>
          </w:tcPr>
          <w:p w14:paraId="750271CD" w14:textId="37E98C53"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CE4F14" w:rsidRPr="00B0509D">
              <w:t>, M</w:t>
            </w:r>
          </w:p>
        </w:tc>
        <w:tc>
          <w:tcPr>
            <w:tcW w:w="0" w:type="auto"/>
          </w:tcPr>
          <w:p w14:paraId="79D4B497" w14:textId="0E2C68CD" w:rsidR="008C386B" w:rsidRPr="00B0509D" w:rsidRDefault="00844B2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aJlwt5pW","properties":{"formattedCitation":"(Baldwin 1957)","plainCitation":"(Baldwin 1957)","noteIndex":0},"citationItems":[{"id":2069,"uris":["http://zotero.org/users/6116610/items/7V53CRBQ"],"uri":["http://zotero.org/users/6116610/items/7V53CRBQ"],"itemData":{"id":2069,"type":"article-journal","abstract":"Foo,d consumption(mirmows) and weight gained by individual brook trout held at six ,temperaturewsithin th,erange 3.5ø to 21.0øC. are descr?bed relative •o •hei'r body weigh,t.The ,trout consumedmos,tf'ood and made best growth at 13øC. U,til,izationfor growth of food consumeddeclinedwith increase in temperature.","container-title":"Transactions of the American Fisheries Society","DOI":"10.1577/1548-8659(1956)86[323:FCAGOB]2.0.CO;2","ISSN":"0002-8487, 1548-8659","issue":"1","journalAbbreviation":"Transactions of the American Fisheries Society","language":"en","page":"323-328","source":"DOI.org (Crossref)","title":"Food Consumption and Growth of Brook Trout at Different Temperatures","volume":"86","author":[{"family":"Baldwin","given":"N. S."}],"issued":{"date-parts":[["1957",1]]}}}],"schema":"https://github.com/citation-style-language/schema/raw/master/csl-citation.json"} </w:instrText>
            </w:r>
            <w:r w:rsidRPr="00B0509D">
              <w:fldChar w:fldCharType="separate"/>
            </w:r>
            <w:r w:rsidRPr="00B0509D">
              <w:rPr>
                <w:noProof/>
              </w:rPr>
              <w:t>(Baldwin 1957)</w:t>
            </w:r>
            <w:r w:rsidRPr="00B0509D">
              <w:fldChar w:fldCharType="end"/>
            </w:r>
            <w:r w:rsidR="00531185" w:rsidRPr="00B0509D">
              <w:t xml:space="preserve"> </w:t>
            </w:r>
            <w:r w:rsidR="00531185" w:rsidRPr="00B0509D">
              <w:fldChar w:fldCharType="begin"/>
            </w:r>
            <w:r w:rsidR="00A104C1" w:rsidRPr="00B0509D">
              <w:instrText xml:space="preserve"> ADDIN ZOTERO_ITEM CSL_CITATION {"citationID":"BCYB7QZ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00531185" w:rsidRPr="00B0509D">
              <w:fldChar w:fldCharType="separate"/>
            </w:r>
            <w:r w:rsidR="00531185" w:rsidRPr="00B0509D">
              <w:rPr>
                <w:noProof/>
              </w:rPr>
              <w:t>(Beamish 1964)</w:t>
            </w:r>
            <w:r w:rsidR="00531185" w:rsidRPr="00B0509D">
              <w:fldChar w:fldCharType="end"/>
            </w:r>
          </w:p>
        </w:tc>
      </w:tr>
      <w:tr w:rsidR="00251057" w:rsidRPr="00B0509D" w14:paraId="2E37FD1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340B95" w14:textId="14AA6AAD" w:rsidR="008C386B" w:rsidRPr="00B0509D" w:rsidRDefault="00B05DD3" w:rsidP="00FF245D">
            <w:pPr>
              <w:widowControl w:val="0"/>
              <w:tabs>
                <w:tab w:val="center" w:pos="4513"/>
              </w:tabs>
              <w:contextualSpacing/>
              <w:rPr>
                <w:i/>
                <w:iCs/>
              </w:rPr>
            </w:pPr>
            <w:proofErr w:type="spellStart"/>
            <w:r w:rsidRPr="00B0509D">
              <w:rPr>
                <w:i/>
                <w:iCs/>
              </w:rPr>
              <w:t>Leuciscus</w:t>
            </w:r>
            <w:proofErr w:type="spellEnd"/>
            <w:r w:rsidRPr="00B0509D">
              <w:rPr>
                <w:i/>
                <w:iCs/>
              </w:rPr>
              <w:t xml:space="preserve"> </w:t>
            </w:r>
            <w:proofErr w:type="spellStart"/>
            <w:r w:rsidRPr="00B0509D">
              <w:rPr>
                <w:i/>
                <w:iCs/>
              </w:rPr>
              <w:t>leuciscus</w:t>
            </w:r>
            <w:proofErr w:type="spellEnd"/>
          </w:p>
        </w:tc>
        <w:tc>
          <w:tcPr>
            <w:tcW w:w="0" w:type="auto"/>
          </w:tcPr>
          <w:p w14:paraId="07A28FA6" w14:textId="79DF13BD" w:rsidR="008C386B" w:rsidRPr="00B0509D"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Dace</w:t>
            </w:r>
          </w:p>
        </w:tc>
        <w:tc>
          <w:tcPr>
            <w:tcW w:w="0" w:type="auto"/>
          </w:tcPr>
          <w:p w14:paraId="79AD1B95" w14:textId="68CB3E6B" w:rsidR="008C386B" w:rsidRPr="00B0509D"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10815C6" w14:textId="4648B7EF"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KkKY8aIj","properties":{"formattedCitation":"(Marmulla &amp; Rosch 1990)","plainCitation":"(Marmulla &amp; Rosch 1990)","noteIndex":0},"citationItems":[{"id":2071,"uris":["http://zotero.org/users/6116610/items/SNSJCUCT"],"uri":["http://zotero.org/users/6116610/items/SNSJCUCT"],"itemData":{"id":2071,"type":"article-journal","container-title":"Journal of Fish Biology","DOI":"10.1111/j.1095-8649.1990.tb05628.x","ISSN":"0022-1112, 1095-8649","issue":"6","journalAbbreviation":"J Fish Biology","language":"en","page":"789-801","source":"DOI.org (Crossref)","title":"Maximum daily ration of juvenile fish fed on living natural zooplankton","volume":"36","author":[{"family":"Marmulla","given":"G."},{"family":"Rosch","given":"R."}],"issued":{"date-parts":[["1990",6]]}}}],"schema":"https://github.com/citation-style-language/schema/raw/master/csl-citation.json"} </w:instrText>
            </w:r>
            <w:r w:rsidRPr="00B0509D">
              <w:fldChar w:fldCharType="separate"/>
            </w:r>
            <w:r w:rsidRPr="00B0509D">
              <w:rPr>
                <w:noProof/>
              </w:rPr>
              <w:t>(Marmulla &amp; Rosch 1990)</w:t>
            </w:r>
            <w:r w:rsidRPr="00B0509D">
              <w:fldChar w:fldCharType="end"/>
            </w:r>
          </w:p>
        </w:tc>
      </w:tr>
      <w:tr w:rsidR="00251057" w:rsidRPr="00B0509D" w14:paraId="60C9F58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4F5ED25" w14:textId="72ECEE6A" w:rsidR="008C386B" w:rsidRPr="00B0509D" w:rsidRDefault="002F5421" w:rsidP="00FF245D">
            <w:pPr>
              <w:widowControl w:val="0"/>
              <w:tabs>
                <w:tab w:val="center" w:pos="4513"/>
              </w:tabs>
              <w:contextualSpacing/>
              <w:rPr>
                <w:i/>
                <w:iCs/>
              </w:rPr>
            </w:pPr>
            <w:proofErr w:type="spellStart"/>
            <w:r w:rsidRPr="00B0509D">
              <w:rPr>
                <w:i/>
                <w:iCs/>
              </w:rPr>
              <w:t>Lepomis</w:t>
            </w:r>
            <w:proofErr w:type="spellEnd"/>
            <w:r w:rsidRPr="00B0509D">
              <w:rPr>
                <w:i/>
                <w:iCs/>
              </w:rPr>
              <w:t xml:space="preserve"> </w:t>
            </w:r>
            <w:proofErr w:type="spellStart"/>
            <w:r w:rsidRPr="00B0509D">
              <w:rPr>
                <w:i/>
                <w:iCs/>
              </w:rPr>
              <w:t>microlophus</w:t>
            </w:r>
            <w:proofErr w:type="spellEnd"/>
          </w:p>
        </w:tc>
        <w:tc>
          <w:tcPr>
            <w:tcW w:w="0" w:type="auto"/>
          </w:tcPr>
          <w:p w14:paraId="3F00B685" w14:textId="3CB232F0"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Redear</w:t>
            </w:r>
            <w:proofErr w:type="spellEnd"/>
            <w:r w:rsidRPr="00B0509D">
              <w:t xml:space="preserve"> </w:t>
            </w:r>
            <w:proofErr w:type="spellStart"/>
            <w:r w:rsidRPr="00B0509D">
              <w:t>sunfish</w:t>
            </w:r>
            <w:proofErr w:type="spellEnd"/>
          </w:p>
        </w:tc>
        <w:tc>
          <w:tcPr>
            <w:tcW w:w="0" w:type="auto"/>
          </w:tcPr>
          <w:p w14:paraId="59977ED7" w14:textId="06835C89"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23E9F0DC" w14:textId="79F696F2" w:rsidR="008C386B" w:rsidRPr="00B0509D"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EmOzJtRY","properties":{"formattedCitation":"(Wang {\\i{}et al.} 2003)","plainCitation":"(Wang et al. 2003)","noteIndex":0},"citationItems":[{"id":2073,"uris":["http://zotero.org/users/6116610/items/YSLDRKVX"],"uri":["http://zotero.org/users/6116610/items/YSLDRKVX"],"itemData":{"id":2073,"type":"article-journal","abstract":"Maximum handling sizes, prey size and species preferences, and ad libitum consumption rates were determined for three size classes of redear sunfish Lepomis microlophus feeding on Physa gyrina and Helisoma trivolvis. two common aquaculture-pond snails which serve as intermediate hosts for fish parasites. Maximum handling-size experiments indicated that redear sunfish as small as 14-cm total length were capable of consuming all sizes of Physa typically observed in ponds, whereas only redear sunfish of at least 32-cm total length are capable of consuming all commonly observed sizes of pond-dwelling Helisoma. When presented with a range of sizes of both snail species, redear sunfish consumed higher proportions of smaller- and medium-sized snails; the largest snails offered were uneaten or consumed in relatively small quantities. Multiple linear regression was applied to consumption data to develop a simple model for predicting mean daily ad libitum consumption rate (glg per d) for redear sunfish feeding on snails with temperature (20-27 C ) and fish total length (9-24 cm) as independent variables. Our findings will facilitate prediction of numbers of redear sunfish of a given size required to control populations of Physa and Helisoma in ponds. Such predictions will enable pond owners to quickly evaluate whether stocking redear sunfish as a control agent for undesirable snail populations will be economically and logistically feasible. Findings also indicate potential limitations in the use of redear sunfish to control populations of Helisoma due to the inability of redear sunfish as large as 24-cm total length to consume the largest 30-40% of Helisoma commonly observed in ponds and to the expense of stocking larger fish (32-cm total length) capable of consuming all sizes of Helisoma.","container-title":"Journal of the World Aquaculture Society","DOI":"10.1111/j.1749-7345.2003.tb00075.x","ISSN":"0893-8849, 1749-7345","issue":"3","journalAbbreviation":"J World Aquaculture Soc","language":"en","page":"379-386","source":"DOI.org (Crossref)","title":"Prey-size Preference, Maximum Handling Size, and Consumption Rates for Redear Sunfish Lepomis microlophus Feeding on Two Gastropods Common to Aquaculture Ponds","volume":"34","author":[{"family":"Wang","given":"Han Ping"},{"family":"Hayward","given":"Robert S."},{"family":"Whitledge","given":"Gregory W."},{"family":"Fischer","given":"Steven A."}],"issued":{"date-parts":[["2003",9]]}}}],"schema":"https://github.com/citation-style-language/schema/raw/master/csl-citation.json"} </w:instrText>
            </w:r>
            <w:r w:rsidRPr="00B0509D">
              <w:fldChar w:fldCharType="separate"/>
            </w:r>
            <w:r w:rsidRPr="00B0509D">
              <w:t xml:space="preserve">(Wang </w:t>
            </w:r>
            <w:r w:rsidRPr="00B0509D">
              <w:rPr>
                <w:i/>
                <w:iCs/>
              </w:rPr>
              <w:t>et al.</w:t>
            </w:r>
            <w:r w:rsidRPr="00B0509D">
              <w:t xml:space="preserve"> 2003)</w:t>
            </w:r>
            <w:r w:rsidRPr="00B0509D">
              <w:fldChar w:fldCharType="end"/>
            </w:r>
          </w:p>
        </w:tc>
      </w:tr>
      <w:tr w:rsidR="00251057" w:rsidRPr="00B0509D" w14:paraId="156C12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EDDDC98" w14:textId="2DEBCC4B" w:rsidR="008C386B" w:rsidRPr="00B0509D" w:rsidRDefault="002F6002" w:rsidP="00FF245D">
            <w:pPr>
              <w:widowControl w:val="0"/>
              <w:tabs>
                <w:tab w:val="center" w:pos="4513"/>
              </w:tabs>
              <w:contextualSpacing/>
              <w:rPr>
                <w:i/>
                <w:iCs/>
              </w:rPr>
            </w:pPr>
            <w:proofErr w:type="spellStart"/>
            <w:r w:rsidRPr="00B0509D">
              <w:rPr>
                <w:i/>
                <w:iCs/>
              </w:rPr>
              <w:t>Channa</w:t>
            </w:r>
            <w:proofErr w:type="spellEnd"/>
            <w:r w:rsidRPr="00B0509D">
              <w:rPr>
                <w:i/>
                <w:iCs/>
              </w:rPr>
              <w:t> </w:t>
            </w:r>
            <w:proofErr w:type="spellStart"/>
            <w:r w:rsidRPr="00B0509D">
              <w:rPr>
                <w:i/>
                <w:iCs/>
              </w:rPr>
              <w:t>argus</w:t>
            </w:r>
            <w:proofErr w:type="spellEnd"/>
          </w:p>
        </w:tc>
        <w:tc>
          <w:tcPr>
            <w:tcW w:w="0" w:type="auto"/>
          </w:tcPr>
          <w:p w14:paraId="18A1975A" w14:textId="7D01F337" w:rsidR="008C386B" w:rsidRPr="00260941"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Chinese </w:t>
            </w:r>
            <w:commentRangeStart w:id="63"/>
            <w:commentRangeStart w:id="64"/>
            <w:r w:rsidRPr="00260941">
              <w:rPr>
                <w:lang w:val="en-GB"/>
              </w:rPr>
              <w:t>snakehead</w:t>
            </w:r>
            <w:commentRangeEnd w:id="63"/>
            <w:r w:rsidR="002F2214" w:rsidRPr="00B0509D">
              <w:rPr>
                <w:rStyle w:val="Kommentarsreferens"/>
              </w:rPr>
              <w:commentReference w:id="63"/>
            </w:r>
            <w:commentRangeEnd w:id="64"/>
            <w:r w:rsidR="00626EE4" w:rsidRPr="00B0509D">
              <w:rPr>
                <w:rStyle w:val="Kommentarsreferens"/>
              </w:rPr>
              <w:commentReference w:id="64"/>
            </w:r>
            <w:ins w:id="65" w:author="Max Lindmark" w:date="2020-12-09T12:15:00Z">
              <w:r w:rsidR="002768C8" w:rsidRPr="00260941">
                <w:rPr>
                  <w:lang w:val="en-GB"/>
                </w:rPr>
                <w:t xml:space="preserve"> (</w:t>
              </w:r>
            </w:ins>
            <w:ins w:id="66" w:author="Max Lindmark" w:date="2020-12-09T12:28:00Z">
              <w:r w:rsidR="00251057" w:rsidRPr="00260941">
                <w:rPr>
                  <w:lang w:val="en-GB"/>
                </w:rPr>
                <w:t xml:space="preserve">alt. </w:t>
              </w:r>
            </w:ins>
            <w:ins w:id="67" w:author="Max Lindmark" w:date="2020-12-09T12:15:00Z">
              <w:r w:rsidR="002768C8" w:rsidRPr="00260941">
                <w:rPr>
                  <w:lang w:val="en-GB"/>
                </w:rPr>
                <w:t>Northern snakehead or Snakehead)</w:t>
              </w:r>
            </w:ins>
          </w:p>
        </w:tc>
        <w:tc>
          <w:tcPr>
            <w:tcW w:w="0" w:type="auto"/>
          </w:tcPr>
          <w:p w14:paraId="606479CD" w14:textId="370061D9" w:rsidR="008C386B" w:rsidRPr="00B0509D"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1C7BA5" w:rsidRPr="00B0509D">
              <w:t>, M</w:t>
            </w:r>
          </w:p>
        </w:tc>
        <w:tc>
          <w:tcPr>
            <w:tcW w:w="0" w:type="auto"/>
          </w:tcPr>
          <w:p w14:paraId="6801C874" w14:textId="77777777" w:rsidR="008C386B" w:rsidRPr="00B0509D" w:rsidRDefault="00037B3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xH0ycXHJ","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sidRPr="00B0509D">
              <w:fldChar w:fldCharType="separate"/>
            </w:r>
            <w:r w:rsidRPr="00B0509D">
              <w:t xml:space="preserve">(Liu </w:t>
            </w:r>
            <w:r w:rsidRPr="00B0509D">
              <w:rPr>
                <w:i/>
                <w:iCs/>
              </w:rPr>
              <w:t>et al.</w:t>
            </w:r>
            <w:r w:rsidRPr="00B0509D">
              <w:t xml:space="preserve"> 1998)</w:t>
            </w:r>
            <w:r w:rsidRPr="00B0509D">
              <w:fldChar w:fldCharType="end"/>
            </w:r>
          </w:p>
          <w:p w14:paraId="09A18B5D" w14:textId="3E6EBDB2" w:rsidR="002210A0" w:rsidRPr="00B0509D"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9skYZ93o","properties":{"formattedCitation":"(Liu {\\i{}et al.} 2000)","plainCitation":"(Liu et al. 2000)","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Siniperca chuatsi) and Chinese snakehead (Channa argus)","volume":"127","author":[{"family":"Liu","given":"Jiashou"},{"family":"Cui","given":"Yibo"},{"family":"Liu","given":"Jiankang"}],"issued":{"date-parts":[["2000",10]]}}}],"schema":"https://github.com/citation-style-language/schema/raw/master/csl-citation.json"} </w:instrText>
            </w:r>
            <w:r w:rsidRPr="00B0509D">
              <w:fldChar w:fldCharType="separate"/>
            </w:r>
            <w:r w:rsidRPr="00B0509D">
              <w:t xml:space="preserve">(Liu </w:t>
            </w:r>
            <w:r w:rsidRPr="00B0509D">
              <w:rPr>
                <w:i/>
                <w:iCs/>
              </w:rPr>
              <w:t>et al.</w:t>
            </w:r>
            <w:r w:rsidRPr="00B0509D">
              <w:t xml:space="preserve"> 2000)</w:t>
            </w:r>
            <w:r w:rsidRPr="00B0509D">
              <w:fldChar w:fldCharType="end"/>
            </w:r>
          </w:p>
        </w:tc>
      </w:tr>
      <w:tr w:rsidR="00251057" w:rsidRPr="00B0509D" w14:paraId="0F28A2F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FFD345" w14:textId="6962259E" w:rsidR="00293A53" w:rsidRPr="00B0509D" w:rsidRDefault="00293A53" w:rsidP="00FF245D">
            <w:pPr>
              <w:widowControl w:val="0"/>
              <w:tabs>
                <w:tab w:val="center" w:pos="4513"/>
              </w:tabs>
              <w:contextualSpacing/>
              <w:rPr>
                <w:i/>
                <w:iCs/>
              </w:rPr>
            </w:pPr>
            <w:proofErr w:type="spellStart"/>
            <w:r w:rsidRPr="00B0509D">
              <w:rPr>
                <w:i/>
                <w:iCs/>
              </w:rPr>
              <w:t>Siniperca</w:t>
            </w:r>
            <w:proofErr w:type="spellEnd"/>
            <w:r w:rsidRPr="00B0509D">
              <w:rPr>
                <w:i/>
                <w:iCs/>
              </w:rPr>
              <w:t xml:space="preserve"> </w:t>
            </w:r>
            <w:proofErr w:type="spellStart"/>
            <w:r w:rsidRPr="00B0509D">
              <w:rPr>
                <w:i/>
                <w:iCs/>
              </w:rPr>
              <w:t>chuatsi</w:t>
            </w:r>
            <w:proofErr w:type="spellEnd"/>
          </w:p>
        </w:tc>
        <w:tc>
          <w:tcPr>
            <w:tcW w:w="0" w:type="auto"/>
          </w:tcPr>
          <w:p w14:paraId="3058E997" w14:textId="754A012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andarin fish</w:t>
            </w:r>
          </w:p>
        </w:tc>
        <w:tc>
          <w:tcPr>
            <w:tcW w:w="0" w:type="auto"/>
          </w:tcPr>
          <w:p w14:paraId="5E06126E" w14:textId="1EB0245B" w:rsidR="00293A53" w:rsidRPr="00B0509D" w:rsidRDefault="0002546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C, </w:t>
            </w:r>
            <w:r w:rsidR="00293A53" w:rsidRPr="00B0509D">
              <w:t>M</w:t>
            </w:r>
          </w:p>
        </w:tc>
        <w:tc>
          <w:tcPr>
            <w:tcW w:w="0" w:type="auto"/>
          </w:tcPr>
          <w:p w14:paraId="02BE2D08" w14:textId="156A05ED" w:rsidR="00B21240" w:rsidRPr="00B0509D"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f33AX81q","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sidRPr="00B0509D">
              <w:fldChar w:fldCharType="separate"/>
            </w:r>
            <w:r w:rsidRPr="00B0509D">
              <w:t xml:space="preserve">(Liu </w:t>
            </w:r>
            <w:r w:rsidRPr="00B0509D">
              <w:rPr>
                <w:i/>
                <w:iCs/>
              </w:rPr>
              <w:t>et al.</w:t>
            </w:r>
            <w:r w:rsidRPr="00B0509D">
              <w:t xml:space="preserve"> 1998)</w:t>
            </w:r>
            <w:r w:rsidRPr="00B0509D">
              <w:fldChar w:fldCharType="end"/>
            </w:r>
          </w:p>
          <w:p w14:paraId="29FDF83A" w14:textId="0B4575A0" w:rsidR="00293A53" w:rsidRPr="00B0509D" w:rsidRDefault="002210A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rMBhMeGQ","properties":{"formattedCitation":"(Liu {\\i{}et al.} 2000)","plainCitation":"(Liu et al. 2000)","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Siniperca chuatsi) and Chinese snakehead (Channa argus)","volume":"127","author":[{"family":"Liu","given":"Jiashou"},{"family":"Cui","given":"Yibo"},{"family":"Liu","given":"Jiankang"}],"issued":{"date-parts":[["2000",10]]}}}],"schema":"https://github.com/citation-style-language/schema/raw/master/csl-citation.json"} </w:instrText>
            </w:r>
            <w:r w:rsidRPr="00B0509D">
              <w:fldChar w:fldCharType="separate"/>
            </w:r>
            <w:r w:rsidRPr="00B0509D">
              <w:t xml:space="preserve">(Liu </w:t>
            </w:r>
            <w:r w:rsidRPr="00B0509D">
              <w:rPr>
                <w:i/>
                <w:iCs/>
              </w:rPr>
              <w:t>et al.</w:t>
            </w:r>
            <w:r w:rsidRPr="00B0509D">
              <w:t xml:space="preserve"> 2000)</w:t>
            </w:r>
            <w:r w:rsidRPr="00B0509D">
              <w:fldChar w:fldCharType="end"/>
            </w:r>
          </w:p>
        </w:tc>
      </w:tr>
      <w:tr w:rsidR="00251057" w:rsidRPr="00B0509D" w14:paraId="753CD6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1830C8" w14:textId="16BF2065" w:rsidR="00293A53" w:rsidRPr="00B0509D" w:rsidRDefault="00293A53" w:rsidP="00FF245D">
            <w:pPr>
              <w:widowControl w:val="0"/>
              <w:tabs>
                <w:tab w:val="center" w:pos="4513"/>
              </w:tabs>
              <w:contextualSpacing/>
              <w:rPr>
                <w:i/>
                <w:iCs/>
              </w:rPr>
            </w:pPr>
            <w:proofErr w:type="spellStart"/>
            <w:r w:rsidRPr="00B0509D">
              <w:rPr>
                <w:i/>
                <w:iCs/>
              </w:rPr>
              <w:t>Gasterosteus</w:t>
            </w:r>
            <w:proofErr w:type="spellEnd"/>
            <w:r w:rsidRPr="00B0509D">
              <w:rPr>
                <w:i/>
                <w:iCs/>
              </w:rPr>
              <w:t xml:space="preserve"> </w:t>
            </w:r>
            <w:proofErr w:type="spellStart"/>
            <w:r w:rsidRPr="00B0509D">
              <w:rPr>
                <w:i/>
                <w:iCs/>
              </w:rPr>
              <w:t>aculeatus</w:t>
            </w:r>
            <w:proofErr w:type="spellEnd"/>
          </w:p>
        </w:tc>
        <w:tc>
          <w:tcPr>
            <w:tcW w:w="0" w:type="auto"/>
          </w:tcPr>
          <w:p w14:paraId="23B54149" w14:textId="15C88C7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Three-spined stickleback</w:t>
            </w:r>
          </w:p>
        </w:tc>
        <w:tc>
          <w:tcPr>
            <w:tcW w:w="0" w:type="auto"/>
          </w:tcPr>
          <w:p w14:paraId="31144B1D" w14:textId="3D4A70E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72926515" w14:textId="69F38C5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hqdJLXOZ","properties":{"formattedCitation":"(Wootton {\\i{}et al.} 1980)","plainCitation":"(Wootton et al. 1980)","noteIndex":0},"citationItems":[{"id":2075,"uris":["http://zotero.org/users/6116610/items/ZQUZ45MM"],"uri":["http://zotero.org/users/6116610/items/ZQUZ45MM"],"itemData":{"id":2075,"type":"article-journal","container-title":"Journal of Fish Biology","DOI":"10.1111/j.1095-8649.1980.tb02803.x","ISSN":"0022-1112, 1095-8649","issue":"6","journalAbbreviation":"J Fish Biology","language":"en","page":"695-705","source":"DOI.org (Crossref)","title":"Effect of body weight and temperature on the maximum daily food consumption of Gasterosteus aculeatus L. and Phoxinus phoxinus (L.): selecting an appropriate model","title-short":"Effect of body weight and temperature on the maximum daily food consumption of Gasterosteus aculeatus L. and Phoxinus phoxinus (L.)","volume":"17","author":[{"family":"Wootton","given":"R. J."},{"family":"Allen","given":"J. R. M."},{"family":"Cole","given":"S. J."}],"issued":{"date-parts":[["1980",12]]}}}],"schema":"https://github.com/citation-style-language/schema/raw/master/csl-citation.json"} </w:instrText>
            </w:r>
            <w:r w:rsidRPr="00B0509D">
              <w:fldChar w:fldCharType="separate"/>
            </w:r>
            <w:r w:rsidRPr="00B0509D">
              <w:t xml:space="preserve">(Wootton </w:t>
            </w:r>
            <w:r w:rsidRPr="00B0509D">
              <w:rPr>
                <w:i/>
                <w:iCs/>
              </w:rPr>
              <w:t>et al.</w:t>
            </w:r>
            <w:r w:rsidRPr="00B0509D">
              <w:t xml:space="preserve"> 1980)</w:t>
            </w:r>
            <w:r w:rsidRPr="00B0509D">
              <w:fldChar w:fldCharType="end"/>
            </w:r>
          </w:p>
        </w:tc>
      </w:tr>
      <w:tr w:rsidR="00251057" w:rsidRPr="00B0509D" w14:paraId="7CCD988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079B55" w14:textId="135BC93C" w:rsidR="00293A53" w:rsidRPr="00B0509D" w:rsidRDefault="00293A53" w:rsidP="00FF245D">
            <w:pPr>
              <w:widowControl w:val="0"/>
              <w:tabs>
                <w:tab w:val="center" w:pos="4513"/>
              </w:tabs>
              <w:contextualSpacing/>
              <w:rPr>
                <w:i/>
                <w:iCs/>
              </w:rPr>
            </w:pPr>
            <w:r w:rsidRPr="00B0509D">
              <w:rPr>
                <w:i/>
                <w:iCs/>
              </w:rPr>
              <w:t>Salmo trutta</w:t>
            </w:r>
          </w:p>
        </w:tc>
        <w:tc>
          <w:tcPr>
            <w:tcW w:w="0" w:type="auto"/>
          </w:tcPr>
          <w:p w14:paraId="5341AF04" w14:textId="775EC3D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wn trout</w:t>
            </w:r>
          </w:p>
        </w:tc>
        <w:tc>
          <w:tcPr>
            <w:tcW w:w="0" w:type="auto"/>
          </w:tcPr>
          <w:p w14:paraId="50DED109" w14:textId="098C851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F063936" w14:textId="05CB035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oW1oq7wi","properties":{"formattedCitation":"(Elliott 1976)","plainCitation":"(Elliott 1976)","noteIndex":0},"citationItems":[{"id":2077,"uris":["http://zotero.org/users/6116610/items/BY2HMCHS"],"uri":["http://zotero.org/users/6116610/items/BY2HMCHS"],"itemData":{"id":2077,"type":"article-journal","container-title":"The Journal of Animal Ecology","DOI":"10.2307/3590","ISSN":"00218790","issue":"3","journalAbbreviation":"The Journal of Animal Ecology","language":"en","page":"923","source":"DOI.org (Crossref)","title":"The Energetics of Feeding, Metabolism and Growth of Brown Trout (Salmo trutta L.) in Relation to Body Weight, Water Temperature and Ration Size","volume":"45","author":[{"family":"Elliott","given":"J. M."}],"issued":{"date-parts":[["1976",10]]}}}],"schema":"https://github.com/citation-style-language/schema/raw/master/csl-citation.json"} </w:instrText>
            </w:r>
            <w:r w:rsidRPr="00B0509D">
              <w:fldChar w:fldCharType="separate"/>
            </w:r>
            <w:r w:rsidRPr="00B0509D">
              <w:rPr>
                <w:noProof/>
              </w:rPr>
              <w:t>(Elliott 1976)</w:t>
            </w:r>
            <w:r w:rsidRPr="00B0509D">
              <w:fldChar w:fldCharType="end"/>
            </w:r>
          </w:p>
        </w:tc>
      </w:tr>
      <w:tr w:rsidR="00251057" w:rsidRPr="00B0509D" w14:paraId="7278AC7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661003A" w14:textId="7BC56787" w:rsidR="00293A53" w:rsidRPr="00B0509D" w:rsidRDefault="00293A53" w:rsidP="00FF245D">
            <w:pPr>
              <w:widowControl w:val="0"/>
              <w:tabs>
                <w:tab w:val="center" w:pos="4513"/>
              </w:tabs>
              <w:contextualSpacing/>
              <w:rPr>
                <w:i/>
                <w:iCs/>
              </w:rPr>
            </w:pPr>
            <w:proofErr w:type="spellStart"/>
            <w:r w:rsidRPr="00B0509D">
              <w:rPr>
                <w:i/>
                <w:iCs/>
              </w:rPr>
              <w:t>Epinephelus</w:t>
            </w:r>
            <w:proofErr w:type="spellEnd"/>
            <w:r w:rsidRPr="00B0509D">
              <w:rPr>
                <w:i/>
                <w:iCs/>
              </w:rPr>
              <w:t xml:space="preserve"> </w:t>
            </w:r>
            <w:proofErr w:type="spellStart"/>
            <w:r w:rsidRPr="00B0509D">
              <w:rPr>
                <w:i/>
                <w:iCs/>
              </w:rPr>
              <w:t>coioides</w:t>
            </w:r>
            <w:proofErr w:type="spellEnd"/>
          </w:p>
        </w:tc>
        <w:tc>
          <w:tcPr>
            <w:tcW w:w="0" w:type="auto"/>
          </w:tcPr>
          <w:p w14:paraId="5E226246" w14:textId="6B0BC75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Orange-spotted grouper</w:t>
            </w:r>
          </w:p>
        </w:tc>
        <w:tc>
          <w:tcPr>
            <w:tcW w:w="0" w:type="auto"/>
          </w:tcPr>
          <w:p w14:paraId="0252B014" w14:textId="37B6E66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39399E3F" w14:textId="1EBD9C7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5F50F5">
              <w:instrText xml:space="preserve"> ADDIN ZOTERO_ITEM CSL_CITATION {"citationID":"Djx2RB8L","properties":{"formattedCitation":"(Lin {\\i{}et al.} 2008)","plainCitation":"(Lin et al. 2008)","noteIndex":0},"citationItems":[{"id":"BOQzk59y/d3mxcLIB","uris":["http://zotero.org/users/6116610/items/TU3SMQYR"],"uri":["http://zotero.org/users/6116610/items/TU3SMQYR"],"itemData":{"id":2079,"type":"article-journal","abstract":"Effects of water temperature (17, 21, 25, 30 and 35°C) and body size (14.75–281.41 g initial body weight) on food consumption, growth, feed conversion, and dry matter content in orange-spotted grouper fed to satiation were investigated. The combined effect of temperature (T, °C) and body weight (W, g) on maximum food consumption (Cmax, g/day) was described as: lnCmax= –7.411+0.828 lnW+0.317T–0.004 7T 2, and the optimum feeding temperature was 33.9°C. The combined effect of temperature and body weight on growth (G) was described as: lnG= –4.461–0.208lnW+0.394T–0.006 3T 2. The optimum growth temperature was 31.4°C, whereas overall growth rates were high at 25, 30 and 35 °C. Feed conversion efficiencies (FCE, %), increasing first and then decreasing with increasing temperature, averaged from 1.8 to 2.1 in terms of dry weight of food fish. The optimum temperature for FCE tended to be lower than that for growth or feeding. Dry matter content increased with both increasing water temperature (17, 25, 30 and 35°C) and body weight, and the combined effect of temperature and body weight on dry matter content (DM, %) was described as: lnDM =3.232+0.01 4 lnW–0.004 4T+0.001 2TlnW.","container-title":"Chinese Journal of Oceanology and Limnology","DOI":"10.1007/s00343-008-0069-5","ISSN":"0254-4059, 1993-5005","issue":"1","journalAbbreviation":"Chin. J. Ocean. Limnol.","language":"en","page":"69-75","source":"DOI.org (Crossref)","title":"Optimum temperature for the growth performance of juvenile orange-spotted grouper (Epinephelus coioides H.)","volume":"26","author":[{"family":"Lin","given":"Xiangzhi"},{"family":"Xie","given":"Shouqi"},{"family":"Su","given":"Yongquan"},{"family":"Cui","given":"Yibo"}],"issued":{"date-parts":[["2008",2]]}}}],"schema":"https://github.com/citation-style-language/schema/raw/master/csl-citation.json"} </w:instrText>
            </w:r>
            <w:r w:rsidRPr="00B0509D">
              <w:fldChar w:fldCharType="separate"/>
            </w:r>
            <w:r w:rsidRPr="00B0509D">
              <w:t xml:space="preserve">(Lin </w:t>
            </w:r>
            <w:r w:rsidRPr="00B0509D">
              <w:rPr>
                <w:i/>
                <w:iCs/>
              </w:rPr>
              <w:t>et al.</w:t>
            </w:r>
            <w:r w:rsidRPr="00B0509D">
              <w:t xml:space="preserve"> 2008)</w:t>
            </w:r>
            <w:r w:rsidRPr="00B0509D">
              <w:fldChar w:fldCharType="end"/>
            </w:r>
          </w:p>
        </w:tc>
      </w:tr>
      <w:tr w:rsidR="00251057" w:rsidRPr="00B0509D" w14:paraId="02EBA6C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A7CDF9F" w14:textId="5AFE4F55" w:rsidR="00293A53" w:rsidRPr="00B0509D" w:rsidRDefault="00293A53" w:rsidP="00FF245D">
            <w:pPr>
              <w:widowControl w:val="0"/>
              <w:tabs>
                <w:tab w:val="center" w:pos="4513"/>
              </w:tabs>
              <w:contextualSpacing/>
              <w:rPr>
                <w:i/>
                <w:iCs/>
              </w:rPr>
            </w:pPr>
            <w:r w:rsidRPr="00B0509D">
              <w:rPr>
                <w:i/>
                <w:iCs/>
              </w:rPr>
              <w:t>Coregonus albula</w:t>
            </w:r>
          </w:p>
        </w:tc>
        <w:tc>
          <w:tcPr>
            <w:tcW w:w="0" w:type="auto"/>
          </w:tcPr>
          <w:p w14:paraId="57C57CD5" w14:textId="1C99786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Vendace</w:t>
            </w:r>
          </w:p>
        </w:tc>
        <w:tc>
          <w:tcPr>
            <w:tcW w:w="0" w:type="auto"/>
          </w:tcPr>
          <w:p w14:paraId="439B8571" w14:textId="2636427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405B201C" w14:textId="2B6100F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MkrVpvb2","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524886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6989D1" w14:textId="4A913CBB" w:rsidR="00293A53" w:rsidRPr="00B0509D" w:rsidRDefault="00293A53" w:rsidP="00FF245D">
            <w:pPr>
              <w:widowControl w:val="0"/>
              <w:tabs>
                <w:tab w:val="center" w:pos="4513"/>
              </w:tabs>
              <w:contextualSpacing/>
              <w:rPr>
                <w:i/>
                <w:iCs/>
              </w:rPr>
            </w:pPr>
            <w:proofErr w:type="spellStart"/>
            <w:r w:rsidRPr="00B0509D">
              <w:rPr>
                <w:i/>
                <w:iCs/>
              </w:rPr>
              <w:t>Coregonus</w:t>
            </w:r>
            <w:proofErr w:type="spellEnd"/>
            <w:r w:rsidRPr="00B0509D">
              <w:rPr>
                <w:i/>
                <w:iCs/>
              </w:rPr>
              <w:t xml:space="preserve"> </w:t>
            </w:r>
            <w:proofErr w:type="spellStart"/>
            <w:r w:rsidRPr="00B0509D">
              <w:rPr>
                <w:i/>
                <w:iCs/>
              </w:rPr>
              <w:t>fontanae</w:t>
            </w:r>
            <w:proofErr w:type="spellEnd"/>
          </w:p>
        </w:tc>
        <w:tc>
          <w:tcPr>
            <w:tcW w:w="0" w:type="auto"/>
          </w:tcPr>
          <w:p w14:paraId="5E58B32A" w14:textId="59CE5CD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Stechlin</w:t>
            </w:r>
            <w:proofErr w:type="spellEnd"/>
            <w:r w:rsidRPr="00B0509D">
              <w:t xml:space="preserve"> </w:t>
            </w:r>
            <w:proofErr w:type="spellStart"/>
            <w:r w:rsidRPr="00B0509D">
              <w:t>cisco</w:t>
            </w:r>
            <w:proofErr w:type="spellEnd"/>
          </w:p>
        </w:tc>
        <w:tc>
          <w:tcPr>
            <w:tcW w:w="0" w:type="auto"/>
          </w:tcPr>
          <w:p w14:paraId="5CD8DDE2" w14:textId="3925C07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6C51879" w14:textId="4455064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R6kgLQbz","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70AAE0D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36118C4" w14:textId="05CD6776" w:rsidR="00293A53" w:rsidRPr="00B0509D" w:rsidRDefault="00293A53" w:rsidP="00FF245D">
            <w:pPr>
              <w:widowControl w:val="0"/>
              <w:tabs>
                <w:tab w:val="center" w:pos="4513"/>
              </w:tabs>
              <w:contextualSpacing/>
              <w:rPr>
                <w:i/>
                <w:iCs/>
              </w:rPr>
            </w:pPr>
            <w:proofErr w:type="spellStart"/>
            <w:r w:rsidRPr="00B0509D">
              <w:rPr>
                <w:i/>
                <w:iCs/>
              </w:rPr>
              <w:t>Abramis</w:t>
            </w:r>
            <w:proofErr w:type="spellEnd"/>
            <w:r w:rsidRPr="00B0509D">
              <w:rPr>
                <w:i/>
                <w:iCs/>
              </w:rPr>
              <w:t xml:space="preserve"> </w:t>
            </w:r>
            <w:proofErr w:type="spellStart"/>
            <w:r w:rsidRPr="00B0509D">
              <w:rPr>
                <w:i/>
                <w:iCs/>
              </w:rPr>
              <w:t>brama</w:t>
            </w:r>
            <w:proofErr w:type="spellEnd"/>
          </w:p>
        </w:tc>
        <w:tc>
          <w:tcPr>
            <w:tcW w:w="0" w:type="auto"/>
          </w:tcPr>
          <w:p w14:paraId="66B2FCB7" w14:textId="1A7DCC8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bream</w:t>
            </w:r>
          </w:p>
        </w:tc>
        <w:tc>
          <w:tcPr>
            <w:tcW w:w="0" w:type="auto"/>
          </w:tcPr>
          <w:p w14:paraId="7EFFE7F9" w14:textId="78567AE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A733451" w14:textId="3121525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4mRbxQ00","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5F3386F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7F8026" w14:textId="413C691E" w:rsidR="00293A53" w:rsidRPr="00B0509D" w:rsidRDefault="00293A53" w:rsidP="00FF245D">
            <w:pPr>
              <w:widowControl w:val="0"/>
              <w:tabs>
                <w:tab w:val="center" w:pos="4513"/>
              </w:tabs>
              <w:contextualSpacing/>
              <w:rPr>
                <w:i/>
                <w:iCs/>
              </w:rPr>
            </w:pPr>
            <w:proofErr w:type="spellStart"/>
            <w:r w:rsidRPr="00B0509D">
              <w:rPr>
                <w:i/>
                <w:iCs/>
              </w:rPr>
              <w:t>Rutilus</w:t>
            </w:r>
            <w:proofErr w:type="spellEnd"/>
            <w:r w:rsidRPr="00B0509D">
              <w:rPr>
                <w:i/>
                <w:iCs/>
              </w:rPr>
              <w:t xml:space="preserve"> </w:t>
            </w:r>
            <w:proofErr w:type="spellStart"/>
            <w:r w:rsidRPr="00B0509D">
              <w:rPr>
                <w:i/>
                <w:iCs/>
              </w:rPr>
              <w:t>rutilus</w:t>
            </w:r>
            <w:proofErr w:type="spellEnd"/>
          </w:p>
        </w:tc>
        <w:tc>
          <w:tcPr>
            <w:tcW w:w="0" w:type="auto"/>
          </w:tcPr>
          <w:p w14:paraId="4189793B" w14:textId="573696D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roach</w:t>
            </w:r>
          </w:p>
        </w:tc>
        <w:tc>
          <w:tcPr>
            <w:tcW w:w="0" w:type="auto"/>
          </w:tcPr>
          <w:p w14:paraId="446423EC" w14:textId="6445C04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0C2E0B6" w14:textId="409DFB5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RlRxYKk6","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720A6D6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6CEDF85" w14:textId="4676CFED" w:rsidR="00293A53" w:rsidRPr="00B0509D" w:rsidRDefault="00293A53" w:rsidP="00FF245D">
            <w:pPr>
              <w:widowControl w:val="0"/>
              <w:tabs>
                <w:tab w:val="center" w:pos="4513"/>
              </w:tabs>
              <w:contextualSpacing/>
              <w:rPr>
                <w:i/>
                <w:iCs/>
              </w:rPr>
            </w:pPr>
            <w:proofErr w:type="spellStart"/>
            <w:r w:rsidRPr="00B0509D">
              <w:rPr>
                <w:i/>
                <w:iCs/>
              </w:rPr>
              <w:t>Salvelinus</w:t>
            </w:r>
            <w:proofErr w:type="spellEnd"/>
            <w:r w:rsidRPr="00B0509D">
              <w:rPr>
                <w:i/>
                <w:iCs/>
              </w:rPr>
              <w:t> </w:t>
            </w:r>
            <w:proofErr w:type="spellStart"/>
            <w:r w:rsidRPr="00B0509D">
              <w:rPr>
                <w:i/>
                <w:iCs/>
              </w:rPr>
              <w:t>confluentus</w:t>
            </w:r>
            <w:proofErr w:type="spellEnd"/>
          </w:p>
        </w:tc>
        <w:tc>
          <w:tcPr>
            <w:tcW w:w="0" w:type="auto"/>
          </w:tcPr>
          <w:p w14:paraId="65F38C8C" w14:textId="0856BD2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ull trout</w:t>
            </w:r>
          </w:p>
        </w:tc>
        <w:tc>
          <w:tcPr>
            <w:tcW w:w="0" w:type="auto"/>
          </w:tcPr>
          <w:p w14:paraId="5961C6F5" w14:textId="7DFEA01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71A9673" w14:textId="3473D7B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7QP8FFZT","properties":{"formattedCitation":"(Mesa {\\i{}et al.} 2013)","plainCitation":"(Mesa et al. 2013)","noteIndex":0},"citationItems":[{"id":2083,"uris":["http://zotero.org/users/6116610/items/PPCYZZA8"],"uri":["http://zotero.org/users/6116610/items/PPCYZZA8"],"itemData":{"id":2083,"type":"article-journal","abstract":"We conducted laboratory experiments to parameterize a bioenergetics model for wild Bull Trout Salvelinus conﬂuentus, estimating the effects of body mass (12–1,117 g) and temperature (3–20◦C) on maximum consumption (Cmax) and standard metabolic rates. The temperature associated with the highest Cmax was 16◦C, and Cmax showed the characteristic dome-shaped temperature-dependent response. Mass-dependent values of Cmax (N = 28) at 16◦C ranged from 0.03 to 0.13 g·g−1 ·d−1. The standard metabolic rates of ﬁsh (N = 110) ranged from 0.0005 to 0.003 g·O2·g−1·d−1 and increased with increasing temperature but declined with increasing body mass. In two separate evaluation experiments, which were conducted at only one ration level (40% of estimated Cmax), the model predicted ﬁnal weights that were, on average, within 1.2 ± 2.5% (mean ± SD) of observed values for ﬁsh ranging from 119 to 573 g and within 3.5 ± 4.9% of values for 31–65 g ﬁsh. Model-predicted consumption was within 5.5 ± 10.9% of observed values for larger ﬁsh and within 12.4 ± 16.0% for smaller ﬁsh. Our model should be useful to those dealing with issues currently faced by Bull Trout, such as climate change or alterations in prey availability.","container-title":"Transactions of the American Fisheries Society","DOI":"10.1080/00028487.2012.720628","ISSN":"0002-8487, 1548-8659","issue":"1","journalAbbreviation":"Transactions of the American Fisheries Society","language":"en","page":"41-49","source":"DOI.org (Crossref)","title":"Development and Evaluation of a Bioenergetics Model for Bull Trout","volume":"142","author":[{"family":"Mesa","given":"Matthew G."},{"family":"Weiland","given":"Lisa K."},{"family":"Christiansen","given":"Helena E."},{"family":"Sauter","given":"Sally T."},{"family":"Beauchamp","given":"David A."}],"issued":{"date-parts":[["2013",1]]}}}],"schema":"https://github.com/citation-style-language/schema/raw/master/csl-citation.json"} </w:instrText>
            </w:r>
            <w:r w:rsidRPr="00B0509D">
              <w:fldChar w:fldCharType="separate"/>
            </w:r>
            <w:r w:rsidRPr="00B0509D">
              <w:t xml:space="preserve">(Mesa </w:t>
            </w:r>
            <w:r w:rsidRPr="00B0509D">
              <w:rPr>
                <w:i/>
                <w:iCs/>
              </w:rPr>
              <w:t>et al.</w:t>
            </w:r>
            <w:r w:rsidRPr="00B0509D">
              <w:t xml:space="preserve"> 2013)</w:t>
            </w:r>
            <w:r w:rsidRPr="00B0509D">
              <w:fldChar w:fldCharType="end"/>
            </w:r>
          </w:p>
        </w:tc>
      </w:tr>
      <w:tr w:rsidR="00251057" w:rsidRPr="00B0509D" w14:paraId="6D84C8E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8715774" w14:textId="1A8341F0" w:rsidR="00293A53" w:rsidRPr="00B0509D" w:rsidRDefault="00293A53" w:rsidP="00FF245D">
            <w:pPr>
              <w:widowControl w:val="0"/>
              <w:tabs>
                <w:tab w:val="center" w:pos="4513"/>
              </w:tabs>
              <w:contextualSpacing/>
              <w:rPr>
                <w:i/>
                <w:iCs/>
              </w:rPr>
            </w:pPr>
            <w:proofErr w:type="spellStart"/>
            <w:r w:rsidRPr="00B0509D">
              <w:rPr>
                <w:i/>
                <w:iCs/>
              </w:rPr>
              <w:t>Catostomus</w:t>
            </w:r>
            <w:proofErr w:type="spellEnd"/>
            <w:r w:rsidRPr="00B0509D">
              <w:rPr>
                <w:i/>
                <w:iCs/>
              </w:rPr>
              <w:t xml:space="preserve"> </w:t>
            </w:r>
            <w:proofErr w:type="spellStart"/>
            <w:r w:rsidRPr="00B0509D">
              <w:rPr>
                <w:i/>
                <w:iCs/>
              </w:rPr>
              <w:t>commersonii</w:t>
            </w:r>
            <w:proofErr w:type="spellEnd"/>
          </w:p>
        </w:tc>
        <w:tc>
          <w:tcPr>
            <w:tcW w:w="0" w:type="auto"/>
          </w:tcPr>
          <w:p w14:paraId="3F34CC0A" w14:textId="68E7624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hite sucker</w:t>
            </w:r>
          </w:p>
        </w:tc>
        <w:tc>
          <w:tcPr>
            <w:tcW w:w="0" w:type="auto"/>
          </w:tcPr>
          <w:p w14:paraId="67847FBC" w14:textId="0FB31CC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12542E9" w14:textId="3C82BEC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liJ0CitT","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Pr="00B0509D">
              <w:rPr>
                <w:noProof/>
              </w:rPr>
              <w:t>(Beamish 1964)</w:t>
            </w:r>
            <w:r w:rsidRPr="00B0509D">
              <w:fldChar w:fldCharType="end"/>
            </w:r>
          </w:p>
        </w:tc>
      </w:tr>
      <w:tr w:rsidR="00251057" w:rsidRPr="00B0509D" w14:paraId="16A811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03C28DC" w14:textId="17D48B7B" w:rsidR="00293A53" w:rsidRPr="00B0509D" w:rsidRDefault="00293A53" w:rsidP="00FF245D">
            <w:pPr>
              <w:widowControl w:val="0"/>
              <w:tabs>
                <w:tab w:val="center" w:pos="4513"/>
              </w:tabs>
              <w:contextualSpacing/>
              <w:rPr>
                <w:i/>
                <w:iCs/>
              </w:rPr>
            </w:pPr>
            <w:r w:rsidRPr="00B0509D">
              <w:rPr>
                <w:i/>
                <w:iCs/>
              </w:rPr>
              <w:t>Cyprinus carpio</w:t>
            </w:r>
          </w:p>
        </w:tc>
        <w:tc>
          <w:tcPr>
            <w:tcW w:w="0" w:type="auto"/>
          </w:tcPr>
          <w:p w14:paraId="0EF85E7C" w14:textId="794CD89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carp</w:t>
            </w:r>
          </w:p>
        </w:tc>
        <w:tc>
          <w:tcPr>
            <w:tcW w:w="0" w:type="auto"/>
          </w:tcPr>
          <w:p w14:paraId="694D775D" w14:textId="71E6B9A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BE90D17" w14:textId="5B20544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szlVcda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Pr="00B0509D">
              <w:rPr>
                <w:noProof/>
              </w:rPr>
              <w:t>(Beamish 1964)</w:t>
            </w:r>
            <w:r w:rsidRPr="00B0509D">
              <w:fldChar w:fldCharType="end"/>
            </w:r>
          </w:p>
        </w:tc>
      </w:tr>
      <w:tr w:rsidR="00251057" w:rsidRPr="00B0509D" w14:paraId="354F739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F0B8054" w14:textId="43ECDE9A" w:rsidR="00293A53" w:rsidRPr="00B0509D" w:rsidRDefault="00293A53" w:rsidP="00FF245D">
            <w:pPr>
              <w:widowControl w:val="0"/>
              <w:tabs>
                <w:tab w:val="center" w:pos="4513"/>
              </w:tabs>
              <w:contextualSpacing/>
              <w:rPr>
                <w:i/>
                <w:iCs/>
              </w:rPr>
            </w:pPr>
            <w:r w:rsidRPr="00B0509D">
              <w:rPr>
                <w:i/>
                <w:iCs/>
              </w:rPr>
              <w:t>Ameiurus nebulosus</w:t>
            </w:r>
          </w:p>
        </w:tc>
        <w:tc>
          <w:tcPr>
            <w:tcW w:w="0" w:type="auto"/>
          </w:tcPr>
          <w:p w14:paraId="07470171" w14:textId="626F013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wn bullhead</w:t>
            </w:r>
          </w:p>
        </w:tc>
        <w:tc>
          <w:tcPr>
            <w:tcW w:w="0" w:type="auto"/>
          </w:tcPr>
          <w:p w14:paraId="4A0F073E" w14:textId="06CC945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D95C265" w14:textId="37EDFF9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CzGaxF95","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Pr="00B0509D">
              <w:rPr>
                <w:noProof/>
              </w:rPr>
              <w:t>(Beamish 1964)</w:t>
            </w:r>
            <w:r w:rsidRPr="00B0509D">
              <w:fldChar w:fldCharType="end"/>
            </w:r>
          </w:p>
        </w:tc>
      </w:tr>
      <w:tr w:rsidR="00251057" w:rsidRPr="00B0509D" w14:paraId="5AAE568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513E808" w14:textId="1462AE44" w:rsidR="00293A53" w:rsidRPr="00B0509D" w:rsidRDefault="00293A53" w:rsidP="00FF245D">
            <w:pPr>
              <w:widowControl w:val="0"/>
              <w:tabs>
                <w:tab w:val="center" w:pos="4513"/>
              </w:tabs>
              <w:contextualSpacing/>
              <w:rPr>
                <w:i/>
                <w:iCs/>
              </w:rPr>
            </w:pPr>
            <w:proofErr w:type="spellStart"/>
            <w:r w:rsidRPr="00B0509D">
              <w:rPr>
                <w:i/>
                <w:iCs/>
              </w:rPr>
              <w:t>Silurus</w:t>
            </w:r>
            <w:proofErr w:type="spellEnd"/>
            <w:r w:rsidRPr="00B0509D">
              <w:rPr>
                <w:i/>
                <w:iCs/>
              </w:rPr>
              <w:t xml:space="preserve"> </w:t>
            </w:r>
            <w:proofErr w:type="spellStart"/>
            <w:r w:rsidRPr="00B0509D">
              <w:rPr>
                <w:i/>
                <w:iCs/>
              </w:rPr>
              <w:t>meridionalis</w:t>
            </w:r>
            <w:proofErr w:type="spellEnd"/>
          </w:p>
        </w:tc>
        <w:tc>
          <w:tcPr>
            <w:tcW w:w="0" w:type="auto"/>
          </w:tcPr>
          <w:p w14:paraId="4BDD44EC" w14:textId="7DE0896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outhern catfish</w:t>
            </w:r>
          </w:p>
        </w:tc>
        <w:tc>
          <w:tcPr>
            <w:tcW w:w="0" w:type="auto"/>
          </w:tcPr>
          <w:p w14:paraId="37B925B1" w14:textId="28C420B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4E7C646" w14:textId="10901B5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VX1J5XUl","properties":{"formattedCitation":"(Xie &amp; Sun 1990)","plainCitation":"(Xie &amp; Sun 1990)","noteIndex":0},"citationItems":[{"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schema":"https://github.com/citation-style-language/schema/raw/master/csl-citation.json"} </w:instrText>
            </w:r>
            <w:r w:rsidRPr="00B0509D">
              <w:fldChar w:fldCharType="separate"/>
            </w:r>
            <w:r w:rsidRPr="00B0509D">
              <w:rPr>
                <w:noProof/>
              </w:rPr>
              <w:t>(Xie &amp; Sun 1990)</w:t>
            </w:r>
            <w:r w:rsidRPr="00B0509D">
              <w:fldChar w:fldCharType="end"/>
            </w:r>
          </w:p>
        </w:tc>
      </w:tr>
      <w:tr w:rsidR="00251057" w:rsidRPr="00B0509D" w14:paraId="7E1DFDC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D395BFE" w14:textId="335C171B" w:rsidR="00293A53" w:rsidRPr="00B0509D" w:rsidRDefault="00293A53" w:rsidP="00FF245D">
            <w:pPr>
              <w:widowControl w:val="0"/>
              <w:tabs>
                <w:tab w:val="center" w:pos="4513"/>
              </w:tabs>
              <w:contextualSpacing/>
              <w:rPr>
                <w:i/>
                <w:iCs/>
              </w:rPr>
            </w:pPr>
            <w:r w:rsidRPr="00B0509D">
              <w:rPr>
                <w:i/>
                <w:iCs/>
              </w:rPr>
              <w:lastRenderedPageBreak/>
              <w:t>Carassius auratus</w:t>
            </w:r>
          </w:p>
        </w:tc>
        <w:tc>
          <w:tcPr>
            <w:tcW w:w="0" w:type="auto"/>
          </w:tcPr>
          <w:p w14:paraId="4B12BFD5" w14:textId="75A9C68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oldfish</w:t>
            </w:r>
          </w:p>
        </w:tc>
        <w:tc>
          <w:tcPr>
            <w:tcW w:w="0" w:type="auto"/>
          </w:tcPr>
          <w:p w14:paraId="4C8B03E7" w14:textId="6EEF45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C218CAA" w14:textId="27BE15E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7bQzszeW","properties":{"formattedCitation":"(Beamish &amp; Mookherjii 1964)","plainCitation":"(Beamish &amp; Mookherjii 1964)","noteIndex":0},"citationItems":[{"id":2085,"uris":["http://zotero.org/users/6116610/items/D4BVF9FJ"],"uri":["http://zotero.org/users/6116610/items/D4BVF9FJ"],"itemData":{"id":2085,"type":"article-journal","abstract":"Standard o w e n consumption of goldfish was estimated in relation to weight and temperature from sim~~ltaneomuseasurements of routine oxygen uptake and spontaneous activity. The relation between w e i ~ h tand standard oxygen consumption was expressed as a logarithmic linear regression. For a given shift in temperature, t h e pro ortionate change in standard oxygen consumption appears to bc independent o r weight. The mean slope or the regressions was found to be 0.850.","container-title":"Canadian Journal of Zoology","DOI":"10.1139/z64-015","ISSN":"0008-4301, 1480-3283","issue":"2","journalAbbreviation":"Can. J. Zool.","language":"en","page":"161-175","source":"DOI.org (Crossref)","title":"Respiration of fishes with special emphasis on standard oxygen consumption: I. influence of weight and temperature on respiration of goldfish, Carassius auratus l","title-short":"RESPIRATION OF FISHES WITH SPECIAL EMPHASIS ON STANDARD OXYGEN CONSUMPTION","volume":"42","author":[{"family":"Beamish","given":"F. W. H."},{"family":"Mookherjii","given":"P. S."}],"issued":{"date-parts":[["1964",3,1]]}}}],"schema":"https://github.com/citation-style-language/schema/raw/master/csl-citation.json"} </w:instrText>
            </w:r>
            <w:r w:rsidRPr="00B0509D">
              <w:fldChar w:fldCharType="separate"/>
            </w:r>
            <w:r w:rsidRPr="00B0509D">
              <w:rPr>
                <w:noProof/>
              </w:rPr>
              <w:t>(Beamish &amp; Mookherjii 1964)</w:t>
            </w:r>
            <w:r w:rsidRPr="00B0509D">
              <w:fldChar w:fldCharType="end"/>
            </w:r>
          </w:p>
        </w:tc>
      </w:tr>
      <w:tr w:rsidR="00251057" w:rsidRPr="00B0509D" w14:paraId="0A36AF1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F9D4841" w14:textId="541B6BDF" w:rsidR="00293A53" w:rsidRPr="00B0509D" w:rsidRDefault="00293A53" w:rsidP="00FF245D">
            <w:pPr>
              <w:widowControl w:val="0"/>
              <w:tabs>
                <w:tab w:val="center" w:pos="4513"/>
              </w:tabs>
              <w:contextualSpacing/>
              <w:rPr>
                <w:i/>
                <w:iCs/>
              </w:rPr>
            </w:pPr>
            <w:proofErr w:type="spellStart"/>
            <w:r w:rsidRPr="00B0509D">
              <w:rPr>
                <w:i/>
                <w:iCs/>
              </w:rPr>
              <w:t>Pomadasys</w:t>
            </w:r>
            <w:proofErr w:type="spellEnd"/>
            <w:r w:rsidRPr="00B0509D">
              <w:rPr>
                <w:i/>
                <w:iCs/>
              </w:rPr>
              <w:t xml:space="preserve"> </w:t>
            </w:r>
            <w:proofErr w:type="spellStart"/>
            <w:r w:rsidRPr="00B0509D">
              <w:rPr>
                <w:i/>
                <w:iCs/>
              </w:rPr>
              <w:t>commersonnii</w:t>
            </w:r>
            <w:proofErr w:type="spellEnd"/>
          </w:p>
        </w:tc>
        <w:tc>
          <w:tcPr>
            <w:tcW w:w="0" w:type="auto"/>
          </w:tcPr>
          <w:p w14:paraId="6BCFF84E" w14:textId="5AFD32F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potted grunter</w:t>
            </w:r>
          </w:p>
        </w:tc>
        <w:tc>
          <w:tcPr>
            <w:tcW w:w="0" w:type="auto"/>
          </w:tcPr>
          <w:p w14:paraId="2FE9CFCA" w14:textId="3B0622B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7D53A9F" w14:textId="2487B34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BInyzOVZ","properties":{"formattedCitation":"(Du Perez {\\i{}et al.} 1986)","plainCitation":"(Du Perez et al. 1986)","noteIndex":0},"citationItems":[{"id":2087,"uris":["http://zotero.org/users/6116610/items/49R7GFF2"],"uri":["http://zotero.org/users/6116610/items/49R7GFF2"],"itemData":{"id":2087,"type":"article-journal","container-title":"Comparative Biochemistry and Physiology","issue":"1","page":"61-70","title":"Oxygen consumption of a shallow water teleost, the spotted grunter, Pomadysis commersonni (Lacépéde, 1802)","volume":"84a","author":[{"family":"Du Perez","given":"Hein","suffix":"H."},{"family":"McLachlan","given":"Anton"},{"family":"Marais","given":"J.F.K"}],"issued":{"date-parts":[["1986"]]}}}],"schema":"https://github.com/citation-style-language/schema/raw/master/csl-citation.json"} </w:instrText>
            </w:r>
            <w:r w:rsidRPr="00B0509D">
              <w:fldChar w:fldCharType="separate"/>
            </w:r>
            <w:r w:rsidRPr="00B0509D">
              <w:t xml:space="preserve">(Du Perez </w:t>
            </w:r>
            <w:r w:rsidRPr="00B0509D">
              <w:rPr>
                <w:i/>
                <w:iCs/>
              </w:rPr>
              <w:t>et al.</w:t>
            </w:r>
            <w:r w:rsidRPr="00B0509D">
              <w:t xml:space="preserve"> 1986)</w:t>
            </w:r>
            <w:r w:rsidRPr="00B0509D">
              <w:fldChar w:fldCharType="end"/>
            </w:r>
          </w:p>
        </w:tc>
      </w:tr>
      <w:tr w:rsidR="00251057" w:rsidRPr="00B0509D" w14:paraId="7C277C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E8E511" w14:textId="43F8D56C" w:rsidR="00293A53" w:rsidRPr="00B0509D" w:rsidRDefault="00293A53" w:rsidP="00FF245D">
            <w:pPr>
              <w:widowControl w:val="0"/>
              <w:tabs>
                <w:tab w:val="center" w:pos="4513"/>
              </w:tabs>
              <w:contextualSpacing/>
              <w:rPr>
                <w:i/>
                <w:iCs/>
              </w:rPr>
            </w:pPr>
            <w:r w:rsidRPr="00B0509D">
              <w:rPr>
                <w:i/>
                <w:iCs/>
              </w:rPr>
              <w:t>Melanogrammus aeglefinus</w:t>
            </w:r>
          </w:p>
        </w:tc>
        <w:tc>
          <w:tcPr>
            <w:tcW w:w="0" w:type="auto"/>
          </w:tcPr>
          <w:p w14:paraId="550E4E4A" w14:textId="040AE6F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Haddock</w:t>
            </w:r>
          </w:p>
        </w:tc>
        <w:tc>
          <w:tcPr>
            <w:tcW w:w="0" w:type="auto"/>
          </w:tcPr>
          <w:p w14:paraId="77A8AED7" w14:textId="04F632D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D485D14" w14:textId="645A562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7Y6N2lmu","properties":{"formattedCitation":"(Peck {\\i{}et al.} 2005)","plainCitation":"(Peck et al. 2005)","noteIndex":0},"citationItems":[{"id":2090,"uris":["http://zotero.org/users/6116610/items/V4DQ4UP2"],"uri":["http://zotero.org/users/6116610/items/V4DQ4UP2"],"itemData":{"id":2090,"type":"article-journal","container-title":"Journal of Fish Biology","DOI":"10.1111/j.0022-1112.2005.00633.x","ISSN":"0022-1112, 1095-8649","issue":"4","journalAbbreviation":"Journal of Fish Biology","language":"en","page":"911-923","source":"DOI.org (Crossref)","title":"Effects of temperature, body size and feeding on rates of metabolism in young-of-the-year haddock","volume":"66","author":[{"family":"Peck","given":"M. A."},{"family":"Buckley","given":"L. J."},{"family":"Bengtson","given":"D. A."}],"issued":{"date-parts":[["2005",4]]}}}],"schema":"https://github.com/citation-style-language/schema/raw/master/csl-citation.json"} </w:instrText>
            </w:r>
            <w:r w:rsidRPr="00B0509D">
              <w:fldChar w:fldCharType="separate"/>
            </w:r>
            <w:r w:rsidRPr="00B0509D">
              <w:t xml:space="preserve">(Peck </w:t>
            </w:r>
            <w:r w:rsidRPr="00B0509D">
              <w:rPr>
                <w:i/>
                <w:iCs/>
              </w:rPr>
              <w:t>et al.</w:t>
            </w:r>
            <w:r w:rsidRPr="00B0509D">
              <w:t xml:space="preserve"> 2005)</w:t>
            </w:r>
            <w:r w:rsidRPr="00B0509D">
              <w:fldChar w:fldCharType="end"/>
            </w:r>
          </w:p>
        </w:tc>
      </w:tr>
      <w:tr w:rsidR="00251057" w:rsidRPr="00B0509D" w14:paraId="2DDED30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1D438EC" w14:textId="3DB851E9" w:rsidR="00293A53" w:rsidRPr="00B0509D" w:rsidRDefault="00293A53" w:rsidP="00FF245D">
            <w:pPr>
              <w:widowControl w:val="0"/>
              <w:tabs>
                <w:tab w:val="center" w:pos="4513"/>
              </w:tabs>
              <w:contextualSpacing/>
              <w:rPr>
                <w:i/>
                <w:iCs/>
              </w:rPr>
            </w:pPr>
            <w:proofErr w:type="spellStart"/>
            <w:r w:rsidRPr="00B0509D">
              <w:rPr>
                <w:i/>
                <w:iCs/>
              </w:rPr>
              <w:t>Centropristis</w:t>
            </w:r>
            <w:proofErr w:type="spellEnd"/>
            <w:r w:rsidRPr="00B0509D">
              <w:rPr>
                <w:i/>
                <w:iCs/>
              </w:rPr>
              <w:t xml:space="preserve"> </w:t>
            </w:r>
            <w:proofErr w:type="spellStart"/>
            <w:r w:rsidRPr="00B0509D">
              <w:rPr>
                <w:i/>
                <w:iCs/>
              </w:rPr>
              <w:t>striata</w:t>
            </w:r>
            <w:proofErr w:type="spellEnd"/>
          </w:p>
        </w:tc>
        <w:tc>
          <w:tcPr>
            <w:tcW w:w="0" w:type="auto"/>
          </w:tcPr>
          <w:p w14:paraId="0DD57025" w14:textId="24E4A18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lack sea bass</w:t>
            </w:r>
          </w:p>
        </w:tc>
        <w:tc>
          <w:tcPr>
            <w:tcW w:w="0" w:type="auto"/>
          </w:tcPr>
          <w:p w14:paraId="15987667" w14:textId="632B38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502F788" w14:textId="0F49B24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HvhplCAs","properties":{"formattedCitation":"(Slesinger {\\i{}et al.} 2019)","plainCitation":"(Slesinger et al. 2019)","noteIndex":0},"citationItems":[{"id":2092,"uris":["http://zotero.org/users/6116610/items/Q6G7YT8E"],"uri":["http://zotero.org/users/6116610/items/Q6G7YT8E"],"itemData":{"id":2092,"type":"article-journal","container-title":"PLOS ONE","DOI":"10.1371/journal.pone.0218390","ISSN":"1932-6203","issue":"6","journalAbbreviation":"PLoS ONE","language":"en","page":"e0218390","source":"DOI.org (Crossref)","title":"The effect of ocean warming on black sea bass (Centropristis striata) aerobic scope and hypoxia tolerance","volume":"14","author":[{"family":"Slesinger","given":"Emily"},{"family":"Andres","given":"Alyssa"},{"family":"Young","given":"Rachael"},{"family":"Seibel","given":"Brad"},{"family":"Saba","given":"Vincent"},{"family":"Phelan","given":"Beth"},{"family":"Rosendale","given":"John"},{"family":"Wieczorek","given":"Daniel"},{"family":"Saba","given":"Grace"}],"editor":[{"family":"Dam","given":"Hans G."}],"issued":{"date-parts":[["2019",6,13]]}}}],"schema":"https://github.com/citation-style-language/schema/raw/master/csl-citation.json"} </w:instrText>
            </w:r>
            <w:r w:rsidRPr="00B0509D">
              <w:fldChar w:fldCharType="separate"/>
            </w:r>
            <w:r w:rsidRPr="00B0509D">
              <w:t xml:space="preserve">(Slesinger </w:t>
            </w:r>
            <w:r w:rsidRPr="00B0509D">
              <w:rPr>
                <w:i/>
                <w:iCs/>
              </w:rPr>
              <w:t>et al.</w:t>
            </w:r>
            <w:r w:rsidRPr="00B0509D">
              <w:t xml:space="preserve"> 2019)</w:t>
            </w:r>
            <w:r w:rsidRPr="00B0509D">
              <w:fldChar w:fldCharType="end"/>
            </w:r>
          </w:p>
        </w:tc>
      </w:tr>
      <w:tr w:rsidR="00251057" w:rsidRPr="00B0509D" w14:paraId="6C8349D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8529D57" w14:textId="21EC8395" w:rsidR="00293A53" w:rsidRPr="00B0509D" w:rsidRDefault="00293A53" w:rsidP="00FF245D">
            <w:pPr>
              <w:widowControl w:val="0"/>
              <w:tabs>
                <w:tab w:val="center" w:pos="4513"/>
              </w:tabs>
              <w:contextualSpacing/>
              <w:rPr>
                <w:i/>
                <w:iCs/>
              </w:rPr>
            </w:pPr>
            <w:r w:rsidRPr="00B0509D">
              <w:rPr>
                <w:i/>
                <w:iCs/>
              </w:rPr>
              <w:t xml:space="preserve">Anguilla </w:t>
            </w:r>
            <w:proofErr w:type="spellStart"/>
            <w:r w:rsidRPr="00B0509D">
              <w:rPr>
                <w:i/>
                <w:iCs/>
              </w:rPr>
              <w:t>anguilla</w:t>
            </w:r>
            <w:proofErr w:type="spellEnd"/>
          </w:p>
        </w:tc>
        <w:tc>
          <w:tcPr>
            <w:tcW w:w="0" w:type="auto"/>
          </w:tcPr>
          <w:p w14:paraId="2726D516" w14:textId="181F234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opean eel</w:t>
            </w:r>
          </w:p>
        </w:tc>
        <w:tc>
          <w:tcPr>
            <w:tcW w:w="0" w:type="auto"/>
          </w:tcPr>
          <w:p w14:paraId="746AFEB9" w14:textId="0B151AF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47BB0388" w14:textId="73E23AE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G46AQCLf","properties":{"formattedCitation":"(Degani {\\i{}et al.} 1989)","plainCitation":"(Degani et al. 1989)","noteIndex":0},"citationItems":[{"id":2094,"uris":["http://zotero.org/users/6116610/items/U99P3ADR"],"uri":["http://zotero.org/users/6116610/items/U99P3ADR"],"itemData":{"id":2094,"type":"article-journal","container-title":"Journal of Fish Biology","DOI":"10.1111/j.1095-8649.1989.tb02953.x","ISSN":"0022-1112, 1095-8649","issue":"1","journalAbbreviation":"J Fish Biology","language":"en","page":"19-24","source":"DOI.org (Crossref)","title":"The influence of body size and temperature on oxygen consumption of the European eel, Anguilla anguilla","volume":"34","author":[{"family":"Degani","given":"G."},{"family":"Gallagher","given":"M. L."},{"family":"Meltzer","given":"A."}],"issued":{"date-parts":[["1989",1]]}}}],"schema":"https://github.com/citation-style-language/schema/raw/master/csl-citation.json"} </w:instrText>
            </w:r>
            <w:r w:rsidRPr="00B0509D">
              <w:fldChar w:fldCharType="separate"/>
            </w:r>
            <w:r w:rsidRPr="00B0509D">
              <w:t xml:space="preserve">(Degani </w:t>
            </w:r>
            <w:r w:rsidRPr="00B0509D">
              <w:rPr>
                <w:i/>
                <w:iCs/>
              </w:rPr>
              <w:t>et al.</w:t>
            </w:r>
            <w:r w:rsidRPr="00B0509D">
              <w:t xml:space="preserve"> 1989)</w:t>
            </w:r>
            <w:r w:rsidRPr="00B0509D">
              <w:fldChar w:fldCharType="end"/>
            </w:r>
          </w:p>
        </w:tc>
      </w:tr>
      <w:tr w:rsidR="00251057" w:rsidRPr="00B0509D" w14:paraId="5330679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B51B0C" w14:textId="5C41E927" w:rsidR="00293A53" w:rsidRPr="00B0509D" w:rsidRDefault="00293A53" w:rsidP="00FF245D">
            <w:pPr>
              <w:widowControl w:val="0"/>
              <w:tabs>
                <w:tab w:val="center" w:pos="4513"/>
              </w:tabs>
              <w:contextualSpacing/>
              <w:rPr>
                <w:i/>
                <w:iCs/>
              </w:rPr>
            </w:pPr>
            <w:r w:rsidRPr="00B0509D">
              <w:rPr>
                <w:i/>
                <w:iCs/>
              </w:rPr>
              <w:t>Micropterus salmoides</w:t>
            </w:r>
          </w:p>
        </w:tc>
        <w:tc>
          <w:tcPr>
            <w:tcW w:w="0" w:type="auto"/>
          </w:tcPr>
          <w:p w14:paraId="27A59DCE" w14:textId="750A3BB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argemouth bass</w:t>
            </w:r>
          </w:p>
        </w:tc>
        <w:tc>
          <w:tcPr>
            <w:tcW w:w="0" w:type="auto"/>
          </w:tcPr>
          <w:p w14:paraId="55DB4FBC" w14:textId="679A51E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98EB7DC" w14:textId="6D81856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ZT7jwdb9","properties":{"formattedCitation":"(Glover {\\i{}et al.} 2012)","plainCitation":"(Glover et al. 2012)","noteIndex":0},"citationItems":[{"id":2098,"uris":["http://zotero.org/users/6116610/items/YD3LNSBF"],"uri":["http://zotero.org/users/6116610/items/YD3LNSBF"],"itemData":{"id":2098,"type":"article-journal","container-title":"Journal of Fish Biology","DOI":"10.1111/j.1095-8649.2012.03385.x","ISSN":"00221112","issue":"5","language":"en","page":"1463-1478","source":"DOI.org (Crossref)","title":"Effects of temperature, salinity and body size on routine metabolism of coastal largemouth bass &lt;i&gt;Micropterus salmoides&lt;/i&gt;","volume":"81","author":[{"family":"Glover","given":"D. C."},{"family":"DeVries","given":"D. R."},{"family":"Wright","given":"R. A."}],"issued":{"date-parts":[["2012",10]]}}}],"schema":"https://github.com/citation-style-language/schema/raw/master/csl-citation.json"} </w:instrText>
            </w:r>
            <w:r w:rsidRPr="00B0509D">
              <w:fldChar w:fldCharType="separate"/>
            </w:r>
            <w:r w:rsidRPr="00B0509D">
              <w:t xml:space="preserve">(Glover </w:t>
            </w:r>
            <w:r w:rsidRPr="00B0509D">
              <w:rPr>
                <w:i/>
                <w:iCs/>
              </w:rPr>
              <w:t>et al.</w:t>
            </w:r>
            <w:r w:rsidRPr="00B0509D">
              <w:t xml:space="preserve"> 2012)</w:t>
            </w:r>
            <w:r w:rsidRPr="00B0509D">
              <w:fldChar w:fldCharType="end"/>
            </w:r>
          </w:p>
        </w:tc>
      </w:tr>
      <w:tr w:rsidR="00251057" w:rsidRPr="00260941" w14:paraId="0072B40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02B838" w14:textId="2A1A446A" w:rsidR="00293A53" w:rsidRPr="00B0509D" w:rsidRDefault="00293A53" w:rsidP="00FF245D">
            <w:pPr>
              <w:widowControl w:val="0"/>
              <w:tabs>
                <w:tab w:val="center" w:pos="4513"/>
              </w:tabs>
              <w:contextualSpacing/>
              <w:rPr>
                <w:i/>
                <w:iCs/>
              </w:rPr>
            </w:pPr>
            <w:proofErr w:type="spellStart"/>
            <w:r w:rsidRPr="00B0509D">
              <w:rPr>
                <w:i/>
                <w:iCs/>
              </w:rPr>
              <w:t>Cyprinodon</w:t>
            </w:r>
            <w:proofErr w:type="spellEnd"/>
            <w:r w:rsidRPr="00B0509D">
              <w:rPr>
                <w:i/>
                <w:iCs/>
              </w:rPr>
              <w:t xml:space="preserve"> </w:t>
            </w:r>
            <w:proofErr w:type="spellStart"/>
            <w:r w:rsidRPr="00B0509D">
              <w:rPr>
                <w:i/>
                <w:iCs/>
              </w:rPr>
              <w:t>macularius</w:t>
            </w:r>
            <w:proofErr w:type="spellEnd"/>
          </w:p>
        </w:tc>
        <w:tc>
          <w:tcPr>
            <w:tcW w:w="0" w:type="auto"/>
          </w:tcPr>
          <w:p w14:paraId="7DC8D85B" w14:textId="719F437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Desert pupfish</w:t>
            </w:r>
          </w:p>
        </w:tc>
        <w:tc>
          <w:tcPr>
            <w:tcW w:w="0" w:type="auto"/>
          </w:tcPr>
          <w:p w14:paraId="1A61DDD7" w14:textId="4CBF6F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7883C01" w14:textId="082BC8CC"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Pr="00B0509D">
              <w:instrText xml:space="preserve"> ADDIN ZOTERO_ITEM CSL_CITATION {"citationID":"4oToIwu1","properties":{"formattedCitation":"(Heuton {\\i{}et al.} 2018)","plainCitation":"(Heuton et al. 2018)","noteIndex":0},"citationItems":[{"id":2100,"uris":["http://zotero.org/users/6116610/items/L8QFICKU"],"uri":["http://zotero.org/users/6116610/items/L8QFICKU"],"itemData":{"id":2100,"type":"article-journal","abstract":"Oxygen consumption is oftentimes used as a proxy for metabolic rate. However, pupfish acclimated to ecologically relevant temperatures may employ extended periods of anaerobism despite the availability of oxygen—a process we called paradoxical anaerobism. In this study, we evaluated data from pupfish exhibiting stable oxygen consumption. Routine oxygen consumption ( RVO2 ) of a refuge population derived from Cyprinodon spp. acclimated to 28 and 33 °C was evaluated at the ecologically relevant assay temperatures of between 25 and 38 °C. Different interpretations of the data are available depending on normalization. For instance, RVO2 of smaller fish, measured per fish, was remarkably stable over a wide range of assay temperatures and was not different between acclimation groups. However, when measured on a mass-specific basis, RVO2 in these same smaller fish increases more predictably as temperature increased. RVO2 of refuge fish and the closely related pupfish, C. nevadensis mionectes, measured near their respective acclimation temperatures, were essentially identical. However, RVO2 of 2</w:instrText>
            </w:r>
            <w:r w:rsidRPr="00260941">
              <w:rPr>
                <w:lang w:val="en-GB"/>
              </w:rPr>
              <w:instrText xml:space="preserve">8 °C acclimated fish of both species, when measured at 34 °C, was greater than that of the 33 °C acclimated fish measured at 28 °C. We suggest that this observed ‘efficiency’ may result from significant anaerobic metabolism use. Experiments investigating factorial aerobic scope ( MaxVO2/RVO2 ) yielded values less than 1 in 21–36% of the 33 °C acclimated fish. These values indicate a substantial contribution of anaerobic metabolism to energy utilization by these fish. However, muscle lactate levels are not elevated in exercising fish—a result that is consistent with paradoxical anaerobism use.","container-title":"Journal of Comparative Physiology B","DOI":"10.1007/s00360-018-1174-1","ISSN":"0174-1578, 1432-136X","issue":"5","journalAbbreviation":"J Comp Physiol B","language":"en","page":"821-830","source":"DOI.org (Crossref)","title":"Oxygen consumption of desert pupfish at ecologically relevant temperatures suggests a significant role for anaerobic metabolism","volume":"188","author":[{"family":"Heuton","given":"Matt"},{"family":"Ayala","given":"Luis"},{"family":"Morante","given":"Aldo"},{"family":"Dayton","given":"Kyle"},{"family":"Jones","given":"Alexander C."},{"family":"Hunt","given":"Joseph R."},{"family":"McKenna","given":"Austin"},{"family":"Breukelen","given":"Frank","non-dropping-particle":"van"},{"family":"Hillyard","given":"Stanley"}],"issued":{"date-parts":[["2018",9]]}}}],"schema":"https://github.com/citation-style-language/schema/raw/master/csl-citation.json"} </w:instrText>
            </w:r>
            <w:r w:rsidRPr="00B0509D">
              <w:fldChar w:fldCharType="separate"/>
            </w:r>
            <w:r w:rsidRPr="00260941">
              <w:rPr>
                <w:lang w:val="en-GB"/>
              </w:rPr>
              <w:t xml:space="preserve">(Heuton </w:t>
            </w:r>
            <w:r w:rsidRPr="00260941">
              <w:rPr>
                <w:i/>
                <w:iCs/>
                <w:lang w:val="en-GB"/>
              </w:rPr>
              <w:t>et al.</w:t>
            </w:r>
            <w:r w:rsidRPr="00260941">
              <w:rPr>
                <w:lang w:val="en-GB"/>
              </w:rPr>
              <w:t xml:space="preserve"> 2018)</w:t>
            </w:r>
            <w:r w:rsidRPr="00B0509D">
              <w:fldChar w:fldCharType="end"/>
            </w:r>
          </w:p>
        </w:tc>
      </w:tr>
      <w:tr w:rsidR="00251057" w:rsidRPr="00260941" w14:paraId="537E012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04256" w14:textId="00F774BE" w:rsidR="00293A53" w:rsidRPr="00260941" w:rsidRDefault="00293A53" w:rsidP="00FF245D">
            <w:pPr>
              <w:widowControl w:val="0"/>
              <w:tabs>
                <w:tab w:val="center" w:pos="4513"/>
              </w:tabs>
              <w:contextualSpacing/>
              <w:rPr>
                <w:i/>
                <w:iCs/>
                <w:lang w:val="en-GB"/>
              </w:rPr>
            </w:pPr>
            <w:proofErr w:type="spellStart"/>
            <w:r w:rsidRPr="00260941">
              <w:rPr>
                <w:i/>
                <w:iCs/>
                <w:lang w:val="en-GB"/>
              </w:rPr>
              <w:t>Micropogonias</w:t>
            </w:r>
            <w:proofErr w:type="spellEnd"/>
            <w:r w:rsidRPr="00260941">
              <w:rPr>
                <w:i/>
                <w:iCs/>
                <w:lang w:val="en-GB"/>
              </w:rPr>
              <w:t xml:space="preserve"> </w:t>
            </w:r>
            <w:proofErr w:type="spellStart"/>
            <w:r w:rsidRPr="00260941">
              <w:rPr>
                <w:i/>
                <w:iCs/>
                <w:lang w:val="en-GB"/>
              </w:rPr>
              <w:t>undulatus</w:t>
            </w:r>
            <w:proofErr w:type="spellEnd"/>
          </w:p>
        </w:tc>
        <w:tc>
          <w:tcPr>
            <w:tcW w:w="0" w:type="auto"/>
          </w:tcPr>
          <w:p w14:paraId="19CC4EEA" w14:textId="3EF5F74D"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Atlantic croaker</w:t>
            </w:r>
          </w:p>
        </w:tc>
        <w:tc>
          <w:tcPr>
            <w:tcW w:w="0" w:type="auto"/>
          </w:tcPr>
          <w:p w14:paraId="2CADAB05" w14:textId="1B3305E3"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w:t>
            </w:r>
          </w:p>
        </w:tc>
        <w:tc>
          <w:tcPr>
            <w:tcW w:w="0" w:type="auto"/>
          </w:tcPr>
          <w:p w14:paraId="1D86B297" w14:textId="760DFD50"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Pr="00260941">
              <w:rPr>
                <w:lang w:val="en-GB"/>
              </w:rPr>
              <w:instrText xml:space="preserve"> ADDIN ZOTERO_ITEM CSL_CITATION {"citationID":"7BpnTRlQ","properties":{"formattedCitation":"(Horodysky {\\i{}et al.} 2011)","plainCitation":"(Horodysky et al. 2011)","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sidRPr="00B0509D">
              <w:fldChar w:fldCharType="separate"/>
            </w:r>
            <w:r w:rsidRPr="00260941">
              <w:rPr>
                <w:lang w:val="en-GB"/>
              </w:rPr>
              <w:t xml:space="preserve">(Horodysky </w:t>
            </w:r>
            <w:r w:rsidRPr="00260941">
              <w:rPr>
                <w:i/>
                <w:iCs/>
                <w:lang w:val="en-GB"/>
              </w:rPr>
              <w:t>et al.</w:t>
            </w:r>
            <w:r w:rsidRPr="00260941">
              <w:rPr>
                <w:lang w:val="en-GB"/>
              </w:rPr>
              <w:t xml:space="preserve"> 2011)</w:t>
            </w:r>
            <w:r w:rsidRPr="00B0509D">
              <w:fldChar w:fldCharType="end"/>
            </w:r>
          </w:p>
        </w:tc>
      </w:tr>
      <w:tr w:rsidR="00251057" w:rsidRPr="00B0509D" w14:paraId="570C930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E8B3990" w14:textId="4B15FBCF" w:rsidR="004C4729" w:rsidRPr="00260941" w:rsidRDefault="004C4729" w:rsidP="00FF245D">
            <w:pPr>
              <w:widowControl w:val="0"/>
              <w:tabs>
                <w:tab w:val="center" w:pos="4513"/>
              </w:tabs>
              <w:contextualSpacing/>
              <w:rPr>
                <w:i/>
                <w:iCs/>
                <w:lang w:val="en-GB"/>
              </w:rPr>
            </w:pPr>
            <w:proofErr w:type="spellStart"/>
            <w:r w:rsidRPr="00260941">
              <w:rPr>
                <w:i/>
                <w:iCs/>
                <w:lang w:val="en-GB"/>
              </w:rPr>
              <w:t>Leiostomus</w:t>
            </w:r>
            <w:proofErr w:type="spellEnd"/>
            <w:r w:rsidRPr="00260941">
              <w:rPr>
                <w:i/>
                <w:iCs/>
                <w:lang w:val="en-GB"/>
              </w:rPr>
              <w:t xml:space="preserve"> </w:t>
            </w:r>
            <w:proofErr w:type="spellStart"/>
            <w:r w:rsidRPr="00260941">
              <w:rPr>
                <w:i/>
                <w:iCs/>
                <w:lang w:val="en-GB"/>
              </w:rPr>
              <w:t>xanthurus</w:t>
            </w:r>
            <w:proofErr w:type="spellEnd"/>
          </w:p>
        </w:tc>
        <w:tc>
          <w:tcPr>
            <w:tcW w:w="0" w:type="auto"/>
          </w:tcPr>
          <w:p w14:paraId="5E2BFF8F" w14:textId="2FFA6F99" w:rsidR="004C4729" w:rsidRPr="00260941"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Spot</w:t>
            </w:r>
          </w:p>
        </w:tc>
        <w:tc>
          <w:tcPr>
            <w:tcW w:w="0" w:type="auto"/>
          </w:tcPr>
          <w:p w14:paraId="58F7FE45" w14:textId="256A1648" w:rsidR="004C4729" w:rsidRPr="00260941"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w:t>
            </w:r>
          </w:p>
        </w:tc>
        <w:tc>
          <w:tcPr>
            <w:tcW w:w="0" w:type="auto"/>
          </w:tcPr>
          <w:p w14:paraId="3CE2776E" w14:textId="4E625AA0" w:rsidR="004C4729" w:rsidRPr="00B0509D" w:rsidRDefault="00A6053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BF01F9" w:rsidRPr="00260941">
              <w:rPr>
                <w:lang w:val="en-GB"/>
              </w:rPr>
              <w:instrText xml:space="preserve"> ADDIN ZOTERO_ITEM CSL_CITATION {"citationID":"rCIG7aax","properties":{"formattedCitation":"(Horodysky {\\i{}et al.} 2011)","plainCitation":"(Horodysky et al. 2011)","noteIndex":0},"citationItems":[{"id":2102,"uris":["http://zotero.org/users/6116610/items/D5KNLZ76"],"uri":["http://zotero.org/users/6116610/items/D5KNLZ76"],"itemData":{"id":2102,"type":"article-journal","container-title":"Journ</w:instrText>
            </w:r>
            <w:r w:rsidR="00BF01F9" w:rsidRPr="00B0509D">
              <w:instrText xml:space="preserve">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sidRPr="00B0509D">
              <w:fldChar w:fldCharType="separate"/>
            </w:r>
            <w:r w:rsidRPr="00B0509D">
              <w:t xml:space="preserve">(Horodysky </w:t>
            </w:r>
            <w:r w:rsidRPr="00B0509D">
              <w:rPr>
                <w:i/>
                <w:iCs/>
              </w:rPr>
              <w:t>et al.</w:t>
            </w:r>
            <w:r w:rsidRPr="00B0509D">
              <w:t xml:space="preserve"> 2011)</w:t>
            </w:r>
            <w:r w:rsidRPr="00B0509D">
              <w:fldChar w:fldCharType="end"/>
            </w:r>
          </w:p>
        </w:tc>
      </w:tr>
      <w:tr w:rsidR="00251057" w:rsidRPr="00B0509D" w14:paraId="1682DC6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BAC437" w14:textId="331ADF80" w:rsidR="00293A53" w:rsidRPr="00B0509D" w:rsidRDefault="00293A53" w:rsidP="00FF245D">
            <w:pPr>
              <w:widowControl w:val="0"/>
              <w:tabs>
                <w:tab w:val="center" w:pos="4513"/>
              </w:tabs>
              <w:contextualSpacing/>
              <w:rPr>
                <w:i/>
                <w:iCs/>
              </w:rPr>
            </w:pPr>
            <w:proofErr w:type="spellStart"/>
            <w:r w:rsidRPr="00B0509D">
              <w:rPr>
                <w:i/>
                <w:iCs/>
              </w:rPr>
              <w:t>Coreius</w:t>
            </w:r>
            <w:proofErr w:type="spellEnd"/>
            <w:r w:rsidRPr="00B0509D">
              <w:rPr>
                <w:i/>
                <w:iCs/>
              </w:rPr>
              <w:t xml:space="preserve"> </w:t>
            </w:r>
            <w:proofErr w:type="spellStart"/>
            <w:r w:rsidRPr="00B0509D">
              <w:rPr>
                <w:i/>
                <w:iCs/>
              </w:rPr>
              <w:t>guichenoti</w:t>
            </w:r>
            <w:proofErr w:type="spellEnd"/>
          </w:p>
        </w:tc>
        <w:tc>
          <w:tcPr>
            <w:tcW w:w="0" w:type="auto"/>
          </w:tcPr>
          <w:p w14:paraId="093D807D" w14:textId="658917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argemouth bronze gudgeon</w:t>
            </w:r>
          </w:p>
        </w:tc>
        <w:tc>
          <w:tcPr>
            <w:tcW w:w="0" w:type="auto"/>
          </w:tcPr>
          <w:p w14:paraId="55065449" w14:textId="28FCEFE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EDC5A58" w14:textId="6A4B1EF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rFJej5cV","properties":{"formattedCitation":"(Luo &amp; Wang 2012)","plainCitation":"(Luo &amp; Wang 2012)","noteIndex":0},"citationItems":[{"id":434,"uris":["http://zotero.org/users/6116610/items/2HV9K9XQ"],"uri":["http://zotero.org/users/6116610/items/2HV9K9XQ"],"itemData":{"id":434,"type":"article-journal","abstract":"The effects of body mass (M) and temperature (T) on routine metabolic rate (m(R) ) were assessed in the largemouth bronze gudgeon Coreius guichenoti, from Three Gorges Reservoir, Yangtze River, China. The m(R) increased with increasing M by factors (b-value in the equation m(R) = aM(b) ) of 0.843, 0.800, 0.767, 0.788 and 0.822 at 10, 15, 20, 25 and 30 degrees C, respectively. A significant interaction between M and T on m(R) was observed. The variation in the b-value at different T suggests that the b-values were not consistent with the universal allometric exponent 0.75. After controlling for M, the relationship between the normalized standard metabolic rate (m(S), mg O(2) kg(-1) h(-1)) and T was described by an exponential equation: m(S) = 9.89e((0.093T)) . The results indicate that the effects of M on m(R) depend on T. The increased water temperature induced by dam construction on the Yangtze River may cause a marked increase in energy demand by this species, with potential ecological consequences.","container-title":"Journal of Fish Biology","DOI":"10.1111/j.1095-8649.2012.03229.x","issue":"4","note":"PMID: 22471803","page":"842–851","title":"Effects of body mass and temperature on routine metabolic rate of juvenile largemouth bronze gudgeon Coreius guichenoti","volume":"80","author":[{"family":"Luo","given":"Y P"},{"family":"Wang","given":"Q Q"}],"issued":{"date-parts":[["2012"]]}}}],"schema":"https://github.com/citation-style-language/schema/raw/master/csl-citation.json"} </w:instrText>
            </w:r>
            <w:r w:rsidRPr="00B0509D">
              <w:fldChar w:fldCharType="separate"/>
            </w:r>
            <w:r w:rsidRPr="00B0509D">
              <w:rPr>
                <w:noProof/>
              </w:rPr>
              <w:t>(Luo &amp; Wang 2012)</w:t>
            </w:r>
            <w:r w:rsidRPr="00B0509D">
              <w:fldChar w:fldCharType="end"/>
            </w:r>
          </w:p>
        </w:tc>
      </w:tr>
      <w:tr w:rsidR="00251057" w:rsidRPr="00B0509D" w14:paraId="2DE681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4E2DC4" w14:textId="34D35BC1" w:rsidR="00293A53" w:rsidRPr="00B0509D" w:rsidRDefault="00293A53" w:rsidP="00FF245D">
            <w:pPr>
              <w:widowControl w:val="0"/>
              <w:tabs>
                <w:tab w:val="center" w:pos="4513"/>
              </w:tabs>
              <w:contextualSpacing/>
              <w:rPr>
                <w:i/>
                <w:iCs/>
              </w:rPr>
            </w:pPr>
            <w:proofErr w:type="spellStart"/>
            <w:r w:rsidRPr="00B0509D">
              <w:rPr>
                <w:i/>
                <w:iCs/>
              </w:rPr>
              <w:t>Sprattus</w:t>
            </w:r>
            <w:proofErr w:type="spellEnd"/>
            <w:r w:rsidRPr="00B0509D">
              <w:rPr>
                <w:i/>
                <w:iCs/>
              </w:rPr>
              <w:t xml:space="preserve"> </w:t>
            </w:r>
            <w:proofErr w:type="spellStart"/>
            <w:r w:rsidRPr="00B0509D">
              <w:rPr>
                <w:i/>
                <w:iCs/>
              </w:rPr>
              <w:t>sprattus</w:t>
            </w:r>
            <w:proofErr w:type="spellEnd"/>
          </w:p>
        </w:tc>
        <w:tc>
          <w:tcPr>
            <w:tcW w:w="0" w:type="auto"/>
          </w:tcPr>
          <w:p w14:paraId="46F40071" w14:textId="7849E56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opean sprat</w:t>
            </w:r>
          </w:p>
        </w:tc>
        <w:tc>
          <w:tcPr>
            <w:tcW w:w="0" w:type="auto"/>
          </w:tcPr>
          <w:p w14:paraId="133E8396" w14:textId="2B73D99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04ABAA0" w14:textId="283CC02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Z3DXf8ld","properties":{"formattedCitation":"(Meskendahl {\\i{}et al.} 2010)","plainCitation":"(Meskendahl et al. 2010)","noteIndex":0},"citationItems":[{"id":2108,"uris":["http://zotero.org/users/6116610/items/WGTZXSFD"],"uri":["http://zotero.org/users/6116610/items/WGTZXSFD"],"itemData":{"id":2108,"type":"article-journal","abstract":"Sprat, Sprattus sprattus L., is a small schooling clupeid forming large stocks in several ecosystems. Despite its high trophodynamic impact, little is known about its energy consumption rates. As a central component of a bioenergetic budget, metabolic rates of sprat from 3.11 to 9.71 g wet weight (WW) were measured at nine different temperatures (T) ranging from 9 to 21°C using a computercontrolled intermittent-ﬂow respirometer. Routine metabolism (RR) was related to T (°C) and WW (g) by RR = 0.074 WW1.077 e0.080 T. Standard metabolic rates (RS) as calculated from the 10% percentiles of the repeated measurements were on average 12% lower and still inﬂuenced by continuous swimming activity: RS = 0.069 WW1.073 e0.078 T. We interpret the deviation of the scaling exponent b from typically found exponents of b * 0.8 as a consequence of permanently elevated activity level. The high permanent swimming activities also indicated that the concept of standard metabolism may not be meaningful in schooling planktivorous ﬁsh. These results suggest that generally in bioenergetic models for clupeid schooling ﬁsh the activity multipliers should be chosen very conservatively.","container-title":"Marine Biology","DOI":"10.1007/s00227-010-1461-1","ISSN":"0025-3162, 1432-1793","issue":"9","journalAbbreviation":"Mar Biol","language":"en","page":"1917-1927","source":"DOI.org (Crossref)","title":"Effects of temperature and body mass on metabolic rates of sprat, Sprattus sprattus L.","volume":"157","author":[{"family":"Meskendahl","given":"L."},{"family":"Herrmann","given":"J.-P."},{"family":"Temming","given":"A."}],"issued":{"date-parts":[["2010",9]]}}}],"schema":"https://github.com/citation-style-language/schema/raw/master/csl-citation.json"} </w:instrText>
            </w:r>
            <w:r w:rsidRPr="00B0509D">
              <w:fldChar w:fldCharType="separate"/>
            </w:r>
            <w:r w:rsidRPr="00B0509D">
              <w:t xml:space="preserve">(Meskendahl </w:t>
            </w:r>
            <w:r w:rsidRPr="00B0509D">
              <w:rPr>
                <w:i/>
                <w:iCs/>
              </w:rPr>
              <w:t>et al.</w:t>
            </w:r>
            <w:r w:rsidRPr="00B0509D">
              <w:t xml:space="preserve"> 2010)</w:t>
            </w:r>
            <w:r w:rsidRPr="00B0509D">
              <w:fldChar w:fldCharType="end"/>
            </w:r>
          </w:p>
        </w:tc>
      </w:tr>
      <w:tr w:rsidR="00251057" w:rsidRPr="00B0509D" w14:paraId="3CB01D4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F0736AD" w14:textId="1644FA6B" w:rsidR="00293A53" w:rsidRPr="00B0509D" w:rsidRDefault="00293A53" w:rsidP="00FF245D">
            <w:pPr>
              <w:widowControl w:val="0"/>
              <w:tabs>
                <w:tab w:val="center" w:pos="4513"/>
              </w:tabs>
              <w:contextualSpacing/>
              <w:rPr>
                <w:i/>
                <w:iCs/>
              </w:rPr>
            </w:pPr>
            <w:proofErr w:type="spellStart"/>
            <w:r w:rsidRPr="00B0509D">
              <w:rPr>
                <w:i/>
                <w:iCs/>
              </w:rPr>
              <w:t>Plectropomus</w:t>
            </w:r>
            <w:proofErr w:type="spellEnd"/>
            <w:r w:rsidRPr="00B0509D">
              <w:rPr>
                <w:i/>
                <w:iCs/>
              </w:rPr>
              <w:t xml:space="preserve"> </w:t>
            </w:r>
            <w:proofErr w:type="spellStart"/>
            <w:r w:rsidRPr="00B0509D">
              <w:rPr>
                <w:i/>
                <w:iCs/>
              </w:rPr>
              <w:t>leopardus</w:t>
            </w:r>
            <w:proofErr w:type="spellEnd"/>
          </w:p>
        </w:tc>
        <w:tc>
          <w:tcPr>
            <w:tcW w:w="0" w:type="auto"/>
          </w:tcPr>
          <w:p w14:paraId="396D0E33" w14:textId="79B2E3B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eopard coral grouper</w:t>
            </w:r>
          </w:p>
        </w:tc>
        <w:tc>
          <w:tcPr>
            <w:tcW w:w="0" w:type="auto"/>
          </w:tcPr>
          <w:p w14:paraId="52C99876" w14:textId="6F47977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AEACC66" w14:textId="2FEB6C7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u98jiReI","properties":{"formattedCitation":"(Messmer {\\i{}et al.} 2017)","plainCitation":"(Messmer et al. 2017)","noteIndex":0},"citationItems":[{"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schema":"https://github.com/citation-style-language/schema/raw/master/csl-citation.json"} </w:instrText>
            </w:r>
            <w:r w:rsidRPr="00B0509D">
              <w:fldChar w:fldCharType="separate"/>
            </w:r>
            <w:r w:rsidRPr="00B0509D">
              <w:t xml:space="preserve">(Messmer </w:t>
            </w:r>
            <w:r w:rsidRPr="00B0509D">
              <w:rPr>
                <w:i/>
                <w:iCs/>
              </w:rPr>
              <w:t>et al.</w:t>
            </w:r>
            <w:r w:rsidRPr="00B0509D">
              <w:t xml:space="preserve"> 2017)</w:t>
            </w:r>
            <w:r w:rsidRPr="00B0509D">
              <w:fldChar w:fldCharType="end"/>
            </w:r>
          </w:p>
        </w:tc>
      </w:tr>
      <w:tr w:rsidR="00251057" w:rsidRPr="00B0509D" w14:paraId="3C8C0DF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5F02EE" w14:textId="2D20DDBF" w:rsidR="00293A53" w:rsidRPr="00B0509D" w:rsidRDefault="00293A53" w:rsidP="00FF245D">
            <w:pPr>
              <w:widowControl w:val="0"/>
              <w:tabs>
                <w:tab w:val="center" w:pos="4513"/>
              </w:tabs>
              <w:contextualSpacing/>
              <w:rPr>
                <w:i/>
                <w:iCs/>
              </w:rPr>
            </w:pPr>
            <w:r w:rsidRPr="00B0509D">
              <w:rPr>
                <w:i/>
                <w:iCs/>
              </w:rPr>
              <w:t>Galaxias maculatus</w:t>
            </w:r>
          </w:p>
        </w:tc>
        <w:tc>
          <w:tcPr>
            <w:tcW w:w="0" w:type="auto"/>
          </w:tcPr>
          <w:p w14:paraId="0878C8D9" w14:textId="4076D62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galaxias</w:t>
            </w:r>
          </w:p>
        </w:tc>
        <w:tc>
          <w:tcPr>
            <w:tcW w:w="0" w:type="auto"/>
          </w:tcPr>
          <w:p w14:paraId="170046C5" w14:textId="60E7A9F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0A7B309" w14:textId="4E897F0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smqg2Ycm","properties":{"formattedCitation":"(Milano {\\i{}et al.} 2016)","plainCitation":"(Milano et al. 2016)","noteIndex":0},"citationItems":[{"id":2111,"uris":["http://zotero.org/users/6116610/items/ARBH5ZUQ"],"uri":["http://zotero.org/users/6116610/items/ARBH5ZUQ"],"itemData":{"id":2111,"type":"article-journal","abstract":"Body mass and temperature are primary determinants of metabolic rate in ectothermic animals. Oxygen consumption of post-larval Galaxias maculatus was measured in respirometry trials under different temperatures (5–21 °C) and varying body masses (0.1–&gt;1.5 g) spanning a relevant range of thermal conditions and sizes. Specific respiration rates (R in g O2 g−1 d−1) declined as a power function of body mass and increased exponentially with temperature and was expressed as: R = 0.0007 * W −0.31 * e 0.13 * T. The ability of this model to predict specific respiration rate was evaluated by comparing observed values with those predicted by the model. Our findings suggest that the respiration rate of G. maculatus is the result of multiple interactive processes (intrinsic and extrinsic factors) that modulate each other in ‘metamechanistic’ ways; this would help to explain the species’ ability to undergo the complex ontogenetic habitat shifts observed in the lakes of the Andean Patagonic range.","container-title":"New Zealand Journal of Marine and Freshwater Research","DOI":"10.1080/00288330.2016.1231127","ISSN":"0028-8330, 1175-8805","issue":"2","journalAbbreviation":"New Zealand Journal of Marine and Freshwater Research","language":"en","page":"295-303","source":"DOI.org (Crossref)","title":"Effect of body size and temperature on respiration of &lt;i&gt;Galaxias maculatus&lt;/i&gt; (Pisces: Galaxiidae)","title-short":"Effect of body size and temperature on respiration of &lt;i&gt;Galaxias maculatus&lt;/i&gt; (Pisces","volume":"51","author":[{"family":"Milano","given":"D"},{"family":"Vigliano","given":"Ph"},{"family":"Beauchamp","given":"Da"}],"issued":{"date-parts":[["2016"]]}}}],"schema":"https://github.com/citation-style-language/schema/raw/master/csl-citation.json"} </w:instrText>
            </w:r>
            <w:r w:rsidRPr="00B0509D">
              <w:fldChar w:fldCharType="separate"/>
            </w:r>
            <w:r w:rsidRPr="00B0509D">
              <w:t xml:space="preserve">(Milano </w:t>
            </w:r>
            <w:r w:rsidRPr="00B0509D">
              <w:rPr>
                <w:i/>
                <w:iCs/>
              </w:rPr>
              <w:t>et al.</w:t>
            </w:r>
            <w:r w:rsidRPr="00B0509D">
              <w:t xml:space="preserve"> 2016)</w:t>
            </w:r>
            <w:r w:rsidRPr="00B0509D">
              <w:fldChar w:fldCharType="end"/>
            </w:r>
          </w:p>
        </w:tc>
      </w:tr>
      <w:tr w:rsidR="00251057" w:rsidRPr="00B0509D" w14:paraId="13B6C87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4010204" w14:textId="391FC2C5" w:rsidR="00293A53" w:rsidRPr="00B0509D" w:rsidRDefault="00293A53" w:rsidP="00FF245D">
            <w:pPr>
              <w:widowControl w:val="0"/>
              <w:tabs>
                <w:tab w:val="center" w:pos="4513"/>
              </w:tabs>
              <w:contextualSpacing/>
              <w:rPr>
                <w:i/>
                <w:iCs/>
              </w:rPr>
            </w:pPr>
            <w:proofErr w:type="spellStart"/>
            <w:r w:rsidRPr="00B0509D">
              <w:rPr>
                <w:i/>
                <w:iCs/>
              </w:rPr>
              <w:t>Polyodon</w:t>
            </w:r>
            <w:proofErr w:type="spellEnd"/>
            <w:r w:rsidRPr="00B0509D">
              <w:rPr>
                <w:i/>
                <w:iCs/>
              </w:rPr>
              <w:t xml:space="preserve"> </w:t>
            </w:r>
            <w:proofErr w:type="spellStart"/>
            <w:r w:rsidRPr="00B0509D">
              <w:rPr>
                <w:i/>
                <w:iCs/>
              </w:rPr>
              <w:t>spathula</w:t>
            </w:r>
            <w:proofErr w:type="spellEnd"/>
          </w:p>
        </w:tc>
        <w:tc>
          <w:tcPr>
            <w:tcW w:w="0" w:type="auto"/>
          </w:tcPr>
          <w:p w14:paraId="3E4CC61A" w14:textId="458DF2B4"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American paddlefish</w:t>
            </w:r>
            <w:ins w:id="68" w:author="Max Lindmark" w:date="2020-12-09T12:27:00Z">
              <w:r w:rsidR="001547B3" w:rsidRPr="00260941">
                <w:rPr>
                  <w:lang w:val="en-GB"/>
                </w:rPr>
                <w:t xml:space="preserve"> (al</w:t>
              </w:r>
            </w:ins>
            <w:ins w:id="69" w:author="Max Lindmark" w:date="2020-12-09T12:28:00Z">
              <w:r w:rsidR="006512BF" w:rsidRPr="00260941">
                <w:rPr>
                  <w:lang w:val="en-GB"/>
                </w:rPr>
                <w:t xml:space="preserve">t. </w:t>
              </w:r>
            </w:ins>
            <w:ins w:id="70" w:author="Max Lindmark" w:date="2020-12-09T12:27:00Z">
              <w:r w:rsidR="001547B3" w:rsidRPr="00260941">
                <w:rPr>
                  <w:lang w:val="en-GB"/>
                </w:rPr>
                <w:t>Mississippi paddlefish)</w:t>
              </w:r>
            </w:ins>
          </w:p>
        </w:tc>
        <w:tc>
          <w:tcPr>
            <w:tcW w:w="0" w:type="auto"/>
          </w:tcPr>
          <w:p w14:paraId="15B742B9" w14:textId="127FC08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28782EF" w14:textId="03E15DA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K1IIpnay","properties":{"formattedCitation":"(Patterson {\\i{}et al.} 2013)","plainCitation":"(Patterson et al. 2013)","noteIndex":0},"citationItems":[{"id":2113,"uris":["http://zotero.org/users/6116610/items/WGV8H89F"],"uri":["http://zotero.org/users/6116610/items/WGV8H89F"],"itemData":{"id":2113,"type":"article-journal","container-title":"Journal of Fish Biology","DOI":"10.1111/jfb.12066","ISSN":"00221112","issue":"4","journalAbbreviation":"J Fish Biol","language":"en","page":"1269-1280","source":"DOI.org (Crossref)","title":"Effects of body mass and water temperature on routine metabolism of American paddlefish &lt;i&gt;Polyodon spathula&lt;/i&gt;: routine metabolism of &lt;i&gt;polyodon&lt;/i&gt; &lt;i&gt;spathula&lt;/i&gt;","title-short":"Effects of body mass and water temperature on routine metabolism of American paddlefish &lt;i&gt;Polyodon spathula&lt;/i&gt;","volume":"82","author":[{"family":"Patterson","given":"J. T."},{"family":"Mims","given":"S. D."},{"family":"Wright","given":"R. A."}],"issued":{"date-parts":[["2013",4]]}}}],"schema":"https://github.com/citation-style-language/schema/raw/master/csl-citation.json"} </w:instrText>
            </w:r>
            <w:r w:rsidRPr="00B0509D">
              <w:fldChar w:fldCharType="separate"/>
            </w:r>
            <w:r w:rsidRPr="00B0509D">
              <w:t xml:space="preserve">(Patterson </w:t>
            </w:r>
            <w:r w:rsidRPr="00B0509D">
              <w:rPr>
                <w:i/>
                <w:iCs/>
              </w:rPr>
              <w:t>et al.</w:t>
            </w:r>
            <w:r w:rsidRPr="00B0509D">
              <w:t xml:space="preserve"> 2013)</w:t>
            </w:r>
            <w:r w:rsidRPr="00B0509D">
              <w:fldChar w:fldCharType="end"/>
            </w:r>
          </w:p>
        </w:tc>
      </w:tr>
      <w:tr w:rsidR="00251057" w:rsidRPr="00B0509D" w14:paraId="6CA910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36500E" w14:textId="4A5A9EDB" w:rsidR="00293A53" w:rsidRPr="00B0509D" w:rsidRDefault="00293A53" w:rsidP="00FF245D">
            <w:pPr>
              <w:widowControl w:val="0"/>
              <w:tabs>
                <w:tab w:val="center" w:pos="4513"/>
              </w:tabs>
              <w:contextualSpacing/>
              <w:rPr>
                <w:i/>
                <w:iCs/>
              </w:rPr>
            </w:pPr>
            <w:proofErr w:type="spellStart"/>
            <w:r w:rsidRPr="00B0509D">
              <w:rPr>
                <w:i/>
                <w:iCs/>
              </w:rPr>
              <w:t>Argyrosomus</w:t>
            </w:r>
            <w:proofErr w:type="spellEnd"/>
            <w:r w:rsidRPr="00B0509D">
              <w:rPr>
                <w:i/>
                <w:iCs/>
              </w:rPr>
              <w:t xml:space="preserve"> </w:t>
            </w:r>
            <w:proofErr w:type="spellStart"/>
            <w:r w:rsidRPr="00B0509D">
              <w:rPr>
                <w:i/>
                <w:iCs/>
              </w:rPr>
              <w:t>japonicus</w:t>
            </w:r>
            <w:proofErr w:type="spellEnd"/>
          </w:p>
        </w:tc>
        <w:tc>
          <w:tcPr>
            <w:tcW w:w="0" w:type="auto"/>
          </w:tcPr>
          <w:p w14:paraId="3C3C5AE0" w14:textId="4D4FEA6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ulloway</w:t>
            </w:r>
          </w:p>
        </w:tc>
        <w:tc>
          <w:tcPr>
            <w:tcW w:w="0" w:type="auto"/>
          </w:tcPr>
          <w:p w14:paraId="4CAA1176" w14:textId="0DE18E4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36CB6AE" w14:textId="3B2EEDD6"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XndZBWBU","properties":{"formattedCitation":"(Pirozzi &amp; Booth 2009)","plainCitation":"(Pirozzi &amp; Booth 2009)","noteIndex":0},"citationItems":[{"id":2115,"uris":["http://zotero.org/users/6116610/items/4PWKZ5G4"],"uri":["http://zotero.org/users/6116610/items/4PWKZ5G4"],"itemData":{"id":2115,"type":"article-journal","abstract":"Speciﬁc dynamic action (SDA) is the energy expended on the physiological processes associated with meal digestion and is strongly inﬂuenced by the characteristics of the meal and the body weight (BW) and temperature of the organism. This study assessed the effects of temperature and body weight on the routine metabolic rate (RMR) and postprandial metabolic response in mulloway, Argyrosomus japonicus. RMR and SDA were established at 3 temperatures (14, 20 and 26 °C). 5 size classes of mulloway ranging from 60 g to 1.14 kg were used to establish RMR with 3 of the 5 size classes (60, 120 and 240 g) used to establish SDA. The effect of body size on the mass-speciﬁc RMR (mg O2 kg−1 h−1) varied signiﬁcantly depending on the temperature; there was a greater relative increase in the mass-speciﬁc RMR for smaller mulloway with increasing temperature. No statistical differences were found between the mass exponent (b) values at each temperature when tested against H0: b = 0.8. The gross RMR of mulloway (mg O2 ﬁsh−1 h− 1) can be described as function of temperature (T; 14–26 °C) as: (0.0195T–0.0454)BW(g)0.8 and the mass-speciﬁc RMR (mg O2 kg−1 h−1) can be described as: (21.042T–74.867)BW(g)− 0.2. Both SDA duration and time to peak SDA were inﬂuenced by temperature and body weight; SDA duration occurred within 41–89 h and peak time occurred within 17–38 h of feeding. The effect of body size on peak metabolic rate varied signiﬁcantly depending on temperature, generally increasing with temperature and decreasing with increasing body size. Peak gross oxygen consumption (MO2: mg O2 ﬁsh−1 h− 1) scaled allometrically with BW. Temperature, but not body size, signiﬁcantly affected SDA scope, although the difference was numerically small. There was a trend for MO2 above RMR over the SDA period to increase with temperature; however, this was not statistically signiﬁcant. The average proportion of energy expended over the SDA period (SDA coefﬁcient) ranged from approximately 7–13% of the total DE intake while the proportion of total energy expended on SDA above RMR ranged from approximately 16–27%.","container-title":"Comparative Biochemistry and Physiology Part A: Molecular &amp; Integrative Physiology","DOI":"10.1016/j.cbpa.2009.05.010","ISSN":"10956433","issue":"1","journalAbbreviation":"Comparative Biochemistry and Physiology Part A: Molecular &amp; Integrative Physiology","language":"en","page":"110-118","source":"DOI.org (Crossref)","title":"The effect of temperature and body weight on the routine metabolic rate and postprandial metabolic response in mulloway, Argyrosomus japonicus","volume":"154","author":[{"family":"Pirozzi","given":"Igor"},{"family":"Booth","given":"Mark A."}],"issued":{"date-parts":[["2009",9]]}}}],"schema":"https://github.com/citation-style-language/schema/raw/master/csl-citation.json"} </w:instrText>
            </w:r>
            <w:r w:rsidRPr="00B0509D">
              <w:fldChar w:fldCharType="separate"/>
            </w:r>
            <w:r w:rsidRPr="00B0509D">
              <w:rPr>
                <w:noProof/>
              </w:rPr>
              <w:t>(Pirozzi &amp; Booth 2009)</w:t>
            </w:r>
            <w:r w:rsidRPr="00B0509D">
              <w:fldChar w:fldCharType="end"/>
            </w:r>
          </w:p>
        </w:tc>
      </w:tr>
      <w:tr w:rsidR="00251057" w:rsidRPr="00B0509D" w14:paraId="4E35532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CF43991" w14:textId="24961BAF" w:rsidR="00293A53" w:rsidRPr="00B0509D" w:rsidRDefault="00293A53" w:rsidP="00FF245D">
            <w:pPr>
              <w:widowControl w:val="0"/>
              <w:tabs>
                <w:tab w:val="center" w:pos="4513"/>
              </w:tabs>
              <w:contextualSpacing/>
              <w:rPr>
                <w:i/>
                <w:iCs/>
              </w:rPr>
            </w:pPr>
            <w:proofErr w:type="spellStart"/>
            <w:r w:rsidRPr="00B0509D">
              <w:rPr>
                <w:i/>
                <w:iCs/>
              </w:rPr>
              <w:t>Lythrypnus</w:t>
            </w:r>
            <w:proofErr w:type="spellEnd"/>
            <w:r w:rsidRPr="00B0509D">
              <w:rPr>
                <w:i/>
                <w:iCs/>
              </w:rPr>
              <w:t xml:space="preserve"> </w:t>
            </w:r>
            <w:proofErr w:type="spellStart"/>
            <w:r w:rsidRPr="00B0509D">
              <w:rPr>
                <w:i/>
                <w:iCs/>
              </w:rPr>
              <w:t>dalli</w:t>
            </w:r>
            <w:proofErr w:type="spellEnd"/>
          </w:p>
        </w:tc>
        <w:tc>
          <w:tcPr>
            <w:tcW w:w="0" w:type="auto"/>
          </w:tcPr>
          <w:p w14:paraId="606BE459" w14:textId="3D81488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Bluebanded</w:t>
            </w:r>
            <w:proofErr w:type="spellEnd"/>
            <w:r w:rsidRPr="00B0509D">
              <w:t xml:space="preserve"> </w:t>
            </w:r>
            <w:proofErr w:type="spellStart"/>
            <w:r w:rsidRPr="00B0509D">
              <w:t>goby</w:t>
            </w:r>
            <w:proofErr w:type="spellEnd"/>
          </w:p>
        </w:tc>
        <w:tc>
          <w:tcPr>
            <w:tcW w:w="0" w:type="auto"/>
          </w:tcPr>
          <w:p w14:paraId="305142EC" w14:textId="2DB0CB0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8812A02" w14:textId="031F01C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94528A" w:rsidRPr="00B0509D">
              <w:instrText xml:space="preserve"> ADDIN ZOTERO_ITEM CSL_CITATION {"citationID":"GNF7VfYa","properties":{"formattedCitation":"(Rangel &amp; Johnson 2018)","plainCitation":"(Rangel &amp; Johnson 2018)","noteIndex":0},"citationItems":[{"id":2117,"uris":["http://zotero.org/users/6116610/items/HESMYCNC"],"uri":["http://zotero.org/users/6116610/items/HESMYCNC"],"itemData":{"id":2117,"type":"article-journal","abstract":"As climate continues to change, many marine species will experience both an increase in average temperature and more extreme diel and seasonal ﬂuctuations. Understanding how these variations in ocean temperature aﬀect processes such as metabolism and energy consumption is important for many species, and may be particularly important for sedentary species that cannot make large-scale movements in response to changes in environmental conditions. We examined how metabolic rates and energetic demands responded to temperature in a temperate reef ﬁsh, the bluebanded goby (Lythrypnus dalli). Using respirometry, we estimated resting oxygen consumption (VO2) for 42 L. dalli individuals of varying sizes and calculated metabolic rates (MR) at three diﬀerent temperatures (13 °C, 16 °C, and 20 °C). As predicted, VO2 and MR increased signiﬁcantly with temperature and mass, but the rate of temperature-dependent increase in metabolism indicated a very high degree of thermal sensitivity for L. dalli (Q10 value for VO2 was 5.21 across the range of experimental temperatures). The mass-scaling exponent (b) was estimated to be 0.95 and aligned closely with other benthic species. Our results suggest that changes in temperature – especially those that occur over weeks and seasons – likely play a signiﬁcant role in the ecology of these gobies. Long-term increases in seawater temperature will either necessitate an increase in foraging and consumption, or drive costly trade-oﬀs between metabolism and processes such as growth and reproduction.","container-title":"Journal of Experimental Marine Biology and Ecology","DOI":"10.1016/j.jembe.2018.01.011","ISSN":"00220981","journalAbbreviation":"Journal of Experimental Marine Biology and Ecology","language":"en","page":"83-89","source":"DOI.org (Crossref)","title":"Metabolic responses to temperature in a sedentary reef fish, the bluebanded goby (Lythrypnus dalli , Gilbert)","volume":"501","author":[{"family":"Rangel","given":"Racine E."},{"family":"Johnson","given":"Darren W."}],"issued":{"date-parts":[["2018",4]]}}}],"schema":"https://github.com/citation-style-language/schema/raw/master/csl-citation.json"} </w:instrText>
            </w:r>
            <w:r w:rsidRPr="00B0509D">
              <w:fldChar w:fldCharType="separate"/>
            </w:r>
            <w:r w:rsidRPr="00B0509D">
              <w:rPr>
                <w:noProof/>
              </w:rPr>
              <w:t>(Rangel &amp; Johnson 2018)</w:t>
            </w:r>
            <w:r w:rsidRPr="00B0509D">
              <w:fldChar w:fldCharType="end"/>
            </w:r>
          </w:p>
        </w:tc>
      </w:tr>
      <w:tr w:rsidR="00251057" w:rsidRPr="00B0509D" w14:paraId="76C959D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50CB762" w14:textId="6847A236" w:rsidR="00293A53" w:rsidRPr="00B0509D" w:rsidRDefault="00293A53" w:rsidP="00FF245D">
            <w:pPr>
              <w:widowControl w:val="0"/>
              <w:tabs>
                <w:tab w:val="center" w:pos="4513"/>
              </w:tabs>
              <w:contextualSpacing/>
              <w:rPr>
                <w:i/>
                <w:iCs/>
              </w:rPr>
            </w:pPr>
            <w:proofErr w:type="spellStart"/>
            <w:r w:rsidRPr="00B0509D">
              <w:rPr>
                <w:i/>
                <w:iCs/>
              </w:rPr>
              <w:t>Colossoma</w:t>
            </w:r>
            <w:proofErr w:type="spellEnd"/>
            <w:r w:rsidRPr="00B0509D">
              <w:rPr>
                <w:i/>
                <w:iCs/>
              </w:rPr>
              <w:t xml:space="preserve"> </w:t>
            </w:r>
            <w:proofErr w:type="spellStart"/>
            <w:r w:rsidRPr="00B0509D">
              <w:rPr>
                <w:i/>
                <w:iCs/>
              </w:rPr>
              <w:t>macropomum</w:t>
            </w:r>
            <w:proofErr w:type="spellEnd"/>
          </w:p>
        </w:tc>
        <w:tc>
          <w:tcPr>
            <w:tcW w:w="0" w:type="auto"/>
          </w:tcPr>
          <w:p w14:paraId="33E40A5C" w14:textId="218DFBE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Tambaqui</w:t>
            </w:r>
            <w:proofErr w:type="spellEnd"/>
            <w:ins w:id="71" w:author="Max Lindmark" w:date="2020-12-09T12:27:00Z">
              <w:r w:rsidR="00C14EDA" w:rsidRPr="00B0509D">
                <w:t xml:space="preserve"> (</w:t>
              </w:r>
            </w:ins>
            <w:ins w:id="72" w:author="Max Lindmark" w:date="2020-12-09T12:28:00Z">
              <w:r w:rsidR="00C14EDA" w:rsidRPr="00B0509D">
                <w:t>al</w:t>
              </w:r>
              <w:r w:rsidR="006512BF" w:rsidRPr="00B0509D">
                <w:t>t.</w:t>
              </w:r>
              <w:r w:rsidR="00C14EDA" w:rsidRPr="00B0509D">
                <w:t xml:space="preserve"> </w:t>
              </w:r>
              <w:proofErr w:type="spellStart"/>
              <w:r w:rsidR="00C14EDA" w:rsidRPr="00B0509D">
                <w:t>Cachama</w:t>
              </w:r>
              <w:proofErr w:type="spellEnd"/>
              <w:r w:rsidR="00C14EDA" w:rsidRPr="00B0509D">
                <w:t>)</w:t>
              </w:r>
            </w:ins>
          </w:p>
        </w:tc>
        <w:tc>
          <w:tcPr>
            <w:tcW w:w="0" w:type="auto"/>
          </w:tcPr>
          <w:p w14:paraId="4E6E4A81" w14:textId="1F26D73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782D23F5" w14:textId="00E145E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sncw1GEh","properties":{"formattedCitation":"(Tomala {\\i{}et al.} 2014)","plainCitation":"(Tomala et al. 2014)","noteIndex":0},"citationItems":[{"id":2119,"uris":["http://zotero.org/users/6116610/items/I9BSTWWI"],"uri":["http://zotero.org/users/6116610/items/I9BSTWWI"],"itemData":{"id":2119,"type":"article-journal","abstract":"Colossoma macropomum is a species in the Amazon region pertaining to the greatest diversity of freshwater fish family Characidae. At the laboratory level, the rate of oxygen consumption of (CO) was determined in a routine metabolism at different body weights: 40, 60, 90, 140 and 250 g (expressed per unit of body mass) and water temperature of 21, 26 and 31°C. The experiment was design as a completely randomized factorial arrangement (5x3x3), using a respirometer of 20 L and a water recirculation pump. CO measurements were recorded every 5 min by using a digital oximeter. It was shown that the CO maintains interaction with body weight (P) and water temperature (T) (P &lt; 0.05). The results indicate that CO remains directly related to water temperature and inversely with body weight of the organisms. The regression between independent variables and CO were adjusted to potential equations: CO = 2844.9 P-0.734, CO = 2555.9 P-0.624 and CO = 1945.4 P-0.507 for 21, 26 y 31°C respectively; where P expressed in kg, yielding high coefficients of correlation and determination. The resulting equation of the multivariate regression analysis was: CO = 4.839 - (0.706* P) + (9.106* T). The results provide information to estimate the capacity in an aquaculture environment based upon the oxygen demand of C. macropomum, contributing to the development of aquaculture with greater technical support.","container-title":"Latin American Journal of Aquatic Research","DOI":"10.3856/vol42-issue5-fulltext-4","ISSN":"0718560X, 0718560X","issue":"5","journalAbbreviation":"lajar","language":"es","page":"971-979","source":"DOI.org (Crossref)","title":"Evaluacion de la tasa de consumo de oxigeno de Colossoma macropomum en relacion al peso corporal y temperatura del agua","volume":"42","author":[{"family":"Tomala","given":"Dennis"},{"family":"Chavarria","given":"Johnny"},{"family":"Angeles","given":"Beatriz"}],"issued":{"date-parts":[["2014",11,10]]}}}],"schema":"https://github.com/citation-style-language/schema/raw/master/csl-citation.json"} </w:instrText>
            </w:r>
            <w:r w:rsidRPr="00B0509D">
              <w:fldChar w:fldCharType="separate"/>
            </w:r>
            <w:r w:rsidRPr="00B0509D">
              <w:t xml:space="preserve">(Tomala </w:t>
            </w:r>
            <w:r w:rsidRPr="00B0509D">
              <w:rPr>
                <w:i/>
                <w:iCs/>
              </w:rPr>
              <w:t>et al.</w:t>
            </w:r>
            <w:r w:rsidRPr="00B0509D">
              <w:t xml:space="preserve"> 2014)</w:t>
            </w:r>
            <w:r w:rsidRPr="00B0509D">
              <w:fldChar w:fldCharType="end"/>
            </w:r>
          </w:p>
        </w:tc>
      </w:tr>
      <w:tr w:rsidR="00251057" w:rsidRPr="00B0509D" w14:paraId="3D11F91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87DC2E" w14:textId="17388B13" w:rsidR="00293A53" w:rsidRPr="00B0509D" w:rsidRDefault="00293A53" w:rsidP="00FF245D">
            <w:pPr>
              <w:widowControl w:val="0"/>
              <w:tabs>
                <w:tab w:val="center" w:pos="4513"/>
              </w:tabs>
              <w:contextualSpacing/>
              <w:rPr>
                <w:i/>
                <w:iCs/>
              </w:rPr>
            </w:pPr>
            <w:proofErr w:type="spellStart"/>
            <w:r w:rsidRPr="00B0509D">
              <w:rPr>
                <w:i/>
                <w:iCs/>
              </w:rPr>
              <w:t>Carassius</w:t>
            </w:r>
            <w:proofErr w:type="spellEnd"/>
            <w:r w:rsidRPr="00B0509D">
              <w:rPr>
                <w:i/>
                <w:iCs/>
              </w:rPr>
              <w:t xml:space="preserve"> </w:t>
            </w:r>
            <w:proofErr w:type="spellStart"/>
            <w:r w:rsidRPr="00B0509D">
              <w:rPr>
                <w:i/>
                <w:iCs/>
              </w:rPr>
              <w:t>auratus</w:t>
            </w:r>
            <w:proofErr w:type="spellEnd"/>
            <w:r w:rsidRPr="00B0509D">
              <w:rPr>
                <w:i/>
                <w:iCs/>
              </w:rPr>
              <w:t xml:space="preserve"> </w:t>
            </w:r>
            <w:proofErr w:type="spellStart"/>
            <w:r w:rsidRPr="00B0509D">
              <w:rPr>
                <w:i/>
                <w:iCs/>
              </w:rPr>
              <w:t>grandoculis</w:t>
            </w:r>
            <w:proofErr w:type="spellEnd"/>
          </w:p>
        </w:tc>
        <w:tc>
          <w:tcPr>
            <w:tcW w:w="0" w:type="auto"/>
          </w:tcPr>
          <w:p w14:paraId="6816932C" w14:textId="292DFC74"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Round </w:t>
            </w:r>
            <w:proofErr w:type="spellStart"/>
            <w:r w:rsidRPr="00260941">
              <w:rPr>
                <w:lang w:val="en-GB"/>
              </w:rPr>
              <w:t>crucian</w:t>
            </w:r>
            <w:proofErr w:type="spellEnd"/>
            <w:r w:rsidRPr="00260941">
              <w:rPr>
                <w:lang w:val="en-GB"/>
              </w:rPr>
              <w:t xml:space="preserve"> carp</w:t>
            </w:r>
            <w:ins w:id="73" w:author="Max Lindmark" w:date="2020-12-09T12:30:00Z">
              <w:r w:rsidR="00DA76BC" w:rsidRPr="00260941">
                <w:rPr>
                  <w:lang w:val="en-GB"/>
                </w:rPr>
                <w:t xml:space="preserve"> (alt. </w:t>
              </w:r>
              <w:proofErr w:type="spellStart"/>
              <w:r w:rsidR="00DA76BC" w:rsidRPr="00260941">
                <w:rPr>
                  <w:lang w:val="en-GB"/>
                </w:rPr>
                <w:t>Nigorobuna</w:t>
              </w:r>
              <w:proofErr w:type="spellEnd"/>
              <w:r w:rsidR="00DA76BC" w:rsidRPr="00260941">
                <w:rPr>
                  <w:lang w:val="en-GB"/>
                </w:rPr>
                <w:t>)</w:t>
              </w:r>
            </w:ins>
          </w:p>
        </w:tc>
        <w:tc>
          <w:tcPr>
            <w:tcW w:w="0" w:type="auto"/>
          </w:tcPr>
          <w:p w14:paraId="4518DD3F" w14:textId="6F3C0AC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5EC80B1" w14:textId="0FA41D2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ipI3D4xp","properties":{"formattedCitation":"(Yamanaka {\\i{}et al.} 2013)","plainCitation":"(Yamanaka et al. 2013)","noteIndex":0},"citationItems":[{"id":2123,"uris":["http://zotero.org/users/6116610/items/NS8NGSBD"],"uri":["http://zotero.org/users/6116610/items/NS8NGSBD"],"itemData":{"id":2123,"type":"article-journal","abstract":"Routine metabolic rate (RMR, mgO2 gÀ1 hÀ1) and critical oxygen concentration (Pc, a hypoxia tolerance indicator, mgO2 LÀ1) were determined in larvae and juveniles of round crucian carp, Carassius auratus grandoculis Temminck &amp; Schlegel 1846, by measuring oxygen consumption at 15°C, 20°C, and 30°C. In addition, the dependence of RMR and Pc on ﬁsh body weight (W, g) and temperature (T, °C) was examined to construct minimal mathematical models. RMR depended on W and showed smaller values in larger individuals. RMR was diﬀerent among the three temperature conditions and showed higher values at higher temperatures. Pc was signiﬁcantly related to W and was low in larger individuals; that is, larger individuals had a higher hypoxia tolerance. In contrast, Pc was independent of temperature, implying that seasonal temperature ﬂuctuations do not cause seasonal disequilibrium of hypoxia tolerance in round crucian carp. The RMR and Pc models were RMR = 0.0674WÀ0.193e0.0562T and Pc = 1.35WÀ0.107, respectively. The metabolic information clariﬁed in this study is essential for habitat quality assessments and aquaculture management of this species.","container-title":"Journal of Applied Ichthyology","DOI":"10.1111/jai.12126","ISSN":"01758659","issue":"4","journalAbbreviation":"J. Appl. Ichthyol.","language":"en","page":"891-895","source":"DOI.org (Crossref)","title":"Body size and temperature dependence of routine metabolic rate and critical oxygen concentration in larvae and juveniles of the round crucian carp &lt;i&gt;Carassius auratus grandoculis&lt;/i&gt; Temminck &amp; Schlegel 1846","volume":"29","author":[{"family":"Yamanaka","given":"H."},{"family":"Takahara","given":"T."},{"family":"Kohmatsu","given":"Y."},{"family":"Yuma","given":"M."}],"issued":{"date-parts":[["2013",8]]}}}],"schema":"https://github.com/citation-style-language/schema/raw/master/csl-citation.json"} </w:instrText>
            </w:r>
            <w:r w:rsidRPr="00B0509D">
              <w:fldChar w:fldCharType="separate"/>
            </w:r>
            <w:r w:rsidRPr="00B0509D">
              <w:t xml:space="preserve">(Yamanaka </w:t>
            </w:r>
            <w:r w:rsidRPr="00B0509D">
              <w:rPr>
                <w:i/>
                <w:iCs/>
              </w:rPr>
              <w:t>et al.</w:t>
            </w:r>
            <w:r w:rsidRPr="00B0509D">
              <w:t xml:space="preserve"> 2013)</w:t>
            </w:r>
            <w:r w:rsidRPr="00B0509D">
              <w:fldChar w:fldCharType="end"/>
            </w:r>
          </w:p>
        </w:tc>
      </w:tr>
    </w:tbl>
    <w:p w14:paraId="332394D7" w14:textId="77777777" w:rsidR="00904064" w:rsidRPr="00B0509D" w:rsidRDefault="00904064" w:rsidP="009B6C04">
      <w:pPr>
        <w:widowControl w:val="0"/>
        <w:tabs>
          <w:tab w:val="center" w:pos="4513"/>
        </w:tabs>
        <w:spacing w:line="480" w:lineRule="auto"/>
        <w:contextualSpacing/>
        <w:jc w:val="both"/>
      </w:pPr>
    </w:p>
    <w:p w14:paraId="3C6FF4E3" w14:textId="355E177F" w:rsidR="00C100F1" w:rsidRPr="00B0509D" w:rsidRDefault="00C100F1" w:rsidP="009B6C04">
      <w:pPr>
        <w:widowControl w:val="0"/>
        <w:tabs>
          <w:tab w:val="center" w:pos="4513"/>
        </w:tabs>
        <w:spacing w:line="480" w:lineRule="auto"/>
        <w:contextualSpacing/>
        <w:jc w:val="both"/>
      </w:pPr>
    </w:p>
    <w:p w14:paraId="75B828BE" w14:textId="34FFF769" w:rsidR="00203D5B" w:rsidRPr="00B0509D" w:rsidRDefault="00203D5B" w:rsidP="009B6C04">
      <w:pPr>
        <w:widowControl w:val="0"/>
        <w:tabs>
          <w:tab w:val="center" w:pos="4513"/>
        </w:tabs>
        <w:spacing w:line="480" w:lineRule="auto"/>
        <w:contextualSpacing/>
        <w:jc w:val="both"/>
      </w:pPr>
    </w:p>
    <w:p w14:paraId="5AC350AF" w14:textId="35C56FB6" w:rsidR="00203D5B" w:rsidRPr="00B0509D" w:rsidRDefault="00203D5B" w:rsidP="009B6C04">
      <w:pPr>
        <w:widowControl w:val="0"/>
        <w:tabs>
          <w:tab w:val="center" w:pos="4513"/>
        </w:tabs>
        <w:spacing w:line="480" w:lineRule="auto"/>
        <w:contextualSpacing/>
        <w:jc w:val="both"/>
      </w:pPr>
    </w:p>
    <w:p w14:paraId="725B72F4" w14:textId="3FBAA221" w:rsidR="00203D5B" w:rsidRPr="00B0509D" w:rsidRDefault="00203D5B" w:rsidP="009B6C04">
      <w:pPr>
        <w:widowControl w:val="0"/>
        <w:tabs>
          <w:tab w:val="center" w:pos="4513"/>
        </w:tabs>
        <w:spacing w:line="480" w:lineRule="auto"/>
        <w:contextualSpacing/>
        <w:jc w:val="both"/>
      </w:pPr>
    </w:p>
    <w:p w14:paraId="75EA8F7F" w14:textId="3C36BC51" w:rsidR="00203D5B" w:rsidRPr="00B0509D" w:rsidRDefault="00203D5B" w:rsidP="009B6C04">
      <w:pPr>
        <w:widowControl w:val="0"/>
        <w:tabs>
          <w:tab w:val="center" w:pos="4513"/>
        </w:tabs>
        <w:spacing w:line="480" w:lineRule="auto"/>
        <w:contextualSpacing/>
        <w:jc w:val="both"/>
      </w:pPr>
    </w:p>
    <w:p w14:paraId="1AE348D1" w14:textId="0CBFCA65" w:rsidR="00203D5B" w:rsidRDefault="00203D5B" w:rsidP="009B6C04">
      <w:pPr>
        <w:widowControl w:val="0"/>
        <w:tabs>
          <w:tab w:val="center" w:pos="4513"/>
        </w:tabs>
        <w:spacing w:line="480" w:lineRule="auto"/>
        <w:contextualSpacing/>
        <w:jc w:val="both"/>
      </w:pPr>
    </w:p>
    <w:p w14:paraId="34C42EBA" w14:textId="65416B96" w:rsidR="00632624" w:rsidRDefault="00632624" w:rsidP="009B6C04">
      <w:pPr>
        <w:widowControl w:val="0"/>
        <w:tabs>
          <w:tab w:val="center" w:pos="4513"/>
        </w:tabs>
        <w:spacing w:line="480" w:lineRule="auto"/>
        <w:contextualSpacing/>
        <w:jc w:val="both"/>
      </w:pPr>
    </w:p>
    <w:p w14:paraId="19C9476A" w14:textId="59C572E4" w:rsidR="00632624" w:rsidRDefault="00632624" w:rsidP="009B6C04">
      <w:pPr>
        <w:widowControl w:val="0"/>
        <w:tabs>
          <w:tab w:val="center" w:pos="4513"/>
        </w:tabs>
        <w:spacing w:line="480" w:lineRule="auto"/>
        <w:contextualSpacing/>
        <w:jc w:val="both"/>
      </w:pPr>
    </w:p>
    <w:p w14:paraId="06D57650" w14:textId="46289A9A" w:rsidR="00632624" w:rsidRDefault="00632624" w:rsidP="009B6C04">
      <w:pPr>
        <w:widowControl w:val="0"/>
        <w:tabs>
          <w:tab w:val="center" w:pos="4513"/>
        </w:tabs>
        <w:spacing w:line="480" w:lineRule="auto"/>
        <w:contextualSpacing/>
        <w:jc w:val="both"/>
      </w:pPr>
    </w:p>
    <w:p w14:paraId="1EBFE0FC" w14:textId="4226F19F" w:rsidR="00632624" w:rsidRDefault="00632624" w:rsidP="009B6C04">
      <w:pPr>
        <w:widowControl w:val="0"/>
        <w:tabs>
          <w:tab w:val="center" w:pos="4513"/>
        </w:tabs>
        <w:spacing w:line="480" w:lineRule="auto"/>
        <w:contextualSpacing/>
        <w:jc w:val="both"/>
      </w:pPr>
    </w:p>
    <w:p w14:paraId="6B1044F0" w14:textId="77777777" w:rsidR="00632624" w:rsidRPr="00B0509D" w:rsidRDefault="00632624" w:rsidP="009B6C04">
      <w:pPr>
        <w:widowControl w:val="0"/>
        <w:tabs>
          <w:tab w:val="center" w:pos="4513"/>
        </w:tabs>
        <w:spacing w:line="480" w:lineRule="auto"/>
        <w:contextualSpacing/>
        <w:jc w:val="both"/>
      </w:pPr>
    </w:p>
    <w:p w14:paraId="5814D1FF" w14:textId="148048F8" w:rsidR="002A7901" w:rsidRPr="00B0509D" w:rsidRDefault="00D210E0" w:rsidP="009B6C04">
      <w:pPr>
        <w:pStyle w:val="Rubrik1"/>
        <w:contextualSpacing/>
      </w:pPr>
      <w:bookmarkStart w:id="74" w:name="_Toc59530753"/>
      <w:r w:rsidRPr="00B0509D">
        <w:t>D</w:t>
      </w:r>
      <w:r w:rsidR="002A7901" w:rsidRPr="00B0509D">
        <w:t xml:space="preserve">ata </w:t>
      </w:r>
      <w:r w:rsidR="006601CD" w:rsidRPr="00B0509D">
        <w:t>overview</w:t>
      </w:r>
      <w:bookmarkEnd w:id="74"/>
    </w:p>
    <w:p w14:paraId="4556DBD7" w14:textId="235F9028" w:rsidR="002C3B90" w:rsidRPr="00B0509D" w:rsidRDefault="007D2A8E" w:rsidP="009B6C04">
      <w:pPr>
        <w:pStyle w:val="Rubrik2"/>
        <w:contextualSpacing/>
        <w:jc w:val="both"/>
        <w:rPr>
          <w:rFonts w:cstheme="minorHAnsi"/>
          <w:i/>
          <w:iCs/>
          <w:sz w:val="22"/>
          <w:szCs w:val="22"/>
        </w:rPr>
      </w:pPr>
      <w:bookmarkStart w:id="75" w:name="_Toc59530754"/>
      <w:r w:rsidRPr="00B0509D">
        <w:rPr>
          <w:rFonts w:cstheme="minorHAnsi"/>
          <w:i/>
          <w:iCs/>
          <w:sz w:val="22"/>
          <w:szCs w:val="22"/>
        </w:rPr>
        <w:t>M</w:t>
      </w:r>
      <w:r w:rsidR="002C3B90" w:rsidRPr="00B0509D">
        <w:rPr>
          <w:rFonts w:cstheme="minorHAnsi"/>
          <w:i/>
          <w:iCs/>
          <w:sz w:val="22"/>
          <w:szCs w:val="22"/>
        </w:rPr>
        <w:t xml:space="preserve">aximum consumption </w:t>
      </w:r>
      <w:r w:rsidRPr="00B0509D">
        <w:rPr>
          <w:rFonts w:cstheme="minorHAnsi"/>
          <w:i/>
          <w:iCs/>
          <w:sz w:val="22"/>
          <w:szCs w:val="22"/>
        </w:rPr>
        <w:t xml:space="preserve">&amp; metabolic </w:t>
      </w:r>
      <w:r w:rsidR="002C3B90" w:rsidRPr="00B0509D">
        <w:rPr>
          <w:rFonts w:cstheme="minorHAnsi"/>
          <w:i/>
          <w:iCs/>
          <w:sz w:val="22"/>
          <w:szCs w:val="22"/>
        </w:rPr>
        <w:t>rate</w:t>
      </w:r>
      <w:bookmarkEnd w:id="75"/>
    </w:p>
    <w:p w14:paraId="428BC6BA" w14:textId="3631C378" w:rsidR="00CC7470" w:rsidRPr="00B0509D" w:rsidRDefault="00664E43" w:rsidP="009B6C04">
      <w:pPr>
        <w:spacing w:line="480" w:lineRule="auto"/>
        <w:contextualSpacing/>
        <w:jc w:val="both"/>
      </w:pPr>
      <w:r w:rsidRPr="00B0509D">
        <w:rPr>
          <w:noProof/>
          <w:lang w:eastAsia="sv-SE"/>
        </w:rPr>
        <w:drawing>
          <wp:inline distT="0" distB="0" distL="0" distR="0" wp14:anchorId="2E24B367" wp14:editId="69D174A0">
            <wp:extent cx="5731510" cy="5731510"/>
            <wp:effectExtent l="0" t="0" r="0" b="0"/>
            <wp:docPr id="13" name="Picture 1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abl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F5C219" w14:textId="095ECD51" w:rsidR="00C60960" w:rsidRPr="00260941" w:rsidRDefault="00C60960" w:rsidP="009B6C04">
      <w:pPr>
        <w:spacing w:line="480" w:lineRule="auto"/>
        <w:contextualSpacing/>
        <w:jc w:val="both"/>
        <w:rPr>
          <w:i/>
          <w:iCs/>
          <w:lang w:val="en-GB"/>
        </w:rPr>
      </w:pPr>
      <w:r w:rsidRPr="00260941">
        <w:rPr>
          <w:i/>
          <w:iCs/>
          <w:lang w:val="en-GB"/>
        </w:rPr>
        <w:t>Fig. S</w:t>
      </w:r>
      <w:r w:rsidR="006D1966" w:rsidRPr="00260941">
        <w:rPr>
          <w:i/>
          <w:iCs/>
          <w:lang w:val="en-GB"/>
        </w:rPr>
        <w:t>1</w:t>
      </w:r>
      <w:r w:rsidRPr="00260941">
        <w:rPr>
          <w:i/>
          <w:iCs/>
          <w:lang w:val="en-GB"/>
        </w:rPr>
        <w:t xml:space="preserve">. Experimental </w:t>
      </w:r>
      <w:ins w:id="76" w:author="Max Lindmark" w:date="2020-12-09T16:09:00Z">
        <w:r w:rsidR="00B70CD3" w:rsidRPr="00260941">
          <w:rPr>
            <w:i/>
            <w:iCs/>
            <w:lang w:val="en-GB"/>
          </w:rPr>
          <w:t>temperatures (</w:t>
        </w:r>
        <w:proofErr w:type="spellStart"/>
        <w:r w:rsidR="00B70CD3" w:rsidRPr="00260941">
          <w:rPr>
            <w:i/>
            <w:iCs/>
            <w:lang w:val="en-GB"/>
          </w:rPr>
          <w:t>gray</w:t>
        </w:r>
        <w:proofErr w:type="spellEnd"/>
        <w:r w:rsidR="00B70CD3" w:rsidRPr="00260941">
          <w:rPr>
            <w:i/>
            <w:iCs/>
            <w:lang w:val="en-GB"/>
          </w:rPr>
          <w:t xml:space="preserve">) </w:t>
        </w:r>
      </w:ins>
      <w:r w:rsidRPr="00260941">
        <w:rPr>
          <w:i/>
          <w:iCs/>
          <w:lang w:val="en-GB"/>
        </w:rPr>
        <w:t>and environmental (min, median and max) temperatures</w:t>
      </w:r>
      <w:ins w:id="77" w:author="Max Lindmark" w:date="2020-12-09T16:09:00Z">
        <w:r w:rsidR="00FD5A85" w:rsidRPr="00260941">
          <w:rPr>
            <w:i/>
            <w:iCs/>
            <w:lang w:val="en-GB"/>
          </w:rPr>
          <w:t xml:space="preserve"> </w:t>
        </w:r>
      </w:ins>
      <w:del w:id="78" w:author="Max Lindmark" w:date="2020-12-09T16:09:00Z">
        <w:r w:rsidRPr="00260941" w:rsidDel="00FD5A85">
          <w:rPr>
            <w:i/>
            <w:iCs/>
            <w:lang w:val="en-GB"/>
          </w:rPr>
          <w:delText xml:space="preserve"> (indicated by colors)</w:delText>
        </w:r>
      </w:del>
      <w:ins w:id="79" w:author="Max Lindmark" w:date="2020-12-09T16:09:00Z">
        <w:r w:rsidR="00FD5A85" w:rsidRPr="00260941">
          <w:rPr>
            <w:i/>
            <w:iCs/>
            <w:lang w:val="en-GB"/>
          </w:rPr>
          <w:t>(</w:t>
        </w:r>
        <w:commentRangeStart w:id="80"/>
        <w:r w:rsidR="00FD5A85" w:rsidRPr="00260941">
          <w:rPr>
            <w:i/>
            <w:iCs/>
            <w:lang w:val="en-GB"/>
          </w:rPr>
          <w:t>purple, pink and green, respectively</w:t>
        </w:r>
      </w:ins>
      <w:commentRangeEnd w:id="80"/>
      <w:r w:rsidR="00512B0A">
        <w:rPr>
          <w:rStyle w:val="Kommentarsreferens"/>
        </w:rPr>
        <w:commentReference w:id="80"/>
      </w:r>
      <w:ins w:id="81" w:author="Max Lindmark" w:date="2020-12-09T16:09:00Z">
        <w:r w:rsidR="00FD5A85" w:rsidRPr="00260941">
          <w:rPr>
            <w:i/>
            <w:iCs/>
            <w:lang w:val="en-GB"/>
          </w:rPr>
          <w:t>)</w:t>
        </w:r>
      </w:ins>
      <w:r w:rsidRPr="00260941">
        <w:rPr>
          <w:i/>
          <w:iCs/>
          <w:lang w:val="en-GB"/>
        </w:rPr>
        <w:t xml:space="preserve"> </w:t>
      </w:r>
      <w:r w:rsidR="00AD40AD" w:rsidRPr="00260941">
        <w:rPr>
          <w:i/>
          <w:iCs/>
          <w:lang w:val="en-GB"/>
        </w:rPr>
        <w:t>of species represented in the consumption (</w:t>
      </w:r>
      <w:r w:rsidR="00AA6484" w:rsidRPr="00260941">
        <w:rPr>
          <w:i/>
          <w:iCs/>
          <w:lang w:val="en-GB"/>
        </w:rPr>
        <w:t>left</w:t>
      </w:r>
      <w:r w:rsidR="00AD40AD" w:rsidRPr="00260941">
        <w:rPr>
          <w:i/>
          <w:iCs/>
          <w:lang w:val="en-GB"/>
        </w:rPr>
        <w:t xml:space="preserve">) and metabolism </w:t>
      </w:r>
      <w:r w:rsidR="00AD40AD" w:rsidRPr="00260941">
        <w:rPr>
          <w:i/>
          <w:iCs/>
          <w:lang w:val="en-GB"/>
        </w:rPr>
        <w:lastRenderedPageBreak/>
        <w:t>(</w:t>
      </w:r>
      <w:r w:rsidR="00E90C92" w:rsidRPr="00260941">
        <w:rPr>
          <w:i/>
          <w:iCs/>
          <w:lang w:val="en-GB"/>
        </w:rPr>
        <w:t>right</w:t>
      </w:r>
      <w:r w:rsidR="00AD40AD" w:rsidRPr="00260941">
        <w:rPr>
          <w:i/>
          <w:iCs/>
          <w:lang w:val="en-GB"/>
        </w:rPr>
        <w:t>) data sets</w:t>
      </w:r>
      <w:r w:rsidRPr="00260941">
        <w:rPr>
          <w:i/>
          <w:iCs/>
          <w:lang w:val="en-GB"/>
        </w:rPr>
        <w:t>.</w:t>
      </w:r>
      <w:r w:rsidR="000F5318" w:rsidRPr="00260941">
        <w:rPr>
          <w:i/>
          <w:iCs/>
          <w:lang w:val="en-GB"/>
        </w:rPr>
        <w:t xml:space="preserve"> Missing temperatures means information was not available on </w:t>
      </w:r>
      <w:proofErr w:type="spellStart"/>
      <w:r w:rsidR="000F5318" w:rsidRPr="00260941">
        <w:rPr>
          <w:i/>
          <w:iCs/>
          <w:lang w:val="en-GB"/>
        </w:rPr>
        <w:t>FishBase</w:t>
      </w:r>
      <w:proofErr w:type="spellEnd"/>
      <w:r w:rsidR="0070297C" w:rsidRPr="00260941">
        <w:rPr>
          <w:i/>
          <w:iCs/>
          <w:lang w:val="en-GB"/>
        </w:rPr>
        <w:t>.</w:t>
      </w:r>
      <w:r w:rsidR="000F5318" w:rsidRPr="00260941">
        <w:rPr>
          <w:i/>
          <w:iCs/>
          <w:lang w:val="en-GB"/>
        </w:rPr>
        <w:t xml:space="preserve"> Experimental temperatures are jittered vertically for visibility.</w:t>
      </w:r>
    </w:p>
    <w:p w14:paraId="32C7CDF5" w14:textId="6A31A5C5" w:rsidR="00954BD1" w:rsidRPr="00260941" w:rsidRDefault="00954BD1" w:rsidP="009B6C04">
      <w:pPr>
        <w:spacing w:line="480" w:lineRule="auto"/>
        <w:contextualSpacing/>
        <w:jc w:val="both"/>
        <w:rPr>
          <w:lang w:val="en-GB"/>
        </w:rPr>
      </w:pPr>
    </w:p>
    <w:p w14:paraId="0DB156B4" w14:textId="5C375EAA" w:rsidR="00632624" w:rsidRPr="00260941" w:rsidRDefault="00632624" w:rsidP="009B6C04">
      <w:pPr>
        <w:spacing w:line="480" w:lineRule="auto"/>
        <w:contextualSpacing/>
        <w:jc w:val="both"/>
        <w:rPr>
          <w:lang w:val="en-GB"/>
        </w:rPr>
      </w:pPr>
    </w:p>
    <w:p w14:paraId="11CDB96E" w14:textId="77777777" w:rsidR="00632624" w:rsidRPr="00B0509D" w:rsidRDefault="00632624" w:rsidP="00632624">
      <w:pPr>
        <w:pStyle w:val="Rubrik2"/>
        <w:contextualSpacing/>
        <w:jc w:val="both"/>
        <w:rPr>
          <w:rFonts w:cstheme="minorHAnsi"/>
          <w:i/>
          <w:iCs/>
          <w:sz w:val="22"/>
          <w:szCs w:val="22"/>
        </w:rPr>
      </w:pPr>
      <w:bookmarkStart w:id="82" w:name="_Toc59530755"/>
      <w:proofErr w:type="spellStart"/>
      <w:r w:rsidRPr="00B0509D">
        <w:rPr>
          <w:rFonts w:cstheme="minorHAnsi"/>
          <w:i/>
          <w:iCs/>
          <w:sz w:val="22"/>
          <w:szCs w:val="22"/>
        </w:rPr>
        <w:t>Growth</w:t>
      </w:r>
      <w:proofErr w:type="spellEnd"/>
      <w:r w:rsidRPr="00B0509D">
        <w:rPr>
          <w:rFonts w:cstheme="minorHAnsi"/>
          <w:i/>
          <w:iCs/>
          <w:sz w:val="22"/>
          <w:szCs w:val="22"/>
        </w:rPr>
        <w:t xml:space="preserve"> rate</w:t>
      </w:r>
      <w:bookmarkEnd w:id="82"/>
    </w:p>
    <w:p w14:paraId="1C4F6F61" w14:textId="77777777" w:rsidR="00632624" w:rsidRPr="00B0509D" w:rsidRDefault="00632624" w:rsidP="00632624">
      <w:r w:rsidRPr="00B0509D">
        <w:rPr>
          <w:noProof/>
          <w:lang w:eastAsia="sv-SE"/>
        </w:rPr>
        <w:drawing>
          <wp:inline distT="0" distB="0" distL="0" distR="0" wp14:anchorId="63528FAB" wp14:editId="715E87DB">
            <wp:extent cx="5731000" cy="3334327"/>
            <wp:effectExtent l="0" t="0" r="0" b="635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rotWithShape="1">
                    <a:blip r:embed="rId17" cstate="print">
                      <a:extLst>
                        <a:ext uri="{28A0092B-C50C-407E-A947-70E740481C1C}">
                          <a14:useLocalDpi xmlns:a14="http://schemas.microsoft.com/office/drawing/2010/main" val="0"/>
                        </a:ext>
                      </a:extLst>
                    </a:blip>
                    <a:srcRect t="20788" b="21031"/>
                    <a:stretch/>
                  </pic:blipFill>
                  <pic:spPr bwMode="auto">
                    <a:xfrm>
                      <a:off x="0" y="0"/>
                      <a:ext cx="5731510" cy="3334624"/>
                    </a:xfrm>
                    <a:prstGeom prst="rect">
                      <a:avLst/>
                    </a:prstGeom>
                    <a:ln>
                      <a:noFill/>
                    </a:ln>
                    <a:extLst>
                      <a:ext uri="{53640926-AAD7-44D8-BBD7-CCE9431645EC}">
                        <a14:shadowObscured xmlns:a14="http://schemas.microsoft.com/office/drawing/2010/main"/>
                      </a:ext>
                    </a:extLst>
                  </pic:spPr>
                </pic:pic>
              </a:graphicData>
            </a:graphic>
          </wp:inline>
        </w:drawing>
      </w:r>
    </w:p>
    <w:p w14:paraId="2E709B7B" w14:textId="5A04CF2E" w:rsidR="00632624" w:rsidRPr="00260941" w:rsidRDefault="00632624" w:rsidP="00632624">
      <w:pPr>
        <w:spacing w:line="480" w:lineRule="auto"/>
        <w:contextualSpacing/>
        <w:jc w:val="both"/>
        <w:rPr>
          <w:lang w:val="en-GB"/>
        </w:rPr>
      </w:pPr>
      <w:r w:rsidRPr="00260941">
        <w:rPr>
          <w:lang w:val="en-GB"/>
        </w:rPr>
        <w:t>Fig. S</w:t>
      </w:r>
      <w:r w:rsidR="00454C92" w:rsidRPr="00260941">
        <w:rPr>
          <w:lang w:val="en-GB"/>
        </w:rPr>
        <w:t>2</w:t>
      </w:r>
      <w:r w:rsidRPr="00260941">
        <w:rPr>
          <w:lang w:val="en-GB"/>
        </w:rPr>
        <w:t xml:space="preserve">. The distribution of rescaled masses for individual observations (mass/mass at maturation), where </w:t>
      </w:r>
      <w:proofErr w:type="spellStart"/>
      <w:r w:rsidRPr="00260941">
        <w:rPr>
          <w:lang w:val="en-GB"/>
        </w:rPr>
        <w:t>color</w:t>
      </w:r>
      <w:proofErr w:type="spellEnd"/>
      <w:r w:rsidRPr="00260941">
        <w:rPr>
          <w:lang w:val="en-GB"/>
        </w:rPr>
        <w:t xml:space="preserve"> indicate species</w:t>
      </w:r>
      <w:commentRangeStart w:id="83"/>
      <w:commentRangeStart w:id="84"/>
      <w:r w:rsidRPr="00260941">
        <w:rPr>
          <w:lang w:val="en-GB"/>
        </w:rPr>
        <w:t>.</w:t>
      </w:r>
      <w:commentRangeEnd w:id="83"/>
      <w:r w:rsidRPr="00B0509D">
        <w:rPr>
          <w:rStyle w:val="Kommentarsreferens"/>
        </w:rPr>
        <w:commentReference w:id="83"/>
      </w:r>
      <w:commentRangeEnd w:id="84"/>
      <w:r w:rsidRPr="00B0509D">
        <w:rPr>
          <w:rStyle w:val="Kommentarsreferens"/>
        </w:rPr>
        <w:commentReference w:id="84"/>
      </w:r>
    </w:p>
    <w:p w14:paraId="31097CD9" w14:textId="77777777" w:rsidR="00632624" w:rsidRPr="00260941" w:rsidRDefault="00632624" w:rsidP="00632624">
      <w:pPr>
        <w:spacing w:line="480" w:lineRule="auto"/>
        <w:contextualSpacing/>
        <w:jc w:val="center"/>
        <w:rPr>
          <w:noProof/>
          <w:lang w:val="en-GB" w:eastAsia="sv-SE"/>
        </w:rPr>
      </w:pPr>
    </w:p>
    <w:p w14:paraId="54076F64" w14:textId="77777777" w:rsidR="00632624" w:rsidRPr="00260941" w:rsidRDefault="00632624" w:rsidP="00632624">
      <w:pPr>
        <w:spacing w:line="480" w:lineRule="auto"/>
        <w:contextualSpacing/>
        <w:jc w:val="center"/>
        <w:rPr>
          <w:noProof/>
          <w:lang w:val="en-GB" w:eastAsia="sv-SE"/>
        </w:rPr>
      </w:pPr>
    </w:p>
    <w:p w14:paraId="3C493202" w14:textId="77777777" w:rsidR="00632624" w:rsidRPr="00260941" w:rsidRDefault="00632624" w:rsidP="00632624">
      <w:pPr>
        <w:spacing w:line="480" w:lineRule="auto"/>
        <w:contextualSpacing/>
        <w:jc w:val="center"/>
        <w:rPr>
          <w:noProof/>
          <w:lang w:val="en-GB" w:eastAsia="sv-SE"/>
        </w:rPr>
      </w:pPr>
    </w:p>
    <w:p w14:paraId="5F105908" w14:textId="77777777" w:rsidR="00632624" w:rsidRPr="00260941" w:rsidRDefault="00632624" w:rsidP="00632624">
      <w:pPr>
        <w:spacing w:line="480" w:lineRule="auto"/>
        <w:contextualSpacing/>
        <w:jc w:val="center"/>
        <w:rPr>
          <w:noProof/>
          <w:lang w:val="en-GB" w:eastAsia="sv-SE"/>
        </w:rPr>
      </w:pPr>
    </w:p>
    <w:p w14:paraId="11346DBD" w14:textId="77777777" w:rsidR="00632624" w:rsidRPr="00260941" w:rsidRDefault="00632624" w:rsidP="00632624">
      <w:pPr>
        <w:spacing w:line="480" w:lineRule="auto"/>
        <w:contextualSpacing/>
        <w:jc w:val="center"/>
        <w:rPr>
          <w:noProof/>
          <w:lang w:val="en-GB" w:eastAsia="sv-SE"/>
        </w:rPr>
      </w:pPr>
    </w:p>
    <w:p w14:paraId="2362995E" w14:textId="77777777" w:rsidR="00632624" w:rsidRPr="00B0509D" w:rsidRDefault="00632624" w:rsidP="00632624">
      <w:pPr>
        <w:spacing w:line="480" w:lineRule="auto"/>
        <w:contextualSpacing/>
        <w:jc w:val="center"/>
      </w:pPr>
      <w:r w:rsidRPr="00B0509D">
        <w:rPr>
          <w:noProof/>
          <w:lang w:eastAsia="sv-SE"/>
        </w:rPr>
        <w:lastRenderedPageBreak/>
        <w:drawing>
          <wp:inline distT="0" distB="0" distL="0" distR="0" wp14:anchorId="528EDC9C" wp14:editId="4DB236D8">
            <wp:extent cx="5731510" cy="5731510"/>
            <wp:effectExtent l="0" t="0" r="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8A27D59" w14:textId="37C3A4D4" w:rsidR="00632624" w:rsidRPr="00260941" w:rsidRDefault="00632624" w:rsidP="00632624">
      <w:pPr>
        <w:spacing w:line="480" w:lineRule="auto"/>
        <w:contextualSpacing/>
        <w:jc w:val="both"/>
        <w:rPr>
          <w:i/>
          <w:iCs/>
          <w:lang w:val="en-GB"/>
        </w:rPr>
      </w:pPr>
      <w:r w:rsidRPr="00260941">
        <w:rPr>
          <w:i/>
          <w:iCs/>
          <w:lang w:val="en-GB"/>
        </w:rPr>
        <w:t>Fig. S</w:t>
      </w:r>
      <w:r w:rsidR="00857C97" w:rsidRPr="00260941">
        <w:rPr>
          <w:i/>
          <w:iCs/>
          <w:lang w:val="en-GB"/>
        </w:rPr>
        <w:t>3</w:t>
      </w:r>
      <w:r w:rsidRPr="00260941">
        <w:rPr>
          <w:i/>
          <w:iCs/>
          <w:lang w:val="en-GB"/>
        </w:rPr>
        <w:t>. Experimental</w:t>
      </w:r>
      <w:ins w:id="85" w:author="Max Lindmark" w:date="2020-12-09T16:07:00Z">
        <w:r w:rsidRPr="00260941">
          <w:rPr>
            <w:i/>
            <w:iCs/>
            <w:lang w:val="en-GB"/>
          </w:rPr>
          <w:t xml:space="preserve"> temperatures</w:t>
        </w:r>
      </w:ins>
      <w:r w:rsidRPr="00260941">
        <w:rPr>
          <w:i/>
          <w:iCs/>
          <w:lang w:val="en-GB"/>
        </w:rPr>
        <w:t xml:space="preserve"> </w:t>
      </w:r>
      <w:ins w:id="86" w:author="Max Lindmark" w:date="2020-12-09T16:07:00Z">
        <w:r w:rsidRPr="00260941">
          <w:rPr>
            <w:i/>
            <w:iCs/>
            <w:lang w:val="en-GB"/>
          </w:rPr>
          <w:t>(</w:t>
        </w:r>
        <w:proofErr w:type="spellStart"/>
        <w:r w:rsidRPr="00260941">
          <w:rPr>
            <w:i/>
            <w:iCs/>
            <w:lang w:val="en-GB"/>
          </w:rPr>
          <w:t>gray</w:t>
        </w:r>
        <w:proofErr w:type="spellEnd"/>
        <w:r w:rsidRPr="00260941">
          <w:rPr>
            <w:i/>
            <w:iCs/>
            <w:lang w:val="en-GB"/>
          </w:rPr>
          <w:t xml:space="preserve">) </w:t>
        </w:r>
      </w:ins>
      <w:r w:rsidRPr="00260941">
        <w:rPr>
          <w:i/>
          <w:iCs/>
          <w:lang w:val="en-GB"/>
        </w:rPr>
        <w:t>and environmental (min, median and max) temperatures (</w:t>
      </w:r>
      <w:del w:id="87" w:author="Max Lindmark" w:date="2020-12-09T16:08:00Z">
        <w:r w:rsidRPr="00260941" w:rsidDel="00FF48BA">
          <w:rPr>
            <w:i/>
            <w:iCs/>
            <w:lang w:val="en-GB"/>
          </w:rPr>
          <w:delText>indicated by colors</w:delText>
        </w:r>
      </w:del>
      <w:ins w:id="88" w:author="Max Lindmark" w:date="2020-12-09T16:08:00Z">
        <w:r w:rsidRPr="00260941">
          <w:rPr>
            <w:i/>
            <w:iCs/>
            <w:lang w:val="en-GB"/>
          </w:rPr>
          <w:t>purple, pink and green</w:t>
        </w:r>
      </w:ins>
      <w:ins w:id="89" w:author="Max Lindmark" w:date="2020-12-09T16:09:00Z">
        <w:r w:rsidRPr="00260941">
          <w:rPr>
            <w:i/>
            <w:iCs/>
            <w:lang w:val="en-GB"/>
          </w:rPr>
          <w:t>, respectively</w:t>
        </w:r>
      </w:ins>
      <w:r w:rsidRPr="00260941">
        <w:rPr>
          <w:i/>
          <w:iCs/>
          <w:lang w:val="en-GB"/>
        </w:rPr>
        <w:t xml:space="preserve">) </w:t>
      </w:r>
      <w:commentRangeStart w:id="90"/>
      <w:commentRangeStart w:id="91"/>
      <w:commentRangeStart w:id="92"/>
      <w:r w:rsidRPr="00260941">
        <w:rPr>
          <w:i/>
          <w:iCs/>
          <w:lang w:val="en-GB"/>
        </w:rPr>
        <w:t>in the growth rate data</w:t>
      </w:r>
      <w:commentRangeEnd w:id="90"/>
      <w:r w:rsidRPr="00B0509D">
        <w:rPr>
          <w:rStyle w:val="Kommentarsreferens"/>
        </w:rPr>
        <w:commentReference w:id="90"/>
      </w:r>
      <w:commentRangeEnd w:id="91"/>
      <w:r>
        <w:rPr>
          <w:rStyle w:val="Kommentarsreferens"/>
        </w:rPr>
        <w:commentReference w:id="91"/>
      </w:r>
      <w:commentRangeEnd w:id="92"/>
      <w:r w:rsidR="002E35D6">
        <w:rPr>
          <w:rStyle w:val="Kommentarsreferens"/>
        </w:rPr>
        <w:commentReference w:id="92"/>
      </w:r>
      <w:r w:rsidRPr="00260941">
        <w:rPr>
          <w:i/>
          <w:iCs/>
          <w:lang w:val="en-GB"/>
        </w:rPr>
        <w:t xml:space="preserve">. Missing temperatures means information was not available on </w:t>
      </w:r>
      <w:proofErr w:type="spellStart"/>
      <w:r w:rsidRPr="00260941">
        <w:rPr>
          <w:i/>
          <w:iCs/>
          <w:lang w:val="en-GB"/>
        </w:rPr>
        <w:t>FishBase</w:t>
      </w:r>
      <w:proofErr w:type="spellEnd"/>
      <w:r w:rsidRPr="00260941">
        <w:rPr>
          <w:i/>
          <w:iCs/>
          <w:lang w:val="en-GB"/>
        </w:rPr>
        <w:t>. Experimental temperatures are jittered vertically for visibility.</w:t>
      </w:r>
    </w:p>
    <w:p w14:paraId="2CAF7CC6" w14:textId="77777777" w:rsidR="00632624" w:rsidRPr="00260941" w:rsidRDefault="00632624" w:rsidP="00632624">
      <w:pPr>
        <w:spacing w:line="480" w:lineRule="auto"/>
        <w:contextualSpacing/>
        <w:jc w:val="both"/>
        <w:rPr>
          <w:lang w:val="en-GB"/>
        </w:rPr>
      </w:pPr>
    </w:p>
    <w:p w14:paraId="716DD210" w14:textId="36C46CEA" w:rsidR="00B749FB" w:rsidRPr="00260941" w:rsidRDefault="00B749FB" w:rsidP="009B6C04">
      <w:pPr>
        <w:spacing w:line="480" w:lineRule="auto"/>
        <w:contextualSpacing/>
        <w:jc w:val="both"/>
        <w:rPr>
          <w:lang w:val="en-GB"/>
        </w:rPr>
      </w:pPr>
    </w:p>
    <w:p w14:paraId="28931BC2" w14:textId="2E9CB7A5" w:rsidR="00436ECB" w:rsidRPr="00260941" w:rsidRDefault="00436ECB" w:rsidP="009B6C04">
      <w:pPr>
        <w:spacing w:line="480" w:lineRule="auto"/>
        <w:contextualSpacing/>
        <w:jc w:val="both"/>
        <w:rPr>
          <w:lang w:val="en-GB"/>
        </w:rPr>
      </w:pPr>
    </w:p>
    <w:p w14:paraId="4D3E0A6F" w14:textId="77777777" w:rsidR="00436ECB" w:rsidRPr="00260941" w:rsidRDefault="00436ECB" w:rsidP="009B6C04">
      <w:pPr>
        <w:spacing w:line="480" w:lineRule="auto"/>
        <w:contextualSpacing/>
        <w:jc w:val="both"/>
        <w:rPr>
          <w:lang w:val="en-GB"/>
        </w:rPr>
      </w:pPr>
    </w:p>
    <w:p w14:paraId="0BFFBE5A" w14:textId="77777777" w:rsidR="00746CC3" w:rsidRPr="00260941" w:rsidRDefault="00810521" w:rsidP="009B6C04">
      <w:pPr>
        <w:pStyle w:val="Rubrik1"/>
        <w:keepNext w:val="0"/>
        <w:keepLines w:val="0"/>
        <w:widowControl w:val="0"/>
        <w:contextualSpacing/>
        <w:rPr>
          <w:lang w:val="en-GB"/>
        </w:rPr>
      </w:pPr>
      <w:bookmarkStart w:id="93" w:name="_Toc59530756"/>
      <w:r w:rsidRPr="00260941">
        <w:rPr>
          <w:lang w:val="en-GB"/>
        </w:rPr>
        <w:t xml:space="preserve">Supplementary </w:t>
      </w:r>
      <w:r w:rsidR="00FE1AE1" w:rsidRPr="00260941">
        <w:rPr>
          <w:lang w:val="en-GB"/>
        </w:rPr>
        <w:t xml:space="preserve">methods and </w:t>
      </w:r>
      <w:r w:rsidRPr="00260941">
        <w:rPr>
          <w:lang w:val="en-GB"/>
        </w:rPr>
        <w:t>analysis</w:t>
      </w:r>
      <w:bookmarkEnd w:id="93"/>
    </w:p>
    <w:p w14:paraId="6D363040" w14:textId="19B2CACA" w:rsidR="00746CC3" w:rsidRPr="00260941" w:rsidRDefault="00746CC3" w:rsidP="009B6C04">
      <w:pPr>
        <w:spacing w:line="480" w:lineRule="auto"/>
        <w:contextualSpacing/>
        <w:jc w:val="both"/>
        <w:rPr>
          <w:rFonts w:eastAsiaTheme="minorEastAsia" w:cstheme="minorHAnsi"/>
          <w:lang w:val="en-GB"/>
        </w:rPr>
      </w:pPr>
      <w:r w:rsidRPr="00260941">
        <w:rPr>
          <w:rFonts w:cstheme="minorHAnsi"/>
          <w:lang w:val="en-GB"/>
        </w:rPr>
        <w:lastRenderedPageBreak/>
        <w:t>At below peak temperatures, the intraspecific mass- and temperature dependence of specific growth (% increase in size day</w:t>
      </w:r>
      <w:r w:rsidRPr="00260941">
        <w:rPr>
          <w:rFonts w:cstheme="minorHAnsi"/>
          <w:vertAlign w:val="superscript"/>
          <w:lang w:val="en-GB"/>
        </w:rPr>
        <w:t>-1</w:t>
      </w:r>
      <w:r w:rsidRPr="00260941">
        <w:rPr>
          <w:rFonts w:cstheme="minorHAnsi"/>
          <w:lang w:val="en-GB"/>
        </w:rPr>
        <w:t xml:space="preserve">)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5-0.36×</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4×</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046×</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r>
          <w:rPr>
            <w:rFonts w:ascii="Cambria Math" w:hAnsi="Cambria Math" w:cstheme="minorHAnsi"/>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Pr="00260941">
        <w:rPr>
          <w:rFonts w:eastAsiaTheme="minorEastAsia" w:cstheme="minorHAnsi"/>
          <w:lang w:val="en-GB"/>
        </w:rPr>
        <w:t xml:space="preserve"> (Fig. </w:t>
      </w:r>
      <w:r w:rsidR="007C7ACA" w:rsidRPr="00260941">
        <w:rPr>
          <w:rFonts w:eastAsiaTheme="minorEastAsia" w:cstheme="minorHAnsi"/>
          <w:lang w:val="en-GB"/>
        </w:rPr>
        <w:t>S</w:t>
      </w:r>
      <w:r w:rsidR="00B863C1" w:rsidRPr="00260941">
        <w:rPr>
          <w:rFonts w:eastAsiaTheme="minorEastAsia" w:cstheme="minorHAnsi"/>
          <w:lang w:val="en-GB"/>
        </w:rPr>
        <w:t>12</w:t>
      </w:r>
      <w:r w:rsidRPr="00260941">
        <w:rPr>
          <w:rFonts w:eastAsiaTheme="minorEastAsia" w:cstheme="minorHAnsi"/>
          <w:lang w:val="en-GB"/>
        </w:rPr>
        <w:t>)</w:t>
      </w:r>
      <w:r w:rsidRPr="00260941">
        <w:rPr>
          <w:rFonts w:cstheme="minorHAnsi"/>
          <w:lang w:val="en-GB"/>
        </w:rPr>
        <w:t xml:space="preserve">, based on posterior medians of the global parameters, thus representing an average (unmeasured) fish. </w:t>
      </w:r>
      <w:r w:rsidRPr="00260941">
        <w:rPr>
          <w:rFonts w:eastAsiaTheme="minorEastAsia" w:cstheme="minorHAnsi"/>
          <w:lang w:val="en-GB"/>
        </w:rPr>
        <w:t>(</w:t>
      </w:r>
      <w:proofErr w:type="gramStart"/>
      <w:r w:rsidRPr="00260941">
        <w:rPr>
          <w:rFonts w:eastAsiaTheme="minorEastAsia" w:cstheme="minorHAnsi"/>
          <w:lang w:val="en-GB"/>
        </w:rPr>
        <w:t>see</w:t>
      </w:r>
      <w:proofErr w:type="gramEnd"/>
      <w:r w:rsidRPr="00260941">
        <w:rPr>
          <w:rFonts w:eastAsiaTheme="minorEastAsia" w:cstheme="minorHAnsi"/>
          <w:lang w:val="en-GB"/>
        </w:rPr>
        <w:t xml:space="preserve"> </w:t>
      </w:r>
      <w:r w:rsidRPr="00260941">
        <w:rPr>
          <w:rFonts w:eastAsiaTheme="minorEastAsia" w:cstheme="minorHAnsi"/>
          <w:i/>
          <w:iCs/>
          <w:lang w:val="en-GB"/>
        </w:rPr>
        <w:t>SI Appendix</w:t>
      </w:r>
      <w:r w:rsidRPr="00260941">
        <w:rPr>
          <w:rFonts w:eastAsiaTheme="minorEastAsia" w:cstheme="minorHAnsi"/>
          <w:lang w:val="en-GB"/>
        </w:rPr>
        <w:t xml:space="preserve"> Fig S15, S19, S23 and S27 for the full posteriors distributions of parameters for all models). The mass exponent of growth is estimated to be -0.36 [-0.5, -0.23] and the activation energy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lang w:val="en-GB"/>
                  </w:rPr>
                  <m:t>2</m:t>
                </m:r>
              </m:sub>
            </m:sSub>
          </m:sub>
        </m:sSub>
      </m:oMath>
      <w:r w:rsidRPr="00260941">
        <w:rPr>
          <w:rFonts w:eastAsiaTheme="minorEastAsia" w:cstheme="minorHAnsi"/>
          <w:lang w:val="en-GB"/>
        </w:rPr>
        <w:t>) of growth 0.74 [0.95, 0.53]. This is similar to the predicted mass scaling of net energy at sub-optimum temperatures, defined as the difference between consumption and metabolism (Fig. 3; see also methods on ´</w:t>
      </w:r>
      <w:r w:rsidRPr="00260941">
        <w:rPr>
          <w:rFonts w:eastAsiaTheme="minorEastAsia" w:cstheme="minorHAnsi"/>
          <w:i/>
          <w:iCs/>
          <w:lang w:val="en-GB"/>
        </w:rPr>
        <w:t>Net energy gain´</w:t>
      </w:r>
      <w:r w:rsidRPr="00260941">
        <w:rPr>
          <w:rFonts w:eastAsiaTheme="minorEastAsia" w:cstheme="minorHAnsi"/>
          <w:lang w:val="en-GB"/>
        </w:rPr>
        <w:t>), which scales with a mass-specific exponent of -0.</w:t>
      </w:r>
      <w:commentRangeStart w:id="94"/>
      <w:del w:id="95" w:author="Max Lindmark" w:date="2020-12-21T15:28:00Z">
        <w:r w:rsidRPr="00260941" w:rsidDel="00E02B0A">
          <w:rPr>
            <w:rFonts w:eastAsiaTheme="minorEastAsia" w:cstheme="minorHAnsi"/>
            <w:lang w:val="en-GB"/>
          </w:rPr>
          <w:delText>43</w:delText>
        </w:r>
      </w:del>
      <w:ins w:id="96" w:author="Max Lindmark" w:date="2020-12-21T15:28:00Z">
        <w:r w:rsidR="00E02B0A" w:rsidRPr="00260941">
          <w:rPr>
            <w:rFonts w:eastAsiaTheme="minorEastAsia" w:cstheme="minorHAnsi"/>
            <w:lang w:val="en-GB"/>
          </w:rPr>
          <w:t>38</w:t>
        </w:r>
      </w:ins>
      <w:commentRangeEnd w:id="94"/>
      <w:ins w:id="97" w:author="Max Lindmark" w:date="2020-12-21T15:29:00Z">
        <w:r w:rsidR="008A52C3">
          <w:rPr>
            <w:rStyle w:val="Kommentarsreferens"/>
          </w:rPr>
          <w:commentReference w:id="94"/>
        </w:r>
      </w:ins>
      <w:r w:rsidRPr="00260941">
        <w:rPr>
          <w:rFonts w:eastAsiaTheme="minorEastAsia" w:cstheme="minorHAnsi"/>
          <w:lang w:val="en-GB"/>
        </w:rPr>
        <w:t xml:space="preserve">. </w:t>
      </w:r>
      <w:r w:rsidR="00EE4D53" w:rsidRPr="00260941">
        <w:rPr>
          <w:rFonts w:eastAsiaTheme="minorEastAsia" w:cstheme="minorHAnsi"/>
          <w:lang w:val="en-GB"/>
        </w:rPr>
        <w:t>The estimated temperature-mass interaction coefficient is both small and uncerta</w:t>
      </w:r>
      <w:commentRangeStart w:id="98"/>
      <w:commentRangeStart w:id="99"/>
      <w:r w:rsidR="00EE4D53" w:rsidRPr="00260941">
        <w:rPr>
          <w:rFonts w:eastAsiaTheme="minorEastAsia" w:cstheme="minorHAnsi"/>
          <w:lang w:val="en-GB"/>
        </w:rPr>
        <w:t>i</w:t>
      </w:r>
      <w:r w:rsidR="00DA7E28" w:rsidRPr="00260941">
        <w:rPr>
          <w:rFonts w:eastAsiaTheme="minorEastAsia" w:cstheme="minorHAnsi"/>
          <w:lang w:val="en-GB"/>
        </w:rPr>
        <w:t>n</w:t>
      </w:r>
      <w:commentRangeEnd w:id="98"/>
      <w:r w:rsidR="00EE4D53" w:rsidRPr="00B0509D">
        <w:rPr>
          <w:rStyle w:val="Kommentarsreferens"/>
        </w:rPr>
        <w:commentReference w:id="98"/>
      </w:r>
      <w:commentRangeEnd w:id="99"/>
      <w:r w:rsidR="00EE4D53" w:rsidRPr="00B0509D">
        <w:rPr>
          <w:rStyle w:val="Kommentarsreferens"/>
        </w:rPr>
        <w:commentReference w:id="99"/>
      </w:r>
      <w:r w:rsidR="00EE4D53" w:rsidRPr="00260941">
        <w:rPr>
          <w:rFonts w:eastAsiaTheme="minorEastAsia" w:cstheme="minorHAnsi"/>
          <w:lang w:val="en-GB"/>
        </w:rPr>
        <w:t xml:space="preserve"> </w:t>
      </w:r>
      <w:r w:rsidR="00DA7E28" w:rsidRPr="00260941">
        <w:rPr>
          <w:rFonts w:eastAsiaTheme="minorEastAsia" w:cstheme="minorHAnsi"/>
          <w:lang w:val="en-GB"/>
        </w:rPr>
        <w:t>(</w:t>
      </w:r>
      <w:r w:rsidR="00EE4D53" w:rsidRPr="00260941">
        <w:rPr>
          <w:rFonts w:eastAsiaTheme="minorEastAsia" w:cstheme="minorHAnsi"/>
          <w:lang w:val="en-GB"/>
        </w:rPr>
        <w:t>0.0046 [-0.064, 0.075]</w:t>
      </w:r>
      <w:r w:rsidR="00DA7E28" w:rsidRPr="00260941">
        <w:rPr>
          <w:rFonts w:eastAsiaTheme="minorEastAsia" w:cstheme="minorHAnsi"/>
          <w:lang w:val="en-GB"/>
        </w:rPr>
        <w:t>)</w:t>
      </w:r>
      <w:r w:rsidR="00EE4D53" w:rsidRPr="00260941">
        <w:rPr>
          <w:rFonts w:eastAsiaTheme="minorEastAsia" w:cstheme="minorHAnsi"/>
          <w:lang w:val="en-GB"/>
        </w:rPr>
        <w:t xml:space="preserve">, where Bayesian 95% credible intervals are indicated in square brackets </w:t>
      </w:r>
    </w:p>
    <w:p w14:paraId="739A99EA" w14:textId="23A84302" w:rsidR="00AE6522" w:rsidRPr="00260941" w:rsidRDefault="00AE6522" w:rsidP="00421782">
      <w:pPr>
        <w:spacing w:line="480" w:lineRule="auto"/>
        <w:contextualSpacing/>
        <w:jc w:val="center"/>
        <w:rPr>
          <w:lang w:val="en-GB"/>
        </w:rPr>
      </w:pPr>
    </w:p>
    <w:p w14:paraId="091F5B1A" w14:textId="0169EB4F" w:rsidR="00D00FCF" w:rsidRPr="00260941" w:rsidRDefault="00D00FCF" w:rsidP="00421782">
      <w:pPr>
        <w:spacing w:line="480" w:lineRule="auto"/>
        <w:contextualSpacing/>
        <w:jc w:val="center"/>
        <w:rPr>
          <w:lang w:val="en-GB"/>
        </w:rPr>
      </w:pPr>
    </w:p>
    <w:p w14:paraId="5774DB63" w14:textId="39114CD1" w:rsidR="008B7071" w:rsidRPr="00260941" w:rsidRDefault="008B7071" w:rsidP="00421782">
      <w:pPr>
        <w:spacing w:line="480" w:lineRule="auto"/>
        <w:contextualSpacing/>
        <w:jc w:val="center"/>
        <w:rPr>
          <w:lang w:val="en-GB"/>
        </w:rPr>
      </w:pPr>
    </w:p>
    <w:p w14:paraId="67BCC9C9" w14:textId="50961862" w:rsidR="008B7071" w:rsidRPr="00260941" w:rsidRDefault="008B7071" w:rsidP="00421782">
      <w:pPr>
        <w:spacing w:line="480" w:lineRule="auto"/>
        <w:contextualSpacing/>
        <w:jc w:val="center"/>
        <w:rPr>
          <w:lang w:val="en-GB"/>
        </w:rPr>
      </w:pPr>
    </w:p>
    <w:p w14:paraId="293244D0" w14:textId="0886B7E8" w:rsidR="008B7071" w:rsidRPr="00260941" w:rsidRDefault="008B7071" w:rsidP="00421782">
      <w:pPr>
        <w:spacing w:line="480" w:lineRule="auto"/>
        <w:contextualSpacing/>
        <w:jc w:val="center"/>
        <w:rPr>
          <w:lang w:val="en-GB"/>
        </w:rPr>
      </w:pPr>
    </w:p>
    <w:p w14:paraId="3349F8AD" w14:textId="37D5E3EF" w:rsidR="008B7071" w:rsidRPr="00260941" w:rsidRDefault="008B7071" w:rsidP="00421782">
      <w:pPr>
        <w:spacing w:line="480" w:lineRule="auto"/>
        <w:contextualSpacing/>
        <w:jc w:val="center"/>
        <w:rPr>
          <w:lang w:val="en-GB"/>
        </w:rPr>
      </w:pPr>
    </w:p>
    <w:p w14:paraId="23960E8F" w14:textId="4EB94968" w:rsidR="008B7071" w:rsidRPr="00260941" w:rsidRDefault="008B7071" w:rsidP="00421782">
      <w:pPr>
        <w:spacing w:line="480" w:lineRule="auto"/>
        <w:contextualSpacing/>
        <w:jc w:val="center"/>
        <w:rPr>
          <w:lang w:val="en-GB"/>
        </w:rPr>
      </w:pPr>
    </w:p>
    <w:p w14:paraId="3542033B" w14:textId="4082D037" w:rsidR="008B7071" w:rsidRPr="00260941" w:rsidRDefault="008B7071" w:rsidP="00421782">
      <w:pPr>
        <w:spacing w:line="480" w:lineRule="auto"/>
        <w:contextualSpacing/>
        <w:jc w:val="center"/>
        <w:rPr>
          <w:lang w:val="en-GB"/>
        </w:rPr>
      </w:pPr>
    </w:p>
    <w:p w14:paraId="757AA964" w14:textId="7DC1523E" w:rsidR="008B7071" w:rsidRPr="00260941" w:rsidRDefault="008B7071" w:rsidP="00421782">
      <w:pPr>
        <w:spacing w:line="480" w:lineRule="auto"/>
        <w:contextualSpacing/>
        <w:jc w:val="center"/>
        <w:rPr>
          <w:lang w:val="en-GB"/>
        </w:rPr>
      </w:pPr>
    </w:p>
    <w:p w14:paraId="7C7D0A88" w14:textId="640A06E7" w:rsidR="008B7071" w:rsidRPr="00260941" w:rsidRDefault="008B7071" w:rsidP="00421782">
      <w:pPr>
        <w:spacing w:line="480" w:lineRule="auto"/>
        <w:contextualSpacing/>
        <w:jc w:val="center"/>
        <w:rPr>
          <w:lang w:val="en-GB"/>
        </w:rPr>
      </w:pPr>
    </w:p>
    <w:p w14:paraId="6FB7C3BA" w14:textId="3A13E755" w:rsidR="008B7071" w:rsidRPr="00B0509D" w:rsidRDefault="008B7071" w:rsidP="00201E66">
      <w:pPr>
        <w:spacing w:line="480" w:lineRule="auto"/>
        <w:contextualSpacing/>
        <w:jc w:val="center"/>
      </w:pPr>
      <w:r w:rsidRPr="00B0509D">
        <w:rPr>
          <w:noProof/>
          <w:lang w:eastAsia="sv-SE"/>
        </w:rPr>
        <w:lastRenderedPageBreak/>
        <w:drawing>
          <wp:inline distT="0" distB="0" distL="0" distR="0" wp14:anchorId="289E767B" wp14:editId="346ACDE9">
            <wp:extent cx="5249333" cy="5249333"/>
            <wp:effectExtent l="0" t="0" r="0" b="0"/>
            <wp:docPr id="17" name="Picture 1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catte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60224" cy="5260224"/>
                    </a:xfrm>
                    <a:prstGeom prst="rect">
                      <a:avLst/>
                    </a:prstGeom>
                  </pic:spPr>
                </pic:pic>
              </a:graphicData>
            </a:graphic>
          </wp:inline>
        </w:drawing>
      </w:r>
    </w:p>
    <w:p w14:paraId="0D0F8A31" w14:textId="419D0A53" w:rsidR="00AE6522" w:rsidRPr="00260941" w:rsidRDefault="00DB3A02" w:rsidP="009B6C04">
      <w:pPr>
        <w:spacing w:line="480" w:lineRule="auto"/>
        <w:contextualSpacing/>
        <w:jc w:val="both"/>
        <w:rPr>
          <w:rFonts w:cstheme="minorHAnsi"/>
          <w:i/>
          <w:lang w:val="en-GB"/>
        </w:rPr>
      </w:pPr>
      <w:r w:rsidRPr="00260941">
        <w:rPr>
          <w:rFonts w:cstheme="minorHAnsi"/>
          <w:i/>
          <w:lang w:val="en-GB"/>
        </w:rPr>
        <w:t>Fig</w:t>
      </w:r>
      <w:r w:rsidR="00A64F8E" w:rsidRPr="00260941">
        <w:rPr>
          <w:rFonts w:cstheme="minorHAnsi"/>
          <w:i/>
          <w:lang w:val="en-GB"/>
        </w:rPr>
        <w:t>.</w:t>
      </w:r>
      <w:r w:rsidRPr="00260941">
        <w:rPr>
          <w:rFonts w:cstheme="minorHAnsi"/>
          <w:i/>
          <w:lang w:val="en-GB"/>
        </w:rPr>
        <w:t xml:space="preserve"> S</w:t>
      </w:r>
      <w:r w:rsidR="007212F2" w:rsidRPr="00260941">
        <w:rPr>
          <w:rFonts w:cstheme="minorHAnsi"/>
          <w:i/>
          <w:lang w:val="en-GB"/>
        </w:rPr>
        <w:t>4</w:t>
      </w:r>
      <w:r w:rsidRPr="00260941">
        <w:rPr>
          <w:rFonts w:cstheme="minorHAnsi"/>
          <w:i/>
          <w:lang w:val="en-GB"/>
        </w:rPr>
        <w:t xml:space="preserve">. </w:t>
      </w:r>
      <w:r w:rsidR="00AE6522" w:rsidRPr="00260941">
        <w:rPr>
          <w:rFonts w:cstheme="minorHAnsi"/>
          <w:i/>
          <w:lang w:val="en-GB"/>
        </w:rPr>
        <w:t xml:space="preserve">Effects of temperature and body mass on body growth below optimum temperature. Panel A) shows the natural log of specific growth rate as a function of body mass on a logarithmic x-axis (for readability, note the model is fitted with ln(mass) as a predictor), such that the slope corresponds to the mass-scaling exponent. </w:t>
      </w:r>
      <w:proofErr w:type="spellStart"/>
      <w:r w:rsidR="00AE6522" w:rsidRPr="00260941">
        <w:rPr>
          <w:rFonts w:cstheme="minorHAnsi"/>
          <w:i/>
          <w:lang w:val="en-GB"/>
        </w:rPr>
        <w:t>Colors</w:t>
      </w:r>
      <w:proofErr w:type="spellEnd"/>
      <w:r w:rsidR="00AE6522" w:rsidRPr="00260941">
        <w:rPr>
          <w:rFonts w:cstheme="minorHAnsi"/>
          <w:i/>
          <w:lang w:val="en-GB"/>
        </w:rPr>
        <w:t xml:space="preserve"> indicate species. The line in panel A is the global prediction from model M1 at the mean temperature</w:t>
      </w:r>
      <w:ins w:id="100" w:author="Max Lindmark" w:date="2020-12-22T12:14:00Z">
        <w:r w:rsidR="00567E67" w:rsidRPr="00260941">
          <w:rPr>
            <w:rFonts w:cstheme="minorHAnsi"/>
            <w:i/>
            <w:lang w:val="en-GB"/>
          </w:rPr>
          <w:t xml:space="preserve"> in the growth data</w:t>
        </w:r>
      </w:ins>
      <w:r w:rsidR="00AE6522" w:rsidRPr="00260941">
        <w:rPr>
          <w:rFonts w:cstheme="minorHAnsi"/>
          <w:i/>
          <w:lang w:val="en-GB"/>
        </w:rPr>
        <w:t xml:space="preserve"> (14</w:t>
      </w:r>
      <m:oMath>
        <m:r>
          <w:rPr>
            <w:rFonts w:ascii="Cambria Math" w:hAnsi="Cambria Math" w:cstheme="minorHAnsi"/>
            <w:lang w:val="en-GB"/>
          </w:rPr>
          <m:t>℃</m:t>
        </m:r>
      </m:oMath>
      <w:r w:rsidR="00AE6522" w:rsidRPr="00260941">
        <w:rPr>
          <w:rFonts w:eastAsiaTheme="minorEastAsia" w:cstheme="minorHAnsi"/>
          <w:i/>
          <w:lang w:val="en-GB"/>
        </w:rPr>
        <w:t>, but note the model is fitted using Arrhenius temperature</w:t>
      </w:r>
      <w:r w:rsidR="00AE6522" w:rsidRPr="00260941">
        <w:rPr>
          <w:rFonts w:cstheme="minorHAnsi"/>
          <w:i/>
          <w:lang w:val="en-GB"/>
        </w:rPr>
        <w:t>)</w:t>
      </w:r>
      <w:r w:rsidR="00AE6522" w:rsidRPr="00260941">
        <w:rPr>
          <w:rFonts w:eastAsiaTheme="minorEastAsia" w:cstheme="minorHAnsi"/>
          <w:i/>
          <w:lang w:val="en-GB"/>
        </w:rPr>
        <w:t>.</w:t>
      </w:r>
      <w:r w:rsidR="00AE6522" w:rsidRPr="00260941">
        <w:rPr>
          <w:rFonts w:cstheme="minorHAnsi"/>
          <w:i/>
          <w:lang w:val="en-GB"/>
        </w:rPr>
        <w:t xml:space="preserve"> </w:t>
      </w:r>
      <w:r w:rsidR="00AE6522" w:rsidRPr="00260941">
        <w:rPr>
          <w:rFonts w:cstheme="minorHAnsi"/>
          <w:i/>
          <w:iCs/>
          <w:lang w:val="en-GB"/>
        </w:rPr>
        <w:t>S</w:t>
      </w:r>
      <w:r w:rsidR="00AE6522" w:rsidRPr="00260941">
        <w:rPr>
          <w:rFonts w:cstheme="minorHAnsi"/>
          <w:i/>
          <w:lang w:val="en-GB"/>
        </w:rPr>
        <w:t xml:space="preserve">haded areas correspond to 80% and 95% credible intervals. Point </w:t>
      </w:r>
      <w:proofErr w:type="spellStart"/>
      <w:r w:rsidR="00AE6522" w:rsidRPr="00260941">
        <w:rPr>
          <w:rFonts w:cstheme="minorHAnsi"/>
          <w:i/>
          <w:lang w:val="en-GB"/>
        </w:rPr>
        <w:t>colors</w:t>
      </w:r>
      <w:proofErr w:type="spellEnd"/>
      <w:r w:rsidR="00AE6522" w:rsidRPr="00260941">
        <w:rPr>
          <w:rFonts w:cstheme="minorHAnsi"/>
          <w:i/>
          <w:lang w:val="en-GB"/>
        </w:rPr>
        <w:t xml:space="preserve"> indicate species. The bottom row shows the posterior distributions for (B) the global mass-scaling exponent</w:t>
      </w:r>
      <w:proofErr w:type="gramStart"/>
      <w:r w:rsidR="00AE6522" w:rsidRPr="00260941">
        <w:rPr>
          <w:rFonts w:cstheme="minorHAnsi"/>
          <w:i/>
          <w:lang w:val="en-GB"/>
        </w:rPr>
        <w:t xml:space="preserve">, </w:t>
      </w:r>
      <w:proofErr w:type="gramEnd"/>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AE6522" w:rsidRPr="00260941">
        <w:rPr>
          <w:rFonts w:eastAsiaTheme="minorEastAsia" w:cstheme="minorHAnsi"/>
          <w:i/>
          <w:lang w:val="en-GB"/>
        </w:rPr>
        <w:t xml:space="preserve">, </w:t>
      </w:r>
      <w:r w:rsidR="00AE6522" w:rsidRPr="00260941">
        <w:rPr>
          <w:rFonts w:cstheme="minorHAnsi"/>
          <w:i/>
          <w:lang w:val="en-GB"/>
        </w:rPr>
        <w:t>(C)</w:t>
      </w:r>
      <w:r w:rsidR="00AE6522" w:rsidRPr="00260941">
        <w:rPr>
          <w:rFonts w:eastAsiaTheme="minorEastAsia" w:cstheme="minorHAnsi"/>
          <w:i/>
          <w:lang w:val="en-GB"/>
        </w:rPr>
        <w:t xml:space="preserve"> the global </w:t>
      </w:r>
      <w:r w:rsidR="00AE6522" w:rsidRPr="00260941">
        <w:rPr>
          <w:rFonts w:cstheme="minorHAnsi"/>
          <w:i/>
          <w:lang w:val="en-GB"/>
        </w:rPr>
        <w:t>temperature coefficien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AE6522" w:rsidRPr="00260941">
        <w:rPr>
          <w:rFonts w:cstheme="minorHAnsi"/>
          <w:i/>
          <w:lang w:val="en-GB"/>
        </w:rPr>
        <w:t xml:space="preserve"> and (D) the global 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00AE6522" w:rsidRPr="00260941">
        <w:rPr>
          <w:rFonts w:cstheme="minorHAnsi"/>
          <w:i/>
          <w:lang w:val="en-GB"/>
        </w:rPr>
        <w:t xml:space="preserve">. Dashed white line shows the posterior </w:t>
      </w:r>
      <w:r w:rsidR="000F258C" w:rsidRPr="00260941">
        <w:rPr>
          <w:rFonts w:cstheme="minorHAnsi"/>
          <w:i/>
          <w:lang w:val="en-GB"/>
        </w:rPr>
        <w:t>median</w:t>
      </w:r>
      <w:r w:rsidR="00AE6522" w:rsidRPr="00260941">
        <w:rPr>
          <w:rFonts w:cstheme="minorHAnsi"/>
          <w:i/>
          <w:lang w:val="en-GB"/>
        </w:rPr>
        <w:t xml:space="preserve"> and red vertical line in (D) indicates zero. </w:t>
      </w:r>
    </w:p>
    <w:p w14:paraId="2BF4C5BB" w14:textId="77777777" w:rsidR="006E1DE4" w:rsidRDefault="006E1DE4" w:rsidP="009B6C04">
      <w:pPr>
        <w:widowControl w:val="0"/>
        <w:tabs>
          <w:tab w:val="center" w:pos="4513"/>
        </w:tabs>
        <w:spacing w:line="480" w:lineRule="auto"/>
        <w:contextualSpacing/>
        <w:jc w:val="both"/>
        <w:rPr>
          <w:b/>
          <w:bCs/>
          <w:lang w:val="en-GB"/>
        </w:rPr>
      </w:pPr>
    </w:p>
    <w:p w14:paraId="6AEB1207" w14:textId="2F495954" w:rsidR="004B2C85" w:rsidRPr="00260941" w:rsidRDefault="004B2C85" w:rsidP="009B6C04">
      <w:pPr>
        <w:widowControl w:val="0"/>
        <w:tabs>
          <w:tab w:val="center" w:pos="4513"/>
        </w:tabs>
        <w:spacing w:line="480" w:lineRule="auto"/>
        <w:contextualSpacing/>
        <w:jc w:val="both"/>
        <w:rPr>
          <w:lang w:val="en-GB"/>
        </w:rPr>
      </w:pPr>
      <w:r w:rsidRPr="00260941">
        <w:rPr>
          <w:b/>
          <w:bCs/>
          <w:lang w:val="en-GB"/>
        </w:rPr>
        <w:t xml:space="preserve">Table </w:t>
      </w:r>
      <w:r w:rsidR="00BC4871" w:rsidRPr="00260941">
        <w:rPr>
          <w:b/>
          <w:bCs/>
          <w:lang w:val="en-GB"/>
        </w:rPr>
        <w:t>S</w:t>
      </w:r>
      <w:r w:rsidR="00AA44E9" w:rsidRPr="00260941">
        <w:rPr>
          <w:b/>
          <w:bCs/>
          <w:lang w:val="en-GB"/>
        </w:rPr>
        <w:t>3</w:t>
      </w:r>
      <w:r w:rsidRPr="00260941">
        <w:rPr>
          <w:lang w:val="en-GB"/>
        </w:rPr>
        <w:t xml:space="preserve"> Description of model parameters (type and their interpretation in brackets) and their prior </w:t>
      </w:r>
      <w:r w:rsidRPr="00260941">
        <w:rPr>
          <w:lang w:val="en-GB"/>
        </w:rPr>
        <w:lastRenderedPageBreak/>
        <w:t>distributions</w:t>
      </w:r>
      <w:r w:rsidR="00F85927" w:rsidRPr="00260941">
        <w:rPr>
          <w:lang w:val="en-GB"/>
        </w:rPr>
        <w:t xml:space="preserve"> (see ‘</w:t>
      </w:r>
      <w:r w:rsidR="00F85927" w:rsidRPr="00260941">
        <w:rPr>
          <w:bCs/>
          <w:i/>
          <w:iCs/>
          <w:lang w:val="en-GB"/>
        </w:rPr>
        <w:t>Model description’</w:t>
      </w:r>
      <w:r w:rsidR="00F85927" w:rsidRPr="00260941">
        <w:rPr>
          <w:bCs/>
          <w:lang w:val="en-GB"/>
        </w:rPr>
        <w:t xml:space="preserve"> </w:t>
      </w:r>
      <w:r w:rsidR="0082766C" w:rsidRPr="00260941">
        <w:rPr>
          <w:bCs/>
          <w:lang w:val="en-GB"/>
        </w:rPr>
        <w:t>and equations 1-3</w:t>
      </w:r>
      <w:r w:rsidR="0084652A" w:rsidRPr="00260941">
        <w:rPr>
          <w:bCs/>
          <w:lang w:val="en-GB"/>
        </w:rPr>
        <w:t xml:space="preserve"> </w:t>
      </w:r>
      <w:r w:rsidR="00F85927" w:rsidRPr="00260941">
        <w:rPr>
          <w:bCs/>
          <w:lang w:val="en-GB"/>
        </w:rPr>
        <w:t xml:space="preserve">in </w:t>
      </w:r>
      <w:r w:rsidR="00DD07D3" w:rsidRPr="00260941">
        <w:rPr>
          <w:bCs/>
          <w:lang w:val="en-GB"/>
        </w:rPr>
        <w:t xml:space="preserve">the </w:t>
      </w:r>
      <w:r w:rsidR="00F85927" w:rsidRPr="00260941">
        <w:rPr>
          <w:bCs/>
          <w:lang w:val="en-GB"/>
        </w:rPr>
        <w:t>main text)</w:t>
      </w:r>
      <w:r w:rsidRPr="00260941">
        <w:rPr>
          <w:lang w:val="en-GB"/>
        </w:rPr>
        <w:t xml:space="preserve">. </w:t>
      </w:r>
      <m:oMath>
        <m:r>
          <w:rPr>
            <w:rFonts w:ascii="Cambria Math" w:hAnsi="Cambria Math"/>
          </w:rPr>
          <m:t>N</m:t>
        </m:r>
      </m:oMath>
      <w:r w:rsidRPr="00260941">
        <w:rPr>
          <w:lang w:val="en-GB"/>
        </w:rPr>
        <w:t xml:space="preserve"> </w:t>
      </w:r>
      <w:proofErr w:type="gramStart"/>
      <w:r w:rsidRPr="00260941">
        <w:rPr>
          <w:lang w:val="en-GB"/>
        </w:rPr>
        <w:t>refers</w:t>
      </w:r>
      <w:proofErr w:type="gramEnd"/>
      <w:r w:rsidRPr="00260941">
        <w:rPr>
          <w:lang w:val="en-GB"/>
        </w:rPr>
        <w:t xml:space="preserve"> to a normal distribution (mean and standard deviation, s.d.) and </w:t>
      </w:r>
      <m:oMath>
        <m:r>
          <w:rPr>
            <w:rFonts w:ascii="Cambria Math" w:hAnsi="Cambria Math"/>
          </w:rPr>
          <m:t>U</m:t>
        </m:r>
      </m:oMath>
      <w:r w:rsidRPr="00260941">
        <w:rPr>
          <w:lang w:val="en-GB"/>
        </w:rPr>
        <w:t xml:space="preserve"> to a uniform distribution (interval). </w:t>
      </w:r>
      <w:r w:rsidRPr="00260941">
        <w:rPr>
          <w:rFonts w:eastAsiaTheme="minorEastAsia"/>
          <w:lang w:val="en-GB"/>
        </w:rPr>
        <w:t>For simplicity, only the parameters of the full model are shown here (</w:t>
      </w:r>
      <w:r w:rsidR="00B871EE" w:rsidRPr="00260941">
        <w:rPr>
          <w:rFonts w:eastAsiaTheme="minorEastAsia"/>
          <w:lang w:val="en-GB"/>
        </w:rPr>
        <w:t>i.e.,</w:t>
      </w:r>
      <w:r w:rsidRPr="00260941">
        <w:rPr>
          <w:rFonts w:eastAsiaTheme="minorEastAsia"/>
          <w:lang w:val="en-GB"/>
        </w:rPr>
        <w:t xml:space="preserve"> with most coefficients varying by species), </w:t>
      </w:r>
      <w:r w:rsidRPr="00260941">
        <w:rPr>
          <w:lang w:val="en-GB"/>
        </w:rPr>
        <w:t xml:space="preserve">but note that when a model is fitted with a common rather than species-varying coefficient, </w:t>
      </w:r>
      <w:r w:rsidR="00BE4136" w:rsidRPr="00260941">
        <w:rPr>
          <w:lang w:val="en-GB"/>
        </w:rPr>
        <w:t>for example</w:t>
      </w:r>
      <m:oMath>
        <m:r>
          <w:rPr>
            <w:rFonts w:ascii="Cambria Math" w:hAnsi="Cambria Math"/>
            <w:lang w:val="en-GB"/>
          </w:rPr>
          <m:t xml:space="preserve"> </m:t>
        </m:r>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260941">
        <w:rPr>
          <w:rFonts w:eastAsiaTheme="minorEastAsia"/>
          <w:bCs/>
          <w:iCs/>
          <w:lang w:val="en-GB"/>
        </w:rPr>
        <w:t xml:space="preserve"> instead </w:t>
      </w:r>
      <w:proofErr w:type="gramStart"/>
      <w:r w:rsidRPr="00260941">
        <w:rPr>
          <w:rFonts w:eastAsiaTheme="minorEastAsia"/>
          <w:bCs/>
          <w:iCs/>
          <w:lang w:val="en-GB"/>
        </w:rPr>
        <w:t xml:space="preserve">of </w:t>
      </w:r>
      <w:proofErr w:type="gramEnd"/>
      <m:oMath>
        <m:sSub>
          <m:sSubPr>
            <m:ctrlPr>
              <w:rPr>
                <w:rFonts w:ascii="Cambria Math" w:hAnsi="Cambria Math"/>
                <w:bCs/>
                <w:i/>
                <w:iCs/>
              </w:rPr>
            </m:ctrlPr>
          </m:sSubPr>
          <m:e>
            <m:r>
              <w:rPr>
                <w:rFonts w:ascii="Cambria Math" w:hAnsi="Cambria Math"/>
              </w:rPr>
              <m:t>β</m:t>
            </m:r>
          </m:e>
          <m:sub>
            <m:r>
              <w:rPr>
                <w:rFonts w:ascii="Cambria Math" w:hAnsi="Cambria Math"/>
                <w:lang w:val="en-GB"/>
              </w:rPr>
              <m:t>1</m:t>
            </m:r>
            <m:r>
              <w:rPr>
                <w:rFonts w:ascii="Cambria Math" w:hAnsi="Cambria Math"/>
              </w:rPr>
              <m:t>j</m:t>
            </m:r>
          </m:sub>
        </m:sSub>
        <m:r>
          <w:rPr>
            <w:rFonts w:ascii="Cambria Math" w:eastAsiaTheme="minorEastAsia" w:hAnsi="Cambria Math"/>
            <w:lang w:val="en-GB"/>
          </w:rPr>
          <m:t>~</m:t>
        </m:r>
        <m:r>
          <w:rPr>
            <w:rFonts w:ascii="Cambria Math" w:eastAsiaTheme="minorEastAsia" w:hAnsi="Cambria Math"/>
          </w:rPr>
          <m:t>N</m:t>
        </m:r>
        <m:r>
          <w:rPr>
            <w:rFonts w:ascii="Cambria Math" w:eastAsiaTheme="minorEastAsia" w:hAnsi="Cambria Math"/>
            <w:lang w:val="en-GB"/>
          </w:rPr>
          <m:t>(</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oMath>
      <w:r w:rsidRPr="00260941">
        <w:rPr>
          <w:rFonts w:eastAsiaTheme="minorEastAsia"/>
          <w:lang w:val="en-GB"/>
        </w:rPr>
        <w:t xml:space="preserve">, we use the same prior for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260941">
        <w:rPr>
          <w:rFonts w:eastAsiaTheme="minorEastAsia"/>
          <w:bCs/>
          <w:iCs/>
          <w:lang w:val="en-GB"/>
        </w:rPr>
        <w:t xml:space="preserve"> </w:t>
      </w:r>
      <w:r w:rsidRPr="00260941">
        <w:rPr>
          <w:rFonts w:eastAsiaTheme="minorEastAsia"/>
          <w:lang w:val="en-GB"/>
        </w:rPr>
        <w:t xml:space="preserve">as for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oMath>
      <w:r w:rsidRPr="00260941">
        <w:rPr>
          <w:rFonts w:eastAsiaTheme="minorEastAsia"/>
          <w:lang w:val="en-GB"/>
        </w:rPr>
        <w:t xml:space="preserve">. </w:t>
      </w:r>
    </w:p>
    <w:tbl>
      <w:tblPr>
        <w:tblStyle w:val="Rutntstabell1ljus"/>
        <w:tblW w:w="0" w:type="auto"/>
        <w:tblLook w:val="04A0" w:firstRow="1" w:lastRow="0" w:firstColumn="1" w:lastColumn="0" w:noHBand="0" w:noVBand="1"/>
      </w:tblPr>
      <w:tblGrid>
        <w:gridCol w:w="1651"/>
        <w:gridCol w:w="1384"/>
        <w:gridCol w:w="3908"/>
        <w:gridCol w:w="2073"/>
      </w:tblGrid>
      <w:tr w:rsidR="004B2C85" w:rsidRPr="00B0509D" w14:paraId="4044A8FF" w14:textId="77777777" w:rsidTr="00F226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tcPr>
          <w:p w14:paraId="571F82E3" w14:textId="77777777" w:rsidR="004B2C85" w:rsidRPr="00B0509D" w:rsidRDefault="004B2C85" w:rsidP="00DC49AA">
            <w:pPr>
              <w:contextualSpacing/>
            </w:pPr>
            <w:r w:rsidRPr="00B0509D">
              <w:t>Model</w:t>
            </w:r>
          </w:p>
        </w:tc>
        <w:tc>
          <w:tcPr>
            <w:tcW w:w="1384" w:type="dxa"/>
          </w:tcPr>
          <w:p w14:paraId="6EED317A"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Parameter</w:t>
            </w:r>
          </w:p>
        </w:tc>
        <w:tc>
          <w:tcPr>
            <w:tcW w:w="3908" w:type="dxa"/>
          </w:tcPr>
          <w:p w14:paraId="1C900E8F"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Description</w:t>
            </w:r>
          </w:p>
        </w:tc>
        <w:tc>
          <w:tcPr>
            <w:tcW w:w="2073" w:type="dxa"/>
          </w:tcPr>
          <w:p w14:paraId="5D8B3387"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Prior distribution</w:t>
            </w:r>
          </w:p>
        </w:tc>
      </w:tr>
      <w:tr w:rsidR="004B2C85" w:rsidRPr="00B0509D" w14:paraId="68C73C5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25140825" w14:textId="77777777" w:rsidR="004B2C85" w:rsidRPr="00260941" w:rsidRDefault="004B2C85" w:rsidP="00DC49AA">
            <w:pPr>
              <w:contextualSpacing/>
              <w:rPr>
                <w:lang w:val="en-GB"/>
              </w:rPr>
            </w:pPr>
            <w:r w:rsidRPr="00260941">
              <w:rPr>
                <w:lang w:val="en-GB"/>
              </w:rPr>
              <w:t>Log-linear regressions</w:t>
            </w:r>
          </w:p>
          <w:p w14:paraId="0C892E30" w14:textId="671E41D3" w:rsidR="004B2C85" w:rsidRPr="00260941" w:rsidRDefault="004B2C85" w:rsidP="00DC49AA">
            <w:pPr>
              <w:contextualSpacing/>
              <w:rPr>
                <w:lang w:val="en-GB"/>
              </w:rPr>
            </w:pPr>
            <w:r w:rsidRPr="00260941">
              <w:rPr>
                <w:lang w:val="en-GB"/>
              </w:rPr>
              <w:t xml:space="preserve">for growth, consumption and metabolism </w:t>
            </w:r>
          </w:p>
        </w:tc>
        <w:tc>
          <w:tcPr>
            <w:tcW w:w="1384" w:type="dxa"/>
          </w:tcPr>
          <w:p w14:paraId="05BDAA81" w14:textId="5097C453" w:rsidR="004B2C85" w:rsidRPr="00B0509D" w:rsidRDefault="00260941" w:rsidP="002032A8">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del w:id="101" w:author="Max Lindmark" w:date="2020-12-21T17:05:00Z">
                        <w:rPr>
                          <w:rFonts w:ascii="Cambria Math" w:eastAsiaTheme="minorEastAsia" w:hAnsi="Cambria Math"/>
                          <w:i/>
                        </w:rPr>
                      </w:del>
                    </m:ctrlPr>
                  </m:sSubPr>
                  <m:e>
                    <m:r>
                      <w:del w:id="102" w:author="Max Lindmark" w:date="2020-12-21T17:05:00Z">
                        <w:rPr>
                          <w:rFonts w:ascii="Cambria Math" w:eastAsiaTheme="minorEastAsia" w:hAnsi="Cambria Math"/>
                        </w:rPr>
                        <m:t>μ</m:t>
                      </w:del>
                    </m:r>
                  </m:e>
                  <m:sub>
                    <m:sSub>
                      <m:sSubPr>
                        <m:ctrlPr>
                          <w:del w:id="103" w:author="Max Lindmark" w:date="2020-12-21T17:05:00Z">
                            <w:rPr>
                              <w:rFonts w:ascii="Cambria Math" w:hAnsi="Cambria Math"/>
                              <w:bCs/>
                              <w:i/>
                              <w:iCs/>
                            </w:rPr>
                          </w:del>
                        </m:ctrlPr>
                      </m:sSubPr>
                      <m:e>
                        <m:r>
                          <w:del w:id="104" w:author="Max Lindmark" w:date="2020-12-21T17:05:00Z">
                            <w:rPr>
                              <w:rFonts w:ascii="Cambria Math" w:hAnsi="Cambria Math"/>
                            </w:rPr>
                            <m:t>β</m:t>
                          </w:del>
                        </m:r>
                      </m:e>
                      <m:sub>
                        <m:r>
                          <w:del w:id="105" w:author="Max Lindmark" w:date="2020-12-21T17:05:00Z">
                            <w:rPr>
                              <w:rFonts w:ascii="Cambria Math" w:hAnsi="Cambria Math"/>
                            </w:rPr>
                            <m:t>0</m:t>
                          </w:del>
                        </m:r>
                      </m:sub>
                    </m:sSub>
                  </m:sub>
                </m:sSub>
                <m:sSub>
                  <m:sSubPr>
                    <m:ctrlPr>
                      <w:ins w:id="106" w:author="Max Lindmark" w:date="2020-12-21T17:05:00Z">
                        <w:rPr>
                          <w:rFonts w:ascii="Cambria Math" w:eastAsiaTheme="minorEastAsia" w:hAnsi="Cambria Math"/>
                          <w:i/>
                        </w:rPr>
                      </w:ins>
                    </m:ctrlPr>
                  </m:sSubPr>
                  <m:e>
                    <m:r>
                      <w:ins w:id="107" w:author="Max Lindmark" w:date="2020-12-21T17:05:00Z">
                        <w:rPr>
                          <w:rFonts w:ascii="Cambria Math" w:eastAsiaTheme="minorEastAsia" w:hAnsi="Cambria Math"/>
                        </w:rPr>
                        <m:t>μ</m:t>
                      </w:ins>
                    </m:r>
                  </m:e>
                  <m:sub>
                    <m:sSub>
                      <m:sSubPr>
                        <m:ctrlPr>
                          <w:ins w:id="108" w:author="Max Lindmark" w:date="2020-12-21T17:05:00Z">
                            <w:rPr>
                              <w:rFonts w:ascii="Cambria Math" w:hAnsi="Cambria Math"/>
                              <w:bCs/>
                              <w:i/>
                              <w:iCs/>
                            </w:rPr>
                          </w:ins>
                        </m:ctrlPr>
                      </m:sSubPr>
                      <m:e>
                        <m:r>
                          <w:ins w:id="109" w:author="Max Lindmark" w:date="2020-12-21T17:05:00Z">
                            <w:rPr>
                              <w:rFonts w:ascii="Cambria Math" w:hAnsi="Cambria Math"/>
                            </w:rPr>
                            <m:t>β</m:t>
                          </w:ins>
                        </m:r>
                      </m:e>
                      <m:sub>
                        <m:r>
                          <w:ins w:id="110" w:author="Max Lindmark" w:date="2020-12-21T17:05:00Z">
                            <w:rPr>
                              <w:rFonts w:ascii="Cambria Math" w:hAnsi="Cambria Math"/>
                            </w:rPr>
                            <m:t>0s</m:t>
                          </w:ins>
                        </m:r>
                      </m:sub>
                    </m:sSub>
                  </m:sub>
                </m:sSub>
              </m:oMath>
            </m:oMathPara>
          </w:p>
        </w:tc>
        <w:tc>
          <w:tcPr>
            <w:tcW w:w="3908" w:type="dxa"/>
          </w:tcPr>
          <w:p w14:paraId="5842B9C7" w14:textId="06398938" w:rsidR="004B2C85" w:rsidRPr="00260941"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proofErr w:type="spellStart"/>
            <w:r w:rsidRPr="00260941">
              <w:rPr>
                <w:lang w:val="en-GB"/>
              </w:rPr>
              <w:t>Hyperparameter</w:t>
            </w:r>
            <w:proofErr w:type="spellEnd"/>
            <w:r w:rsidRPr="00260941">
              <w:rPr>
                <w:lang w:val="en-GB"/>
              </w:rPr>
              <w:t xml:space="preserve"> (average intercept </w:t>
            </w:r>
            <w:ins w:id="111" w:author="Max Lindmark" w:date="2020-12-21T17:05:00Z">
              <w:r w:rsidR="00AC0FEA" w:rsidRPr="00260941">
                <w:rPr>
                  <w:lang w:val="en-GB"/>
                </w:rPr>
                <w:t xml:space="preserve">for standard metabolic rate </w:t>
              </w:r>
            </w:ins>
            <w:r w:rsidRPr="00260941">
              <w:rPr>
                <w:lang w:val="en-GB"/>
              </w:rPr>
              <w:t>across species)</w:t>
            </w:r>
          </w:p>
        </w:tc>
        <w:tc>
          <w:tcPr>
            <w:tcW w:w="2073" w:type="dxa"/>
          </w:tcPr>
          <w:p w14:paraId="12DDF9DD" w14:textId="6977C41C" w:rsidR="004B2C85" w:rsidRPr="00B0509D"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m:t>
                </m:r>
                <m:r>
                  <w:del w:id="112" w:author="Max Lindmark" w:date="2020-12-21T17:06:00Z">
                    <w:rPr>
                      <w:rFonts w:ascii="Cambria Math" w:hAnsi="Cambria Math"/>
                    </w:rPr>
                    <m:t>0</m:t>
                  </w:del>
                </m:r>
                <m:r>
                  <w:ins w:id="113" w:author="Max Lindmark" w:date="2020-12-21T17:06:00Z">
                    <w:rPr>
                      <w:rFonts w:ascii="Cambria Math" w:hAnsi="Cambria Math"/>
                    </w:rPr>
                    <m:t>-2</m:t>
                  </w:ins>
                </m:r>
                <m:r>
                  <w:rPr>
                    <w:rFonts w:ascii="Cambria Math" w:hAnsi="Cambria Math"/>
                  </w:rPr>
                  <m:t>, 5)</m:t>
                </m:r>
              </m:oMath>
            </m:oMathPara>
          </w:p>
        </w:tc>
      </w:tr>
      <w:tr w:rsidR="008859B8" w:rsidRPr="00B0509D" w14:paraId="33EC17A2" w14:textId="77777777" w:rsidTr="00F226F7">
        <w:trPr>
          <w:ins w:id="114" w:author="Max Lindmark" w:date="2020-12-21T17:04:00Z"/>
        </w:trPr>
        <w:tc>
          <w:tcPr>
            <w:cnfStyle w:val="001000000000" w:firstRow="0" w:lastRow="0" w:firstColumn="1" w:lastColumn="0" w:oddVBand="0" w:evenVBand="0" w:oddHBand="0" w:evenHBand="0" w:firstRowFirstColumn="0" w:firstRowLastColumn="0" w:lastRowFirstColumn="0" w:lastRowLastColumn="0"/>
            <w:tcW w:w="1651" w:type="dxa"/>
            <w:vMerge/>
          </w:tcPr>
          <w:p w14:paraId="41BAED3B" w14:textId="77777777" w:rsidR="008859B8" w:rsidRPr="00B0509D" w:rsidRDefault="008859B8" w:rsidP="008859B8">
            <w:pPr>
              <w:contextualSpacing/>
              <w:rPr>
                <w:ins w:id="115" w:author="Max Lindmark" w:date="2020-12-21T17:04:00Z"/>
              </w:rPr>
            </w:pPr>
          </w:p>
        </w:tc>
        <w:tc>
          <w:tcPr>
            <w:tcW w:w="1384" w:type="dxa"/>
          </w:tcPr>
          <w:p w14:paraId="3B2BBBBD" w14:textId="4B7EE2A0" w:rsidR="008859B8" w:rsidRDefault="00260941" w:rsidP="008859B8">
            <w:pPr>
              <w:contextualSpacing/>
              <w:cnfStyle w:val="000000000000" w:firstRow="0" w:lastRow="0" w:firstColumn="0" w:lastColumn="0" w:oddVBand="0" w:evenVBand="0" w:oddHBand="0" w:evenHBand="0" w:firstRowFirstColumn="0" w:firstRowLastColumn="0" w:lastRowFirstColumn="0" w:lastRowLastColumn="0"/>
              <w:rPr>
                <w:ins w:id="116" w:author="Max Lindmark" w:date="2020-12-21T17:04:00Z"/>
                <w:rFonts w:eastAsia="Times New Roman"/>
              </w:rPr>
            </w:pPr>
            <m:oMathPara>
              <m:oMath>
                <m:sSub>
                  <m:sSubPr>
                    <m:ctrlPr>
                      <w:ins w:id="117" w:author="Max Lindmark" w:date="2020-12-21T17:05:00Z">
                        <w:rPr>
                          <w:rFonts w:ascii="Cambria Math" w:eastAsiaTheme="minorEastAsia" w:hAnsi="Cambria Math"/>
                          <w:i/>
                        </w:rPr>
                      </w:ins>
                    </m:ctrlPr>
                  </m:sSubPr>
                  <m:e>
                    <m:r>
                      <w:ins w:id="118" w:author="Max Lindmark" w:date="2020-12-21T17:05:00Z">
                        <w:rPr>
                          <w:rFonts w:ascii="Cambria Math" w:eastAsiaTheme="minorEastAsia" w:hAnsi="Cambria Math"/>
                        </w:rPr>
                        <m:t>μ</m:t>
                      </w:ins>
                    </m:r>
                  </m:e>
                  <m:sub>
                    <m:sSub>
                      <m:sSubPr>
                        <m:ctrlPr>
                          <w:ins w:id="119" w:author="Max Lindmark" w:date="2020-12-21T17:05:00Z">
                            <w:rPr>
                              <w:rFonts w:ascii="Cambria Math" w:hAnsi="Cambria Math"/>
                              <w:bCs/>
                              <w:i/>
                              <w:iCs/>
                            </w:rPr>
                          </w:ins>
                        </m:ctrlPr>
                      </m:sSubPr>
                      <m:e>
                        <m:r>
                          <w:ins w:id="120" w:author="Max Lindmark" w:date="2020-12-21T17:05:00Z">
                            <w:rPr>
                              <w:rFonts w:ascii="Cambria Math" w:hAnsi="Cambria Math"/>
                            </w:rPr>
                            <m:t>β</m:t>
                          </w:ins>
                        </m:r>
                      </m:e>
                      <m:sub>
                        <m:r>
                          <w:ins w:id="121" w:author="Max Lindmark" w:date="2020-12-21T17:05:00Z">
                            <w:rPr>
                              <w:rFonts w:ascii="Cambria Math" w:hAnsi="Cambria Math"/>
                            </w:rPr>
                            <m:t>0r</m:t>
                          </w:ins>
                        </m:r>
                      </m:sub>
                    </m:sSub>
                  </m:sub>
                </m:sSub>
              </m:oMath>
            </m:oMathPara>
          </w:p>
        </w:tc>
        <w:tc>
          <w:tcPr>
            <w:tcW w:w="3908" w:type="dxa"/>
          </w:tcPr>
          <w:p w14:paraId="17CE0A32" w14:textId="1F0D7DD5" w:rsidR="008859B8" w:rsidRPr="00260941" w:rsidRDefault="00AC0FEA" w:rsidP="008859B8">
            <w:pPr>
              <w:contextualSpacing/>
              <w:cnfStyle w:val="000000000000" w:firstRow="0" w:lastRow="0" w:firstColumn="0" w:lastColumn="0" w:oddVBand="0" w:evenVBand="0" w:oddHBand="0" w:evenHBand="0" w:firstRowFirstColumn="0" w:firstRowLastColumn="0" w:lastRowFirstColumn="0" w:lastRowLastColumn="0"/>
              <w:rPr>
                <w:ins w:id="122" w:author="Max Lindmark" w:date="2020-12-21T17:04:00Z"/>
                <w:lang w:val="en-GB"/>
              </w:rPr>
            </w:pPr>
            <w:proofErr w:type="spellStart"/>
            <w:ins w:id="123" w:author="Max Lindmark" w:date="2020-12-21T17:05:00Z">
              <w:r w:rsidRPr="00260941">
                <w:rPr>
                  <w:lang w:val="en-GB"/>
                </w:rPr>
                <w:t>Hyperparameter</w:t>
              </w:r>
              <w:proofErr w:type="spellEnd"/>
              <w:r w:rsidRPr="00260941">
                <w:rPr>
                  <w:lang w:val="en-GB"/>
                </w:rPr>
                <w:t xml:space="preserve"> (average intercept for </w:t>
              </w:r>
              <w:r w:rsidR="004276DF" w:rsidRPr="00260941">
                <w:rPr>
                  <w:lang w:val="en-GB"/>
                </w:rPr>
                <w:t xml:space="preserve">routine and resting </w:t>
              </w:r>
              <w:r w:rsidRPr="00260941">
                <w:rPr>
                  <w:lang w:val="en-GB"/>
                </w:rPr>
                <w:t>metabolic rate across species)</w:t>
              </w:r>
            </w:ins>
          </w:p>
        </w:tc>
        <w:tc>
          <w:tcPr>
            <w:tcW w:w="2073" w:type="dxa"/>
          </w:tcPr>
          <w:p w14:paraId="5669CD0C" w14:textId="43291536" w:rsidR="008859B8" w:rsidRDefault="008859B8" w:rsidP="008859B8">
            <w:pPr>
              <w:contextualSpacing/>
              <w:cnfStyle w:val="000000000000" w:firstRow="0" w:lastRow="0" w:firstColumn="0" w:lastColumn="0" w:oddVBand="0" w:evenVBand="0" w:oddHBand="0" w:evenHBand="0" w:firstRowFirstColumn="0" w:firstRowLastColumn="0" w:lastRowFirstColumn="0" w:lastRowLastColumn="0"/>
              <w:rPr>
                <w:ins w:id="124" w:author="Max Lindmark" w:date="2020-12-21T17:04:00Z"/>
                <w:rFonts w:eastAsia="Times New Roman"/>
              </w:rPr>
            </w:pPr>
            <w:commentRangeStart w:id="125"/>
            <m:oMathPara>
              <m:oMath>
                <m:r>
                  <w:ins w:id="126" w:author="Max Lindmark" w:date="2020-12-21T17:04:00Z">
                    <w:rPr>
                      <w:rFonts w:ascii="Cambria Math" w:hAnsi="Cambria Math"/>
                    </w:rPr>
                    <m:t>N(</m:t>
                  </w:ins>
                </m:r>
                <m:r>
                  <w:ins w:id="127" w:author="Max Lindmark" w:date="2020-12-21T17:06:00Z">
                    <w:rPr>
                      <w:rFonts w:ascii="Cambria Math" w:hAnsi="Cambria Math"/>
                    </w:rPr>
                    <m:t>-1</m:t>
                  </w:ins>
                </m:r>
                <m:r>
                  <w:ins w:id="128" w:author="Max Lindmark" w:date="2020-12-21T17:04:00Z">
                    <w:rPr>
                      <w:rFonts w:ascii="Cambria Math" w:hAnsi="Cambria Math"/>
                    </w:rPr>
                    <m:t>, 5)</m:t>
                  </w:ins>
                </m:r>
                <w:commentRangeEnd w:id="125"/>
                <m:r>
                  <w:ins w:id="129" w:author="Max Lindmark" w:date="2020-12-21T17:18:00Z">
                    <m:rPr>
                      <m:sty m:val="p"/>
                    </m:rPr>
                    <w:rPr>
                      <w:rStyle w:val="Kommentarsreferens"/>
                    </w:rPr>
                    <w:commentReference w:id="125"/>
                  </w:ins>
                </m:r>
              </m:oMath>
            </m:oMathPara>
          </w:p>
        </w:tc>
      </w:tr>
      <w:tr w:rsidR="008859B8" w:rsidRPr="00B0509D" w14:paraId="01D63769"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E62EA7D" w14:textId="77777777" w:rsidR="008859B8" w:rsidRPr="00B0509D" w:rsidRDefault="008859B8" w:rsidP="008859B8">
            <w:pPr>
              <w:contextualSpacing/>
            </w:pPr>
          </w:p>
        </w:tc>
        <w:tc>
          <w:tcPr>
            <w:tcW w:w="1384" w:type="dxa"/>
          </w:tcPr>
          <w:p w14:paraId="73CA942D" w14:textId="77777777" w:rsidR="008859B8" w:rsidRPr="00B0509D" w:rsidRDefault="00260941" w:rsidP="008859B8">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3DA3693A" w14:textId="77777777" w:rsidR="008859B8" w:rsidRPr="00260941" w:rsidRDefault="008859B8" w:rsidP="008859B8">
            <w:pPr>
              <w:contextualSpacing/>
              <w:cnfStyle w:val="000000000000" w:firstRow="0" w:lastRow="0" w:firstColumn="0" w:lastColumn="0" w:oddVBand="0" w:evenVBand="0" w:oddHBand="0" w:evenHBand="0" w:firstRowFirstColumn="0" w:firstRowLastColumn="0" w:lastRowFirstColumn="0" w:lastRowLastColumn="0"/>
              <w:rPr>
                <w:lang w:val="en-GB"/>
              </w:rPr>
            </w:pPr>
            <w:proofErr w:type="spellStart"/>
            <w:r w:rsidRPr="00260941">
              <w:rPr>
                <w:lang w:val="en-GB"/>
              </w:rPr>
              <w:t>Hyperparameter</w:t>
            </w:r>
            <w:proofErr w:type="spellEnd"/>
            <w:r w:rsidRPr="00260941">
              <w:rPr>
                <w:lang w:val="en-GB"/>
              </w:rPr>
              <w:t xml:space="preserve"> (average mass coefficient across species)</w:t>
            </w:r>
          </w:p>
        </w:tc>
        <w:tc>
          <w:tcPr>
            <w:tcW w:w="2073" w:type="dxa"/>
          </w:tcPr>
          <w:p w14:paraId="410898AF" w14:textId="77777777" w:rsidR="008859B8" w:rsidRPr="00B0509D" w:rsidRDefault="008859B8" w:rsidP="008859B8">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25, 1)</m:t>
                </m:r>
              </m:oMath>
            </m:oMathPara>
          </w:p>
        </w:tc>
      </w:tr>
      <w:tr w:rsidR="008859B8" w:rsidRPr="00B0509D" w14:paraId="57F6D2A0"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121875B6" w14:textId="77777777" w:rsidR="008859B8" w:rsidRPr="00B0509D" w:rsidRDefault="008859B8" w:rsidP="008859B8">
            <w:pPr>
              <w:contextualSpacing/>
            </w:pPr>
          </w:p>
        </w:tc>
        <w:tc>
          <w:tcPr>
            <w:tcW w:w="1384" w:type="dxa"/>
          </w:tcPr>
          <w:p w14:paraId="4F68944C" w14:textId="77777777" w:rsidR="008859B8" w:rsidRPr="00B0509D" w:rsidRDefault="00260941" w:rsidP="008859B8">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908" w:type="dxa"/>
          </w:tcPr>
          <w:p w14:paraId="7A0DF588" w14:textId="77777777" w:rsidR="008859B8" w:rsidRPr="00260941" w:rsidRDefault="008859B8" w:rsidP="008859B8">
            <w:pPr>
              <w:contextualSpacing/>
              <w:cnfStyle w:val="000000000000" w:firstRow="0" w:lastRow="0" w:firstColumn="0" w:lastColumn="0" w:oddVBand="0" w:evenVBand="0" w:oddHBand="0" w:evenHBand="0" w:firstRowFirstColumn="0" w:firstRowLastColumn="0" w:lastRowFirstColumn="0" w:lastRowLastColumn="0"/>
              <w:rPr>
                <w:lang w:val="en-GB"/>
              </w:rPr>
            </w:pPr>
            <w:proofErr w:type="spellStart"/>
            <w:r w:rsidRPr="00260941">
              <w:rPr>
                <w:lang w:val="en-GB"/>
              </w:rPr>
              <w:t>Hyperparameter</w:t>
            </w:r>
            <w:proofErr w:type="spellEnd"/>
            <w:r w:rsidRPr="00260941">
              <w:rPr>
                <w:lang w:val="en-GB"/>
              </w:rPr>
              <w:t xml:space="preserve"> (average temperature coefficient across species)</w:t>
            </w:r>
          </w:p>
        </w:tc>
        <w:tc>
          <w:tcPr>
            <w:tcW w:w="2073" w:type="dxa"/>
          </w:tcPr>
          <w:p w14:paraId="04915F04" w14:textId="77777777" w:rsidR="008859B8" w:rsidRPr="00B0509D" w:rsidRDefault="008859B8" w:rsidP="008859B8">
            <w:pPr>
              <w:contextualSpacing/>
              <w:cnfStyle w:val="000000000000" w:firstRow="0" w:lastRow="0" w:firstColumn="0" w:lastColumn="0" w:oddVBand="0" w:evenVBand="0" w:oddHBand="0" w:evenHBand="0" w:firstRowFirstColumn="0" w:firstRowLastColumn="0" w:lastRowFirstColumn="0" w:lastRowLastColumn="0"/>
              <w:rPr>
                <w:b/>
                <w:bCs/>
              </w:rPr>
            </w:pPr>
            <m:oMathPara>
              <m:oMath>
                <m:r>
                  <w:rPr>
                    <w:rFonts w:ascii="Cambria Math" w:hAnsi="Cambria Math"/>
                  </w:rPr>
                  <m:t>N(-0.6, 1)</m:t>
                </m:r>
              </m:oMath>
            </m:oMathPara>
          </w:p>
        </w:tc>
      </w:tr>
      <w:tr w:rsidR="008859B8" w:rsidRPr="00B0509D" w14:paraId="7DB2A4F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2FB2A7A" w14:textId="77777777" w:rsidR="008859B8" w:rsidRPr="00B0509D" w:rsidRDefault="008859B8" w:rsidP="008859B8">
            <w:pPr>
              <w:contextualSpacing/>
            </w:pPr>
          </w:p>
        </w:tc>
        <w:tc>
          <w:tcPr>
            <w:tcW w:w="1384" w:type="dxa"/>
          </w:tcPr>
          <w:p w14:paraId="689968CE" w14:textId="77777777" w:rsidR="008859B8" w:rsidRPr="00B0509D" w:rsidRDefault="00260941" w:rsidP="008859B8">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908" w:type="dxa"/>
          </w:tcPr>
          <w:p w14:paraId="6056828C" w14:textId="77777777" w:rsidR="008859B8" w:rsidRPr="00260941" w:rsidRDefault="008859B8" w:rsidP="008859B8">
            <w:pPr>
              <w:contextualSpacing/>
              <w:cnfStyle w:val="000000000000" w:firstRow="0" w:lastRow="0" w:firstColumn="0" w:lastColumn="0" w:oddVBand="0" w:evenVBand="0" w:oddHBand="0" w:evenHBand="0" w:firstRowFirstColumn="0" w:firstRowLastColumn="0" w:lastRowFirstColumn="0" w:lastRowLastColumn="0"/>
              <w:rPr>
                <w:lang w:val="en-GB"/>
              </w:rPr>
            </w:pPr>
            <w:proofErr w:type="spellStart"/>
            <w:r w:rsidRPr="00260941">
              <w:rPr>
                <w:lang w:val="en-GB"/>
              </w:rPr>
              <w:t>Hyperparameter</w:t>
            </w:r>
            <w:proofErr w:type="spellEnd"/>
            <w:r w:rsidRPr="00260941">
              <w:rPr>
                <w:lang w:val="en-GB"/>
              </w:rPr>
              <w:t xml:space="preserve"> (average interaction coefficient across species)</w:t>
            </w:r>
          </w:p>
        </w:tc>
        <w:tc>
          <w:tcPr>
            <w:tcW w:w="2073" w:type="dxa"/>
          </w:tcPr>
          <w:p w14:paraId="71DB1B49" w14:textId="77777777" w:rsidR="008859B8" w:rsidRPr="00B0509D" w:rsidRDefault="008859B8" w:rsidP="008859B8">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 1)</m:t>
                </m:r>
              </m:oMath>
            </m:oMathPara>
          </w:p>
        </w:tc>
      </w:tr>
      <w:tr w:rsidR="00DC6929" w:rsidRPr="00B0509D" w14:paraId="54D752E3" w14:textId="77777777" w:rsidTr="00F226F7">
        <w:trPr>
          <w:ins w:id="130" w:author="Max Lindmark" w:date="2020-12-21T17:18:00Z"/>
        </w:trPr>
        <w:tc>
          <w:tcPr>
            <w:cnfStyle w:val="001000000000" w:firstRow="0" w:lastRow="0" w:firstColumn="1" w:lastColumn="0" w:oddVBand="0" w:evenVBand="0" w:oddHBand="0" w:evenHBand="0" w:firstRowFirstColumn="0" w:firstRowLastColumn="0" w:lastRowFirstColumn="0" w:lastRowLastColumn="0"/>
            <w:tcW w:w="1651" w:type="dxa"/>
            <w:vMerge/>
          </w:tcPr>
          <w:p w14:paraId="4A30DDE2" w14:textId="77777777" w:rsidR="00DC6929" w:rsidRPr="00B0509D" w:rsidRDefault="00DC6929" w:rsidP="00DC6929">
            <w:pPr>
              <w:contextualSpacing/>
              <w:rPr>
                <w:ins w:id="131" w:author="Max Lindmark" w:date="2020-12-21T17:18:00Z"/>
              </w:rPr>
            </w:pPr>
          </w:p>
        </w:tc>
        <w:tc>
          <w:tcPr>
            <w:tcW w:w="1384" w:type="dxa"/>
          </w:tcPr>
          <w:p w14:paraId="4FBD10AD" w14:textId="4EBCA8BF" w:rsidR="00DC6929" w:rsidRDefault="00260941" w:rsidP="00DC6929">
            <w:pPr>
              <w:contextualSpacing/>
              <w:jc w:val="center"/>
              <w:cnfStyle w:val="000000000000" w:firstRow="0" w:lastRow="0" w:firstColumn="0" w:lastColumn="0" w:oddVBand="0" w:evenVBand="0" w:oddHBand="0" w:evenHBand="0" w:firstRowFirstColumn="0" w:firstRowLastColumn="0" w:lastRowFirstColumn="0" w:lastRowLastColumn="0"/>
              <w:rPr>
                <w:ins w:id="132" w:author="Max Lindmark" w:date="2020-12-21T17:18:00Z"/>
                <w:rFonts w:eastAsia="Times New Roman"/>
              </w:rPr>
            </w:pPr>
            <m:oMathPara>
              <m:oMath>
                <m:sSub>
                  <m:sSubPr>
                    <m:ctrlPr>
                      <w:ins w:id="133" w:author="Max Lindmark" w:date="2020-12-21T17:18:00Z">
                        <w:rPr>
                          <w:rFonts w:ascii="Cambria Math" w:hAnsi="Cambria Math"/>
                          <w:i/>
                        </w:rPr>
                      </w:ins>
                    </m:ctrlPr>
                  </m:sSubPr>
                  <m:e>
                    <m:r>
                      <w:ins w:id="134" w:author="Max Lindmark" w:date="2020-12-21T17:18:00Z">
                        <w:rPr>
                          <w:rFonts w:ascii="Cambria Math" w:hAnsi="Cambria Math"/>
                        </w:rPr>
                        <m:t>σ</m:t>
                      </w:ins>
                    </m:r>
                    <m:ctrlPr>
                      <w:ins w:id="135" w:author="Max Lindmark" w:date="2020-12-21T17:18:00Z">
                        <w:rPr>
                          <w:rFonts w:ascii="Cambria Math" w:eastAsiaTheme="minorEastAsia" w:hAnsi="Cambria Math"/>
                          <w:i/>
                        </w:rPr>
                      </w:ins>
                    </m:ctrlPr>
                  </m:e>
                  <m:sub>
                    <m:sSub>
                      <m:sSubPr>
                        <m:ctrlPr>
                          <w:ins w:id="136" w:author="Max Lindmark" w:date="2020-12-21T17:18:00Z">
                            <w:rPr>
                              <w:rFonts w:ascii="Cambria Math" w:hAnsi="Cambria Math"/>
                              <w:bCs/>
                              <w:i/>
                              <w:iCs/>
                            </w:rPr>
                          </w:ins>
                        </m:ctrlPr>
                      </m:sSubPr>
                      <m:e>
                        <m:r>
                          <w:ins w:id="137" w:author="Max Lindmark" w:date="2020-12-21T17:18:00Z">
                            <w:rPr>
                              <w:rFonts w:ascii="Cambria Math" w:hAnsi="Cambria Math"/>
                            </w:rPr>
                            <m:t>β</m:t>
                          </w:ins>
                        </m:r>
                      </m:e>
                      <m:sub>
                        <m:r>
                          <w:ins w:id="138" w:author="Max Lindmark" w:date="2020-12-21T17:18:00Z">
                            <w:rPr>
                              <w:rFonts w:ascii="Cambria Math" w:hAnsi="Cambria Math"/>
                            </w:rPr>
                            <m:t>0s</m:t>
                          </w:ins>
                        </m:r>
                      </m:sub>
                    </m:sSub>
                  </m:sub>
                </m:sSub>
              </m:oMath>
            </m:oMathPara>
          </w:p>
        </w:tc>
        <w:tc>
          <w:tcPr>
            <w:tcW w:w="3908" w:type="dxa"/>
          </w:tcPr>
          <w:p w14:paraId="23359411" w14:textId="6B94E1B8" w:rsidR="00DC6929" w:rsidRPr="00260941" w:rsidRDefault="00DC6929" w:rsidP="00DC6929">
            <w:pPr>
              <w:contextualSpacing/>
              <w:cnfStyle w:val="000000000000" w:firstRow="0" w:lastRow="0" w:firstColumn="0" w:lastColumn="0" w:oddVBand="0" w:evenVBand="0" w:oddHBand="0" w:evenHBand="0" w:firstRowFirstColumn="0" w:firstRowLastColumn="0" w:lastRowFirstColumn="0" w:lastRowLastColumn="0"/>
              <w:rPr>
                <w:ins w:id="139" w:author="Max Lindmark" w:date="2020-12-21T17:18:00Z"/>
                <w:lang w:val="en-GB"/>
              </w:rPr>
            </w:pPr>
            <w:proofErr w:type="spellStart"/>
            <w:ins w:id="140" w:author="Max Lindmark" w:date="2020-12-21T17:18:00Z">
              <w:r w:rsidRPr="00260941">
                <w:rPr>
                  <w:lang w:val="en-GB"/>
                </w:rPr>
                <w:t>Hyperparameter</w:t>
              </w:r>
              <w:proofErr w:type="spellEnd"/>
              <w:r w:rsidRPr="00260941">
                <w:rPr>
                  <w:lang w:val="en-GB"/>
                </w:rPr>
                <w:t xml:space="preserve"> (</w:t>
              </w:r>
              <w:proofErr w:type="spellStart"/>
              <w:r w:rsidRPr="00260941">
                <w:rPr>
                  <w:lang w:val="en-GB"/>
                </w:rPr>
                <w:t>s.d.</w:t>
              </w:r>
              <w:proofErr w:type="spellEnd"/>
              <w:r w:rsidRPr="00260941">
                <w:rPr>
                  <w:lang w:val="en-GB"/>
                </w:rPr>
                <w:t xml:space="preserve"> of species-intercepts</w:t>
              </w:r>
              <w:r w:rsidR="00487B77" w:rsidRPr="00260941">
                <w:rPr>
                  <w:lang w:val="en-GB"/>
                </w:rPr>
                <w:t xml:space="preserve"> for standard metabolic rate</w:t>
              </w:r>
              <w:r w:rsidRPr="00260941">
                <w:rPr>
                  <w:lang w:val="en-GB"/>
                </w:rPr>
                <w:t>)</w:t>
              </w:r>
            </w:ins>
          </w:p>
        </w:tc>
        <w:tc>
          <w:tcPr>
            <w:tcW w:w="2073" w:type="dxa"/>
          </w:tcPr>
          <w:p w14:paraId="597E1422" w14:textId="1DC31521" w:rsidR="00DC6929" w:rsidRDefault="00DC6929" w:rsidP="00DC6929">
            <w:pPr>
              <w:contextualSpacing/>
              <w:cnfStyle w:val="000000000000" w:firstRow="0" w:lastRow="0" w:firstColumn="0" w:lastColumn="0" w:oddVBand="0" w:evenVBand="0" w:oddHBand="0" w:evenHBand="0" w:firstRowFirstColumn="0" w:firstRowLastColumn="0" w:lastRowFirstColumn="0" w:lastRowLastColumn="0"/>
              <w:rPr>
                <w:ins w:id="141" w:author="Max Lindmark" w:date="2020-12-21T17:18:00Z"/>
                <w:rFonts w:eastAsia="Times New Roman"/>
              </w:rPr>
            </w:pPr>
            <m:oMathPara>
              <m:oMath>
                <m:r>
                  <w:ins w:id="142" w:author="Max Lindmark" w:date="2020-12-21T17:18:00Z">
                    <w:rPr>
                      <w:rFonts w:ascii="Cambria Math" w:hAnsi="Cambria Math"/>
                    </w:rPr>
                    <m:t>U(0, 10)</m:t>
                  </w:ins>
                </m:r>
              </m:oMath>
            </m:oMathPara>
          </w:p>
        </w:tc>
      </w:tr>
      <w:tr w:rsidR="00DC6929" w:rsidRPr="00B0509D" w14:paraId="6354009D"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496FBC33" w14:textId="77777777" w:rsidR="00DC6929" w:rsidRPr="00B0509D" w:rsidRDefault="00DC6929" w:rsidP="00DC6929">
            <w:pPr>
              <w:contextualSpacing/>
            </w:pPr>
          </w:p>
        </w:tc>
        <w:tc>
          <w:tcPr>
            <w:tcW w:w="1384" w:type="dxa"/>
          </w:tcPr>
          <w:p w14:paraId="5E93BEFA" w14:textId="046F68AC" w:rsidR="00DC6929" w:rsidRPr="00B0509D" w:rsidRDefault="00260941" w:rsidP="00DC6929">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ins w:id="143" w:author="Max Lindmark" w:date="2020-12-21T17:18:00Z">
                        <w:rPr>
                          <w:rFonts w:ascii="Cambria Math" w:hAnsi="Cambria Math"/>
                          <w:i/>
                        </w:rPr>
                      </w:ins>
                    </m:ctrlPr>
                  </m:sSubPr>
                  <m:e>
                    <m:r>
                      <w:ins w:id="144" w:author="Max Lindmark" w:date="2020-12-21T17:18:00Z">
                        <w:rPr>
                          <w:rFonts w:ascii="Cambria Math" w:hAnsi="Cambria Math"/>
                        </w:rPr>
                        <m:t>σ</m:t>
                      </w:ins>
                    </m:r>
                    <m:ctrlPr>
                      <w:ins w:id="145" w:author="Max Lindmark" w:date="2020-12-21T17:18:00Z">
                        <w:rPr>
                          <w:rFonts w:ascii="Cambria Math" w:eastAsiaTheme="minorEastAsia" w:hAnsi="Cambria Math"/>
                          <w:i/>
                        </w:rPr>
                      </w:ins>
                    </m:ctrlPr>
                  </m:e>
                  <m:sub>
                    <m:sSub>
                      <m:sSubPr>
                        <m:ctrlPr>
                          <w:ins w:id="146" w:author="Max Lindmark" w:date="2020-12-21T17:18:00Z">
                            <w:rPr>
                              <w:rFonts w:ascii="Cambria Math" w:hAnsi="Cambria Math"/>
                              <w:bCs/>
                              <w:i/>
                              <w:iCs/>
                            </w:rPr>
                          </w:ins>
                        </m:ctrlPr>
                      </m:sSubPr>
                      <m:e>
                        <m:r>
                          <w:ins w:id="147" w:author="Max Lindmark" w:date="2020-12-21T17:18:00Z">
                            <w:rPr>
                              <w:rFonts w:ascii="Cambria Math" w:hAnsi="Cambria Math"/>
                            </w:rPr>
                            <m:t>β</m:t>
                          </w:ins>
                        </m:r>
                      </m:e>
                      <m:sub>
                        <m:r>
                          <w:ins w:id="148" w:author="Max Lindmark" w:date="2020-12-21T17:18:00Z">
                            <w:rPr>
                              <w:rFonts w:ascii="Cambria Math" w:hAnsi="Cambria Math"/>
                            </w:rPr>
                            <m:t>0r</m:t>
                          </w:ins>
                        </m:r>
                      </m:sub>
                    </m:sSub>
                  </m:sub>
                </m:sSub>
                <m:sSub>
                  <m:sSubPr>
                    <m:ctrlPr>
                      <w:del w:id="149" w:author="Max Lindmark" w:date="2020-12-21T17:18:00Z">
                        <w:rPr>
                          <w:rFonts w:ascii="Cambria Math" w:hAnsi="Cambria Math"/>
                          <w:i/>
                        </w:rPr>
                      </w:del>
                    </m:ctrlPr>
                  </m:sSubPr>
                  <m:e>
                    <m:r>
                      <w:del w:id="150" w:author="Max Lindmark" w:date="2020-12-21T17:18:00Z">
                        <w:rPr>
                          <w:rFonts w:ascii="Cambria Math" w:hAnsi="Cambria Math"/>
                        </w:rPr>
                        <m:t>σ</m:t>
                      </w:del>
                    </m:r>
                  </m:e>
                  <m:sub>
                    <m:sSub>
                      <m:sSubPr>
                        <m:ctrlPr>
                          <w:del w:id="151" w:author="Max Lindmark" w:date="2020-12-21T17:18:00Z">
                            <w:rPr>
                              <w:rFonts w:ascii="Cambria Math" w:hAnsi="Cambria Math"/>
                              <w:bCs/>
                              <w:i/>
                              <w:iCs/>
                            </w:rPr>
                          </w:del>
                        </m:ctrlPr>
                      </m:sSubPr>
                      <m:e>
                        <m:r>
                          <w:del w:id="152" w:author="Max Lindmark" w:date="2020-12-21T17:18:00Z">
                            <w:rPr>
                              <w:rFonts w:ascii="Cambria Math" w:hAnsi="Cambria Math"/>
                            </w:rPr>
                            <m:t>β</m:t>
                          </w:del>
                        </m:r>
                      </m:e>
                      <m:sub>
                        <m:r>
                          <w:del w:id="153" w:author="Max Lindmark" w:date="2020-12-21T17:18:00Z">
                            <w:rPr>
                              <w:rFonts w:ascii="Cambria Math" w:hAnsi="Cambria Math"/>
                            </w:rPr>
                            <m:t>0</m:t>
                          </w:del>
                        </m:r>
                      </m:sub>
                    </m:sSub>
                  </m:sub>
                </m:sSub>
              </m:oMath>
            </m:oMathPara>
          </w:p>
        </w:tc>
        <w:tc>
          <w:tcPr>
            <w:tcW w:w="3908" w:type="dxa"/>
          </w:tcPr>
          <w:p w14:paraId="65125D7A" w14:textId="4F2468D0" w:rsidR="00DC6929" w:rsidRPr="00260941" w:rsidRDefault="00DC6929" w:rsidP="00DC6929">
            <w:pPr>
              <w:contextualSpacing/>
              <w:cnfStyle w:val="000000000000" w:firstRow="0" w:lastRow="0" w:firstColumn="0" w:lastColumn="0" w:oddVBand="0" w:evenVBand="0" w:oddHBand="0" w:evenHBand="0" w:firstRowFirstColumn="0" w:firstRowLastColumn="0" w:lastRowFirstColumn="0" w:lastRowLastColumn="0"/>
              <w:rPr>
                <w:lang w:val="en-GB"/>
              </w:rPr>
            </w:pPr>
            <w:proofErr w:type="spellStart"/>
            <w:r w:rsidRPr="00260941">
              <w:rPr>
                <w:lang w:val="en-GB"/>
              </w:rPr>
              <w:t>Hyperparameter</w:t>
            </w:r>
            <w:proofErr w:type="spellEnd"/>
            <w:r w:rsidRPr="00260941">
              <w:rPr>
                <w:lang w:val="en-GB"/>
              </w:rPr>
              <w:t xml:space="preserve"> (</w:t>
            </w:r>
            <w:proofErr w:type="spellStart"/>
            <w:r w:rsidRPr="00260941">
              <w:rPr>
                <w:lang w:val="en-GB"/>
              </w:rPr>
              <w:t>s.d.</w:t>
            </w:r>
            <w:proofErr w:type="spellEnd"/>
            <w:r w:rsidRPr="00260941">
              <w:rPr>
                <w:lang w:val="en-GB"/>
              </w:rPr>
              <w:t xml:space="preserve"> of species-intercepts</w:t>
            </w:r>
            <w:ins w:id="154" w:author="Max Lindmark" w:date="2020-12-21T17:18:00Z">
              <w:r w:rsidR="00FD284F" w:rsidRPr="00260941">
                <w:rPr>
                  <w:lang w:val="en-GB"/>
                </w:rPr>
                <w:t xml:space="preserve"> for routine and resting metabolic rate</w:t>
              </w:r>
            </w:ins>
            <w:r w:rsidRPr="00260941">
              <w:rPr>
                <w:lang w:val="en-GB"/>
              </w:rPr>
              <w:t>)</w:t>
            </w:r>
          </w:p>
        </w:tc>
        <w:tc>
          <w:tcPr>
            <w:tcW w:w="2073" w:type="dxa"/>
          </w:tcPr>
          <w:p w14:paraId="0C98F74D"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DC6929" w:rsidRPr="00B0509D" w14:paraId="6141E84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8A8775B" w14:textId="77777777" w:rsidR="00DC6929" w:rsidRPr="00B0509D" w:rsidRDefault="00DC6929" w:rsidP="00DC6929">
            <w:pPr>
              <w:contextualSpacing/>
            </w:pPr>
          </w:p>
        </w:tc>
        <w:tc>
          <w:tcPr>
            <w:tcW w:w="1384" w:type="dxa"/>
          </w:tcPr>
          <w:p w14:paraId="61F79C3F" w14:textId="77777777" w:rsidR="00DC6929" w:rsidRPr="00B0509D" w:rsidRDefault="00260941" w:rsidP="00DC6929">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733213F2" w14:textId="77777777" w:rsidR="00DC6929" w:rsidRPr="00260941" w:rsidRDefault="00DC6929" w:rsidP="00DC6929">
            <w:pPr>
              <w:contextualSpacing/>
              <w:cnfStyle w:val="000000000000" w:firstRow="0" w:lastRow="0" w:firstColumn="0" w:lastColumn="0" w:oddVBand="0" w:evenVBand="0" w:oddHBand="0" w:evenHBand="0" w:firstRowFirstColumn="0" w:firstRowLastColumn="0" w:lastRowFirstColumn="0" w:lastRowLastColumn="0"/>
              <w:rPr>
                <w:lang w:val="en-GB"/>
              </w:rPr>
            </w:pPr>
            <w:proofErr w:type="spellStart"/>
            <w:r w:rsidRPr="00260941">
              <w:rPr>
                <w:lang w:val="en-GB"/>
              </w:rPr>
              <w:t>Hyperparameter</w:t>
            </w:r>
            <w:proofErr w:type="spellEnd"/>
            <w:r w:rsidRPr="00260941">
              <w:rPr>
                <w:lang w:val="en-GB"/>
              </w:rPr>
              <w:t xml:space="preserve"> (</w:t>
            </w:r>
            <w:proofErr w:type="spellStart"/>
            <w:r w:rsidRPr="00260941">
              <w:rPr>
                <w:lang w:val="en-GB"/>
              </w:rPr>
              <w:t>s.d.</w:t>
            </w:r>
            <w:proofErr w:type="spellEnd"/>
            <w:r w:rsidRPr="00260941">
              <w:rPr>
                <w:lang w:val="en-GB"/>
              </w:rPr>
              <w:t xml:space="preserve"> of species mass coefficients)</w:t>
            </w:r>
          </w:p>
        </w:tc>
        <w:tc>
          <w:tcPr>
            <w:tcW w:w="2073" w:type="dxa"/>
          </w:tcPr>
          <w:p w14:paraId="63341CCE"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DC6929" w:rsidRPr="00B0509D" w14:paraId="390E40C0"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8788C50" w14:textId="77777777" w:rsidR="00DC6929" w:rsidRPr="00B0509D" w:rsidRDefault="00DC6929" w:rsidP="00DC6929">
            <w:pPr>
              <w:contextualSpacing/>
            </w:pPr>
          </w:p>
        </w:tc>
        <w:tc>
          <w:tcPr>
            <w:tcW w:w="1384" w:type="dxa"/>
          </w:tcPr>
          <w:p w14:paraId="03ABAC76" w14:textId="77777777" w:rsidR="00DC6929" w:rsidRPr="00B0509D" w:rsidRDefault="00260941" w:rsidP="00DC6929">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908" w:type="dxa"/>
          </w:tcPr>
          <w:p w14:paraId="6C03E4B6" w14:textId="77777777" w:rsidR="00DC6929" w:rsidRPr="00260941" w:rsidRDefault="00DC6929" w:rsidP="00DC6929">
            <w:pPr>
              <w:contextualSpacing/>
              <w:cnfStyle w:val="000000000000" w:firstRow="0" w:lastRow="0" w:firstColumn="0" w:lastColumn="0" w:oddVBand="0" w:evenVBand="0" w:oddHBand="0" w:evenHBand="0" w:firstRowFirstColumn="0" w:firstRowLastColumn="0" w:lastRowFirstColumn="0" w:lastRowLastColumn="0"/>
              <w:rPr>
                <w:lang w:val="en-GB"/>
              </w:rPr>
            </w:pPr>
            <w:proofErr w:type="spellStart"/>
            <w:r w:rsidRPr="00260941">
              <w:rPr>
                <w:lang w:val="en-GB"/>
              </w:rPr>
              <w:t>Hyperparameter</w:t>
            </w:r>
            <w:proofErr w:type="spellEnd"/>
            <w:r w:rsidRPr="00260941">
              <w:rPr>
                <w:lang w:val="en-GB"/>
              </w:rPr>
              <w:t xml:space="preserve"> (</w:t>
            </w:r>
            <w:proofErr w:type="spellStart"/>
            <w:r w:rsidRPr="00260941">
              <w:rPr>
                <w:lang w:val="en-GB"/>
              </w:rPr>
              <w:t>s.d.</w:t>
            </w:r>
            <w:proofErr w:type="spellEnd"/>
            <w:r w:rsidRPr="00260941">
              <w:rPr>
                <w:lang w:val="en-GB"/>
              </w:rPr>
              <w:t xml:space="preserve"> of species temperature coefficients)</w:t>
            </w:r>
          </w:p>
        </w:tc>
        <w:tc>
          <w:tcPr>
            <w:tcW w:w="2073" w:type="dxa"/>
          </w:tcPr>
          <w:p w14:paraId="6C69FCA5"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DC6929" w:rsidRPr="00B0509D" w14:paraId="43A6EB2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2D6D47F" w14:textId="77777777" w:rsidR="00DC6929" w:rsidRPr="00B0509D" w:rsidRDefault="00DC6929" w:rsidP="00DC6929">
            <w:pPr>
              <w:contextualSpacing/>
            </w:pPr>
          </w:p>
        </w:tc>
        <w:tc>
          <w:tcPr>
            <w:tcW w:w="1384" w:type="dxa"/>
          </w:tcPr>
          <w:p w14:paraId="36A308AB" w14:textId="77777777" w:rsidR="00DC6929" w:rsidRPr="00B0509D" w:rsidRDefault="00260941" w:rsidP="00DC6929">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908" w:type="dxa"/>
          </w:tcPr>
          <w:p w14:paraId="27905DC4" w14:textId="77777777" w:rsidR="00DC6929" w:rsidRPr="00260941" w:rsidRDefault="00DC6929" w:rsidP="00DC6929">
            <w:pPr>
              <w:contextualSpacing/>
              <w:cnfStyle w:val="000000000000" w:firstRow="0" w:lastRow="0" w:firstColumn="0" w:lastColumn="0" w:oddVBand="0" w:evenVBand="0" w:oddHBand="0" w:evenHBand="0" w:firstRowFirstColumn="0" w:firstRowLastColumn="0" w:lastRowFirstColumn="0" w:lastRowLastColumn="0"/>
              <w:rPr>
                <w:lang w:val="en-GB"/>
              </w:rPr>
            </w:pPr>
            <w:proofErr w:type="spellStart"/>
            <w:r w:rsidRPr="00260941">
              <w:rPr>
                <w:lang w:val="en-GB"/>
              </w:rPr>
              <w:t>Hyperparameter</w:t>
            </w:r>
            <w:proofErr w:type="spellEnd"/>
            <w:r w:rsidRPr="00260941">
              <w:rPr>
                <w:lang w:val="en-GB"/>
              </w:rPr>
              <w:t xml:space="preserve"> (</w:t>
            </w:r>
            <w:proofErr w:type="spellStart"/>
            <w:r w:rsidRPr="00260941">
              <w:rPr>
                <w:lang w:val="en-GB"/>
              </w:rPr>
              <w:t>s.d.</w:t>
            </w:r>
            <w:proofErr w:type="spellEnd"/>
            <w:r w:rsidRPr="00260941">
              <w:rPr>
                <w:lang w:val="en-GB"/>
              </w:rPr>
              <w:t xml:space="preserve"> of species interaction coefficients)</w:t>
            </w:r>
          </w:p>
        </w:tc>
        <w:tc>
          <w:tcPr>
            <w:tcW w:w="2073" w:type="dxa"/>
          </w:tcPr>
          <w:p w14:paraId="6869F347"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DC6929" w:rsidRPr="00B0509D" w14:paraId="0ADBB6C9"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597CA0C" w14:textId="77777777" w:rsidR="00DC6929" w:rsidRPr="00B0509D" w:rsidRDefault="00DC6929" w:rsidP="00DC6929">
            <w:pPr>
              <w:contextualSpacing/>
            </w:pPr>
          </w:p>
        </w:tc>
        <w:tc>
          <w:tcPr>
            <w:tcW w:w="1384" w:type="dxa"/>
          </w:tcPr>
          <w:p w14:paraId="5B2F25DE"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σ</m:t>
                </m:r>
              </m:oMath>
            </m:oMathPara>
          </w:p>
        </w:tc>
        <w:tc>
          <w:tcPr>
            <w:tcW w:w="3908" w:type="dxa"/>
          </w:tcPr>
          <w:p w14:paraId="3ACCAB10"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w:r w:rsidRPr="00B0509D">
              <w:t>Parameter (</w:t>
            </w:r>
            <w:proofErr w:type="spellStart"/>
            <w:r w:rsidRPr="00B0509D">
              <w:t>s.d</w:t>
            </w:r>
            <w:proofErr w:type="spellEnd"/>
            <w:r w:rsidRPr="00B0509D">
              <w:t>.)</w:t>
            </w:r>
          </w:p>
        </w:tc>
        <w:tc>
          <w:tcPr>
            <w:tcW w:w="2073" w:type="dxa"/>
          </w:tcPr>
          <w:p w14:paraId="58CB507D"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DC6929" w:rsidRPr="00B0509D" w14:paraId="0CC1CFA4"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5C66568A" w14:textId="6781365E" w:rsidR="00DC6929" w:rsidRPr="00260941" w:rsidRDefault="00DC6929" w:rsidP="00DC6929">
            <w:pPr>
              <w:contextualSpacing/>
              <w:rPr>
                <w:lang w:val="en-GB"/>
              </w:rPr>
            </w:pPr>
            <w:r w:rsidRPr="00260941">
              <w:rPr>
                <w:lang w:val="en-GB"/>
              </w:rPr>
              <w:t>Sharpe-</w:t>
            </w:r>
            <w:proofErr w:type="spellStart"/>
            <w:r w:rsidRPr="00260941">
              <w:rPr>
                <w:lang w:val="en-GB"/>
              </w:rPr>
              <w:t>Schoolfield</w:t>
            </w:r>
            <w:proofErr w:type="spellEnd"/>
            <w:r w:rsidRPr="00260941">
              <w:rPr>
                <w:lang w:val="en-GB"/>
              </w:rPr>
              <w:t xml:space="preserve"> (unimodal consumption data)</w:t>
            </w:r>
          </w:p>
        </w:tc>
        <w:tc>
          <w:tcPr>
            <w:tcW w:w="1384" w:type="dxa"/>
          </w:tcPr>
          <w:p w14:paraId="5D12C54C" w14:textId="7A81C8D6" w:rsidR="00DC6929" w:rsidRPr="00B0509D" w:rsidRDefault="00260941"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908" w:type="dxa"/>
          </w:tcPr>
          <w:p w14:paraId="3427D44B" w14:textId="290F24D0" w:rsidR="00DC6929" w:rsidRPr="00260941" w:rsidRDefault="00DC6929" w:rsidP="00DC6929">
            <w:pPr>
              <w:contextualSpacing/>
              <w:cnfStyle w:val="000000000000" w:firstRow="0" w:lastRow="0" w:firstColumn="0" w:lastColumn="0" w:oddVBand="0" w:evenVBand="0" w:oddHBand="0" w:evenHBand="0" w:firstRowFirstColumn="0" w:firstRowLastColumn="0" w:lastRowFirstColumn="0" w:lastRowLastColumn="0"/>
              <w:rPr>
                <w:lang w:val="en-GB"/>
              </w:rPr>
            </w:pPr>
            <w:proofErr w:type="spellStart"/>
            <w:r w:rsidRPr="00260941">
              <w:rPr>
                <w:lang w:val="en-GB"/>
              </w:rPr>
              <w:t>Hyperparameter</w:t>
            </w:r>
            <w:proofErr w:type="spellEnd"/>
            <w:r w:rsidRPr="00260941">
              <w:rPr>
                <w:lang w:val="en-GB"/>
              </w:rPr>
              <w:t xml:space="preserve"> (average consumption at reference temperature [-10 on </w:t>
            </w:r>
            <w:proofErr w:type="spellStart"/>
            <w:r w:rsidRPr="00260941">
              <w:rPr>
                <w:lang w:val="en-GB"/>
              </w:rPr>
              <w:t>centered</w:t>
            </w:r>
            <w:proofErr w:type="spellEnd"/>
            <w:r w:rsidRPr="00260941">
              <w:rPr>
                <w:lang w:val="en-GB"/>
              </w:rPr>
              <w:t xml:space="preserve"> scale] across species)</w:t>
            </w:r>
          </w:p>
        </w:tc>
        <w:tc>
          <w:tcPr>
            <w:tcW w:w="2073" w:type="dxa"/>
          </w:tcPr>
          <w:p w14:paraId="7708195C" w14:textId="318E6848" w:rsidR="00DC6929" w:rsidRPr="00B0509D" w:rsidRDefault="00DC6929" w:rsidP="00DC6929">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1, 1)</m:t>
                </m:r>
              </m:oMath>
            </m:oMathPara>
          </w:p>
        </w:tc>
      </w:tr>
      <w:tr w:rsidR="00DC6929" w:rsidRPr="00B0509D" w14:paraId="77439981"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2478BBE" w14:textId="77777777" w:rsidR="00DC6929" w:rsidRPr="00B0509D" w:rsidRDefault="00DC6929" w:rsidP="00DC6929">
            <w:pPr>
              <w:contextualSpacing/>
            </w:pPr>
          </w:p>
        </w:tc>
        <w:tc>
          <w:tcPr>
            <w:tcW w:w="1384" w:type="dxa"/>
          </w:tcPr>
          <w:p w14:paraId="0DC89E3E" w14:textId="4887B27E" w:rsidR="00DC6929" w:rsidRPr="00B0509D" w:rsidRDefault="00260941" w:rsidP="00DC6929">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sub>
                </m:sSub>
              </m:oMath>
            </m:oMathPara>
          </w:p>
        </w:tc>
        <w:tc>
          <w:tcPr>
            <w:tcW w:w="3908" w:type="dxa"/>
          </w:tcPr>
          <w:p w14:paraId="646B5610" w14:textId="2E36CCEB" w:rsidR="00DC6929" w:rsidRPr="00260941" w:rsidRDefault="00DC6929" w:rsidP="00DC6929">
            <w:pPr>
              <w:contextualSpacing/>
              <w:cnfStyle w:val="000000000000" w:firstRow="0" w:lastRow="0" w:firstColumn="0" w:lastColumn="0" w:oddVBand="0" w:evenVBand="0" w:oddHBand="0" w:evenHBand="0" w:firstRowFirstColumn="0" w:firstRowLastColumn="0" w:lastRowFirstColumn="0" w:lastRowLastColumn="0"/>
              <w:rPr>
                <w:lang w:val="en-GB"/>
              </w:rPr>
            </w:pPr>
            <w:proofErr w:type="spellStart"/>
            <w:r w:rsidRPr="00260941">
              <w:rPr>
                <w:lang w:val="en-GB"/>
              </w:rPr>
              <w:t>Hyperparameter</w:t>
            </w:r>
            <w:proofErr w:type="spellEnd"/>
            <w:r w:rsidRPr="00260941">
              <w:rPr>
                <w:lang w:val="en-GB"/>
              </w:rPr>
              <w:t xml:space="preserve"> (average activation energy across species)</w:t>
            </w:r>
          </w:p>
        </w:tc>
        <w:tc>
          <w:tcPr>
            <w:tcW w:w="2073" w:type="dxa"/>
          </w:tcPr>
          <w:p w14:paraId="04D194BC" w14:textId="3D11E9E2" w:rsidR="00DC6929" w:rsidRPr="00B0509D" w:rsidRDefault="00DC6929" w:rsidP="00DC6929">
            <w:pPr>
              <w:contextualSpacing/>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5,0. 5)</m:t>
                </m:r>
              </m:oMath>
            </m:oMathPara>
          </w:p>
        </w:tc>
      </w:tr>
      <w:tr w:rsidR="00DC6929" w:rsidRPr="00B0509D" w14:paraId="3CAFC71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764E651" w14:textId="77777777" w:rsidR="00DC6929" w:rsidRPr="00B0509D" w:rsidRDefault="00DC6929" w:rsidP="00DC6929">
            <w:pPr>
              <w:contextualSpacing/>
            </w:pPr>
          </w:p>
        </w:tc>
        <w:tc>
          <w:tcPr>
            <w:tcW w:w="1384" w:type="dxa"/>
          </w:tcPr>
          <w:p w14:paraId="74E4A663" w14:textId="4181DDDA" w:rsidR="00DC6929" w:rsidRPr="00B0509D" w:rsidRDefault="00260941" w:rsidP="00DC6929">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m:oMathPara>
          </w:p>
        </w:tc>
        <w:tc>
          <w:tcPr>
            <w:tcW w:w="3908" w:type="dxa"/>
          </w:tcPr>
          <w:p w14:paraId="02D012A3" w14:textId="4CDCFC7C" w:rsidR="00DC6929" w:rsidRPr="00260941" w:rsidRDefault="00DC6929" w:rsidP="00DC6929">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Parameter (common rate of decline with temperature)</w:t>
            </w:r>
          </w:p>
        </w:tc>
        <w:tc>
          <w:tcPr>
            <w:tcW w:w="2073" w:type="dxa"/>
          </w:tcPr>
          <w:p w14:paraId="0367B5A2" w14:textId="008A535F"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2)</m:t>
                </m:r>
              </m:oMath>
            </m:oMathPara>
          </w:p>
        </w:tc>
      </w:tr>
      <w:tr w:rsidR="00DC6929" w:rsidRPr="00B0509D" w14:paraId="483EA75E"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E75B9E1" w14:textId="77777777" w:rsidR="00DC6929" w:rsidRPr="00B0509D" w:rsidRDefault="00DC6929" w:rsidP="00DC6929">
            <w:pPr>
              <w:contextualSpacing/>
            </w:pPr>
          </w:p>
        </w:tc>
        <w:tc>
          <w:tcPr>
            <w:tcW w:w="1384" w:type="dxa"/>
          </w:tcPr>
          <w:p w14:paraId="4568B2F2" w14:textId="427F7431" w:rsidR="00DC6929" w:rsidRPr="00B0509D" w:rsidRDefault="00260941" w:rsidP="00DC6929">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m:oMathPara>
          </w:p>
        </w:tc>
        <w:tc>
          <w:tcPr>
            <w:tcW w:w="3908" w:type="dxa"/>
          </w:tcPr>
          <w:p w14:paraId="5CA5CF52" w14:textId="07DA5B96" w:rsidR="00DC6929" w:rsidRPr="00260941" w:rsidRDefault="00DC6929" w:rsidP="00DC6929">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Parameter (common </w:t>
            </w:r>
            <w:r w:rsidRPr="00260941">
              <w:rPr>
                <w:rFonts w:eastAsiaTheme="minorEastAsia"/>
                <w:iCs/>
                <w:lang w:val="en-GB"/>
              </w:rPr>
              <w:t>temperature at which half the rate is reduced due to high temperatures</w:t>
            </w:r>
            <w:r w:rsidRPr="00260941">
              <w:rPr>
                <w:lang w:val="en-GB"/>
              </w:rPr>
              <w:t>)</w:t>
            </w:r>
          </w:p>
        </w:tc>
        <w:tc>
          <w:tcPr>
            <w:tcW w:w="2073" w:type="dxa"/>
          </w:tcPr>
          <w:p w14:paraId="600F5BB9" w14:textId="14B40F90"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5, 2)</m:t>
                </m:r>
              </m:oMath>
            </m:oMathPara>
          </w:p>
        </w:tc>
      </w:tr>
      <w:tr w:rsidR="00DC6929" w:rsidRPr="00B0509D" w14:paraId="525714D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097E663" w14:textId="77777777" w:rsidR="00DC6929" w:rsidRPr="00B0509D" w:rsidRDefault="00DC6929" w:rsidP="00DC6929">
            <w:pPr>
              <w:contextualSpacing/>
            </w:pPr>
          </w:p>
        </w:tc>
        <w:tc>
          <w:tcPr>
            <w:tcW w:w="1384" w:type="dxa"/>
          </w:tcPr>
          <w:p w14:paraId="5E6E21EE" w14:textId="3BB90774" w:rsidR="00DC6929" w:rsidRPr="00B0509D" w:rsidRDefault="00260941" w:rsidP="00DC6929">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sub>
                </m:sSub>
              </m:oMath>
            </m:oMathPara>
          </w:p>
        </w:tc>
        <w:tc>
          <w:tcPr>
            <w:tcW w:w="3908" w:type="dxa"/>
          </w:tcPr>
          <w:p w14:paraId="4218A09D" w14:textId="786B8401" w:rsidR="00DC6929" w:rsidRPr="00260941" w:rsidRDefault="00DC6929" w:rsidP="00DC6929">
            <w:pPr>
              <w:contextualSpacing/>
              <w:cnfStyle w:val="000000000000" w:firstRow="0" w:lastRow="0" w:firstColumn="0" w:lastColumn="0" w:oddVBand="0" w:evenVBand="0" w:oddHBand="0" w:evenHBand="0" w:firstRowFirstColumn="0" w:firstRowLastColumn="0" w:lastRowFirstColumn="0" w:lastRowLastColumn="0"/>
              <w:rPr>
                <w:lang w:val="en-GB"/>
              </w:rPr>
            </w:pPr>
            <w:proofErr w:type="spellStart"/>
            <w:r w:rsidRPr="00260941">
              <w:rPr>
                <w:lang w:val="en-GB"/>
              </w:rPr>
              <w:t>Hyperparameter</w:t>
            </w:r>
            <w:proofErr w:type="spellEnd"/>
            <w:r w:rsidRPr="00260941">
              <w:rPr>
                <w:lang w:val="en-GB"/>
              </w:rPr>
              <w:t xml:space="preserve"> (</w:t>
            </w:r>
            <w:proofErr w:type="spellStart"/>
            <w:r w:rsidRPr="00260941">
              <w:rPr>
                <w:lang w:val="en-GB"/>
              </w:rPr>
              <w:t>s.d.</w:t>
            </w:r>
            <w:proofErr w:type="spellEnd"/>
            <w:r w:rsidRPr="00260941">
              <w:rPr>
                <w:lang w:val="en-GB"/>
              </w:rPr>
              <w:t xml:space="preserve"> of species-varying activation energies)</w:t>
            </w:r>
          </w:p>
        </w:tc>
        <w:tc>
          <w:tcPr>
            <w:tcW w:w="2073" w:type="dxa"/>
          </w:tcPr>
          <w:p w14:paraId="45D6891E" w14:textId="59F640B2"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3)</m:t>
                </m:r>
              </m:oMath>
            </m:oMathPara>
          </w:p>
        </w:tc>
      </w:tr>
      <w:tr w:rsidR="00DC6929" w:rsidRPr="00B0509D" w14:paraId="129BA4DA"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38EC384" w14:textId="77777777" w:rsidR="00DC6929" w:rsidRPr="00B0509D" w:rsidRDefault="00DC6929" w:rsidP="00DC6929">
            <w:pPr>
              <w:contextualSpacing/>
            </w:pPr>
          </w:p>
        </w:tc>
        <w:tc>
          <w:tcPr>
            <w:tcW w:w="1384" w:type="dxa"/>
          </w:tcPr>
          <w:p w14:paraId="46EF88D4" w14:textId="0ADC5717" w:rsidR="00DC6929" w:rsidRPr="00B0509D" w:rsidRDefault="00260941"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908" w:type="dxa"/>
          </w:tcPr>
          <w:p w14:paraId="6E60F9D1" w14:textId="10828504" w:rsidR="00DC6929" w:rsidRPr="00260941" w:rsidRDefault="00DC6929" w:rsidP="00DC6929">
            <w:pPr>
              <w:contextualSpacing/>
              <w:cnfStyle w:val="000000000000" w:firstRow="0" w:lastRow="0" w:firstColumn="0" w:lastColumn="0" w:oddVBand="0" w:evenVBand="0" w:oddHBand="0" w:evenHBand="0" w:firstRowFirstColumn="0" w:firstRowLastColumn="0" w:lastRowFirstColumn="0" w:lastRowLastColumn="0"/>
              <w:rPr>
                <w:lang w:val="en-GB"/>
              </w:rPr>
            </w:pPr>
            <w:proofErr w:type="spellStart"/>
            <w:r w:rsidRPr="00260941">
              <w:rPr>
                <w:lang w:val="en-GB"/>
              </w:rPr>
              <w:t>Hyperparameter</w:t>
            </w:r>
            <w:proofErr w:type="spellEnd"/>
            <w:r w:rsidRPr="00260941">
              <w:rPr>
                <w:lang w:val="en-GB"/>
              </w:rPr>
              <w:t xml:space="preserve"> (</w:t>
            </w:r>
            <w:proofErr w:type="spellStart"/>
            <w:r w:rsidRPr="00260941">
              <w:rPr>
                <w:lang w:val="en-GB"/>
              </w:rPr>
              <w:t>s.d.</w:t>
            </w:r>
            <w:proofErr w:type="spellEnd"/>
            <w:r w:rsidRPr="00260941">
              <w:rPr>
                <w:lang w:val="en-GB"/>
              </w:rPr>
              <w:t xml:space="preserve"> of species-varying average consumption)</w:t>
            </w:r>
          </w:p>
        </w:tc>
        <w:tc>
          <w:tcPr>
            <w:tcW w:w="2073" w:type="dxa"/>
          </w:tcPr>
          <w:p w14:paraId="195CA7BC" w14:textId="52D7E97A"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3)</m:t>
                </m:r>
              </m:oMath>
            </m:oMathPara>
          </w:p>
        </w:tc>
      </w:tr>
      <w:tr w:rsidR="00DC6929" w:rsidRPr="00B0509D" w14:paraId="7A55E2C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1C69CB8" w14:textId="77777777" w:rsidR="00DC6929" w:rsidRPr="00B0509D" w:rsidRDefault="00DC6929" w:rsidP="00DC6929">
            <w:pPr>
              <w:contextualSpacing/>
            </w:pPr>
          </w:p>
        </w:tc>
        <w:tc>
          <w:tcPr>
            <w:tcW w:w="1384" w:type="dxa"/>
          </w:tcPr>
          <w:p w14:paraId="6B773647"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σ</m:t>
                </m:r>
              </m:oMath>
            </m:oMathPara>
          </w:p>
        </w:tc>
        <w:tc>
          <w:tcPr>
            <w:tcW w:w="3908" w:type="dxa"/>
          </w:tcPr>
          <w:p w14:paraId="576A3050"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w:r w:rsidRPr="00B0509D">
              <w:t>Parameter (</w:t>
            </w:r>
            <w:proofErr w:type="spellStart"/>
            <w:r w:rsidRPr="00B0509D">
              <w:t>s.d</w:t>
            </w:r>
            <w:proofErr w:type="spellEnd"/>
            <w:r w:rsidRPr="00B0509D">
              <w:t>.)</w:t>
            </w:r>
          </w:p>
        </w:tc>
        <w:tc>
          <w:tcPr>
            <w:tcW w:w="2073" w:type="dxa"/>
          </w:tcPr>
          <w:p w14:paraId="1FCC43E8" w14:textId="737C0A99"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3)</m:t>
                </m:r>
              </m:oMath>
            </m:oMathPara>
          </w:p>
        </w:tc>
      </w:tr>
      <w:tr w:rsidR="00DC6929" w:rsidRPr="00B0509D" w14:paraId="62879EC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4BE9379E" w14:textId="77777777" w:rsidR="00DC6929" w:rsidRPr="00B0509D" w:rsidRDefault="00DC6929" w:rsidP="00DC6929">
            <w:pPr>
              <w:contextualSpacing/>
              <w:rPr>
                <w:rFonts w:eastAsiaTheme="minorEastAsia"/>
              </w:rPr>
            </w:pPr>
            <w:r w:rsidRPr="00B0509D">
              <w:t xml:space="preserve">Linear </w:t>
            </w:r>
          </w:p>
          <w:p w14:paraId="35E25B66" w14:textId="6E19CFD0" w:rsidR="00DC6929" w:rsidRPr="00B0509D" w:rsidRDefault="00260941" w:rsidP="00DC6929">
            <w:pPr>
              <w:contextualSpacing/>
            </w:pPr>
            <m:oMath>
              <m:sSub>
                <m:sSubPr>
                  <m:ctrlPr>
                    <w:rPr>
                      <w:rFonts w:ascii="Cambria Math" w:hAnsi="Cambria Math"/>
                      <w:b w:val="0"/>
                      <w:bCs w:val="0"/>
                      <w:i/>
                    </w:rPr>
                  </m:ctrlPr>
                </m:sSubPr>
                <m:e>
                  <m:r>
                    <m:rPr>
                      <m:sty m:val="bi"/>
                    </m:rPr>
                    <w:rPr>
                      <w:rFonts w:ascii="Cambria Math" w:hAnsi="Cambria Math"/>
                    </w:rPr>
                    <m:t>T</m:t>
                  </m:r>
                </m:e>
                <m:sub>
                  <m:r>
                    <m:rPr>
                      <m:sty m:val="bi"/>
                    </m:rPr>
                    <w:rPr>
                      <w:rFonts w:ascii="Cambria Math" w:hAnsi="Cambria Math"/>
                    </w:rPr>
                    <m:t>opt</m:t>
                  </m:r>
                </m:sub>
              </m:sSub>
            </m:oMath>
            <w:r w:rsidR="00DC6929" w:rsidRPr="00B0509D">
              <w:t xml:space="preserve"> models</w:t>
            </w:r>
          </w:p>
        </w:tc>
        <w:tc>
          <w:tcPr>
            <w:tcW w:w="1384" w:type="dxa"/>
          </w:tcPr>
          <w:p w14:paraId="47D9327E" w14:textId="77777777" w:rsidR="00DC6929" w:rsidRPr="00B0509D" w:rsidRDefault="00260941"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7272EED3" w14:textId="77777777" w:rsidR="00DC6929" w:rsidRPr="00260941" w:rsidRDefault="00DC6929" w:rsidP="00DC6929">
            <w:pPr>
              <w:contextualSpacing/>
              <w:cnfStyle w:val="000000000000" w:firstRow="0" w:lastRow="0" w:firstColumn="0" w:lastColumn="0" w:oddVBand="0" w:evenVBand="0" w:oddHBand="0" w:evenHBand="0" w:firstRowFirstColumn="0" w:firstRowLastColumn="0" w:lastRowFirstColumn="0" w:lastRowLastColumn="0"/>
              <w:rPr>
                <w:lang w:val="en-GB"/>
              </w:rPr>
            </w:pPr>
            <w:proofErr w:type="spellStart"/>
            <w:r w:rsidRPr="00260941">
              <w:rPr>
                <w:lang w:val="en-GB"/>
              </w:rPr>
              <w:t>Hyperparameter</w:t>
            </w:r>
            <w:proofErr w:type="spellEnd"/>
            <w:r w:rsidRPr="00260941">
              <w:rPr>
                <w:lang w:val="en-GB"/>
              </w:rPr>
              <w:t xml:space="preserve"> (average intercept across species)</w:t>
            </w:r>
          </w:p>
        </w:tc>
        <w:tc>
          <w:tcPr>
            <w:tcW w:w="2073" w:type="dxa"/>
          </w:tcPr>
          <w:p w14:paraId="3E4119CD"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DC6929" w:rsidRPr="00B0509D" w14:paraId="7EA6CECE"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7E2C87B" w14:textId="77777777" w:rsidR="00DC6929" w:rsidRPr="00B0509D" w:rsidRDefault="00DC6929" w:rsidP="00DC6929">
            <w:pPr>
              <w:contextualSpacing/>
            </w:pPr>
          </w:p>
        </w:tc>
        <w:tc>
          <w:tcPr>
            <w:tcW w:w="1384" w:type="dxa"/>
          </w:tcPr>
          <w:p w14:paraId="2231D327" w14:textId="77777777" w:rsidR="00DC6929" w:rsidRPr="00B0509D" w:rsidRDefault="00260941"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6C7E490B" w14:textId="77777777" w:rsidR="00DC6929" w:rsidRPr="00260941" w:rsidRDefault="00DC6929" w:rsidP="00DC6929">
            <w:pPr>
              <w:contextualSpacing/>
              <w:cnfStyle w:val="000000000000" w:firstRow="0" w:lastRow="0" w:firstColumn="0" w:lastColumn="0" w:oddVBand="0" w:evenVBand="0" w:oddHBand="0" w:evenHBand="0" w:firstRowFirstColumn="0" w:firstRowLastColumn="0" w:lastRowFirstColumn="0" w:lastRowLastColumn="0"/>
              <w:rPr>
                <w:lang w:val="en-GB"/>
              </w:rPr>
            </w:pPr>
            <w:proofErr w:type="spellStart"/>
            <w:r w:rsidRPr="00260941">
              <w:rPr>
                <w:lang w:val="en-GB"/>
              </w:rPr>
              <w:t>Hyperparameter</w:t>
            </w:r>
            <w:proofErr w:type="spellEnd"/>
            <w:r w:rsidRPr="00260941">
              <w:rPr>
                <w:lang w:val="en-GB"/>
              </w:rPr>
              <w:t xml:space="preserve"> (average mass coefficient across species)</w:t>
            </w:r>
          </w:p>
        </w:tc>
        <w:tc>
          <w:tcPr>
            <w:tcW w:w="2073" w:type="dxa"/>
          </w:tcPr>
          <w:p w14:paraId="43C52EF2"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DC6929" w:rsidRPr="00B0509D" w14:paraId="65207ADA"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6058AD52" w14:textId="77777777" w:rsidR="00DC6929" w:rsidRPr="00B0509D" w:rsidRDefault="00DC6929" w:rsidP="00DC6929">
            <w:pPr>
              <w:contextualSpacing/>
            </w:pPr>
          </w:p>
        </w:tc>
        <w:tc>
          <w:tcPr>
            <w:tcW w:w="1384" w:type="dxa"/>
          </w:tcPr>
          <w:p w14:paraId="44FDFFA0" w14:textId="77777777" w:rsidR="00DC6929" w:rsidRPr="00B0509D" w:rsidRDefault="00260941"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5F4478FC" w14:textId="77777777" w:rsidR="00DC6929" w:rsidRPr="00260941" w:rsidRDefault="00DC6929" w:rsidP="00DC6929">
            <w:pPr>
              <w:contextualSpacing/>
              <w:cnfStyle w:val="000000000000" w:firstRow="0" w:lastRow="0" w:firstColumn="0" w:lastColumn="0" w:oddVBand="0" w:evenVBand="0" w:oddHBand="0" w:evenHBand="0" w:firstRowFirstColumn="0" w:firstRowLastColumn="0" w:lastRowFirstColumn="0" w:lastRowLastColumn="0"/>
              <w:rPr>
                <w:lang w:val="en-GB"/>
              </w:rPr>
            </w:pPr>
            <w:proofErr w:type="spellStart"/>
            <w:r w:rsidRPr="00260941">
              <w:rPr>
                <w:lang w:val="en-GB"/>
              </w:rPr>
              <w:t>Hyperparameter</w:t>
            </w:r>
            <w:proofErr w:type="spellEnd"/>
            <w:r w:rsidRPr="00260941">
              <w:rPr>
                <w:lang w:val="en-GB"/>
              </w:rPr>
              <w:t xml:space="preserve"> (</w:t>
            </w:r>
            <w:proofErr w:type="spellStart"/>
            <w:r w:rsidRPr="00260941">
              <w:rPr>
                <w:lang w:val="en-GB"/>
              </w:rPr>
              <w:t>s.d.</w:t>
            </w:r>
            <w:proofErr w:type="spellEnd"/>
            <w:r w:rsidRPr="00260941">
              <w:rPr>
                <w:lang w:val="en-GB"/>
              </w:rPr>
              <w:t xml:space="preserve"> of species-intercepts)</w:t>
            </w:r>
          </w:p>
        </w:tc>
        <w:tc>
          <w:tcPr>
            <w:tcW w:w="2073" w:type="dxa"/>
          </w:tcPr>
          <w:p w14:paraId="60E24FE9"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DC6929" w:rsidRPr="00B0509D" w14:paraId="406B6597"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A15FBE7" w14:textId="77777777" w:rsidR="00DC6929" w:rsidRPr="00B0509D" w:rsidRDefault="00DC6929" w:rsidP="00DC6929">
            <w:pPr>
              <w:contextualSpacing/>
            </w:pPr>
          </w:p>
        </w:tc>
        <w:tc>
          <w:tcPr>
            <w:tcW w:w="1384" w:type="dxa"/>
          </w:tcPr>
          <w:p w14:paraId="286D8651" w14:textId="77777777" w:rsidR="00DC6929" w:rsidRPr="00B0509D" w:rsidRDefault="00260941"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0CC68A26" w14:textId="77777777" w:rsidR="00DC6929" w:rsidRPr="00260941" w:rsidRDefault="00DC6929" w:rsidP="00DC6929">
            <w:pPr>
              <w:contextualSpacing/>
              <w:cnfStyle w:val="000000000000" w:firstRow="0" w:lastRow="0" w:firstColumn="0" w:lastColumn="0" w:oddVBand="0" w:evenVBand="0" w:oddHBand="0" w:evenHBand="0" w:firstRowFirstColumn="0" w:firstRowLastColumn="0" w:lastRowFirstColumn="0" w:lastRowLastColumn="0"/>
              <w:rPr>
                <w:lang w:val="en-GB"/>
              </w:rPr>
            </w:pPr>
            <w:proofErr w:type="spellStart"/>
            <w:r w:rsidRPr="00260941">
              <w:rPr>
                <w:lang w:val="en-GB"/>
              </w:rPr>
              <w:t>Hyperparameter</w:t>
            </w:r>
            <w:proofErr w:type="spellEnd"/>
            <w:r w:rsidRPr="00260941">
              <w:rPr>
                <w:lang w:val="en-GB"/>
              </w:rPr>
              <w:t xml:space="preserve"> (</w:t>
            </w:r>
            <w:proofErr w:type="spellStart"/>
            <w:r w:rsidRPr="00260941">
              <w:rPr>
                <w:lang w:val="en-GB"/>
              </w:rPr>
              <w:t>s.d.</w:t>
            </w:r>
            <w:proofErr w:type="spellEnd"/>
            <w:r w:rsidRPr="00260941">
              <w:rPr>
                <w:lang w:val="en-GB"/>
              </w:rPr>
              <w:t xml:space="preserve"> of species mass coefficients)</w:t>
            </w:r>
          </w:p>
        </w:tc>
        <w:tc>
          <w:tcPr>
            <w:tcW w:w="2073" w:type="dxa"/>
          </w:tcPr>
          <w:p w14:paraId="37AE9A8A"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DC6929" w:rsidRPr="00B0509D" w14:paraId="104EEFBD"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3253A4D" w14:textId="77777777" w:rsidR="00DC6929" w:rsidRPr="00B0509D" w:rsidRDefault="00DC6929" w:rsidP="00DC6929">
            <w:pPr>
              <w:contextualSpacing/>
            </w:pPr>
          </w:p>
        </w:tc>
        <w:tc>
          <w:tcPr>
            <w:tcW w:w="1384" w:type="dxa"/>
          </w:tcPr>
          <w:p w14:paraId="763AA41D"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r>
                  <w:rPr>
                    <w:rFonts w:ascii="Cambria Math" w:hAnsi="Cambria Math"/>
                  </w:rPr>
                  <m:t>σ</m:t>
                </m:r>
              </m:oMath>
            </m:oMathPara>
          </w:p>
        </w:tc>
        <w:tc>
          <w:tcPr>
            <w:tcW w:w="3908" w:type="dxa"/>
          </w:tcPr>
          <w:p w14:paraId="42B6EE63"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w:r w:rsidRPr="00B0509D">
              <w:t>Parameter (</w:t>
            </w:r>
            <w:proofErr w:type="spellStart"/>
            <w:r w:rsidRPr="00B0509D">
              <w:t>s.d</w:t>
            </w:r>
            <w:proofErr w:type="spellEnd"/>
            <w:r w:rsidRPr="00B0509D">
              <w:t>.)</w:t>
            </w:r>
          </w:p>
        </w:tc>
        <w:tc>
          <w:tcPr>
            <w:tcW w:w="2073" w:type="dxa"/>
          </w:tcPr>
          <w:p w14:paraId="7EE41D8F"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bl>
    <w:p w14:paraId="1EB04245" w14:textId="77777777" w:rsidR="004B2C85" w:rsidRPr="00B0509D" w:rsidRDefault="004B2C85" w:rsidP="009B6C04">
      <w:pPr>
        <w:spacing w:line="480" w:lineRule="auto"/>
        <w:contextualSpacing/>
      </w:pPr>
    </w:p>
    <w:p w14:paraId="15C93516" w14:textId="603BC0E4" w:rsidR="001F2F06" w:rsidRPr="00B0509D" w:rsidRDefault="001F2F06" w:rsidP="009B6C04">
      <w:pPr>
        <w:spacing w:line="480" w:lineRule="auto"/>
        <w:contextualSpacing/>
        <w:jc w:val="both"/>
        <w:rPr>
          <w:b/>
          <w:bCs/>
        </w:rPr>
      </w:pPr>
    </w:p>
    <w:p w14:paraId="6F63CE1B" w14:textId="62E6D57F" w:rsidR="00694445" w:rsidRPr="00B0509D" w:rsidRDefault="00694445" w:rsidP="009B6C04">
      <w:pPr>
        <w:spacing w:line="480" w:lineRule="auto"/>
        <w:contextualSpacing/>
        <w:jc w:val="both"/>
        <w:rPr>
          <w:b/>
          <w:bCs/>
        </w:rPr>
      </w:pPr>
    </w:p>
    <w:p w14:paraId="4C99545C" w14:textId="3146247D" w:rsidR="00694445" w:rsidRPr="00B0509D" w:rsidRDefault="00694445" w:rsidP="009B6C04">
      <w:pPr>
        <w:spacing w:line="480" w:lineRule="auto"/>
        <w:contextualSpacing/>
        <w:jc w:val="both"/>
        <w:rPr>
          <w:b/>
          <w:bCs/>
        </w:rPr>
      </w:pPr>
    </w:p>
    <w:p w14:paraId="6AF2ABCB" w14:textId="7AB58986" w:rsidR="00694445" w:rsidRPr="00B0509D" w:rsidRDefault="00694445" w:rsidP="009B6C04">
      <w:pPr>
        <w:spacing w:line="480" w:lineRule="auto"/>
        <w:contextualSpacing/>
        <w:jc w:val="both"/>
        <w:rPr>
          <w:b/>
          <w:bCs/>
        </w:rPr>
      </w:pPr>
    </w:p>
    <w:p w14:paraId="2169C069" w14:textId="710730D1" w:rsidR="00694445" w:rsidRPr="00B0509D" w:rsidRDefault="00694445" w:rsidP="009B6C04">
      <w:pPr>
        <w:spacing w:line="480" w:lineRule="auto"/>
        <w:contextualSpacing/>
        <w:jc w:val="both"/>
        <w:rPr>
          <w:b/>
          <w:bCs/>
        </w:rPr>
      </w:pPr>
    </w:p>
    <w:p w14:paraId="3BE8B65D" w14:textId="69A8F21D" w:rsidR="00694445" w:rsidRPr="00B0509D" w:rsidRDefault="00694445" w:rsidP="009B6C04">
      <w:pPr>
        <w:spacing w:line="480" w:lineRule="auto"/>
        <w:contextualSpacing/>
        <w:jc w:val="both"/>
        <w:rPr>
          <w:b/>
          <w:bCs/>
        </w:rPr>
      </w:pPr>
    </w:p>
    <w:p w14:paraId="115D24B2" w14:textId="3D557231" w:rsidR="00694445" w:rsidRPr="00B0509D" w:rsidRDefault="00694445" w:rsidP="009B6C04">
      <w:pPr>
        <w:spacing w:line="480" w:lineRule="auto"/>
        <w:contextualSpacing/>
        <w:jc w:val="both"/>
        <w:rPr>
          <w:b/>
          <w:bCs/>
        </w:rPr>
      </w:pPr>
    </w:p>
    <w:p w14:paraId="120A9E1E" w14:textId="3C608FFC" w:rsidR="00694445" w:rsidRPr="00B0509D" w:rsidRDefault="00694445" w:rsidP="009B6C04">
      <w:pPr>
        <w:spacing w:line="480" w:lineRule="auto"/>
        <w:contextualSpacing/>
        <w:jc w:val="both"/>
        <w:rPr>
          <w:b/>
          <w:bCs/>
        </w:rPr>
      </w:pPr>
    </w:p>
    <w:p w14:paraId="5F807B08" w14:textId="25A8C2FE" w:rsidR="00694445" w:rsidRPr="00B0509D" w:rsidRDefault="00694445" w:rsidP="009B6C04">
      <w:pPr>
        <w:spacing w:line="480" w:lineRule="auto"/>
        <w:contextualSpacing/>
        <w:jc w:val="both"/>
        <w:rPr>
          <w:b/>
          <w:bCs/>
        </w:rPr>
      </w:pPr>
    </w:p>
    <w:p w14:paraId="564D5D85" w14:textId="71098996" w:rsidR="00836BDF" w:rsidRPr="00B0509D" w:rsidRDefault="00836BDF" w:rsidP="009B6C04">
      <w:pPr>
        <w:spacing w:line="480" w:lineRule="auto"/>
        <w:contextualSpacing/>
        <w:jc w:val="both"/>
        <w:rPr>
          <w:b/>
          <w:bCs/>
        </w:rPr>
      </w:pPr>
    </w:p>
    <w:p w14:paraId="15F02A45" w14:textId="39924666" w:rsidR="00836BDF" w:rsidRPr="00B0509D" w:rsidRDefault="00836BDF" w:rsidP="009B6C04">
      <w:pPr>
        <w:spacing w:line="480" w:lineRule="auto"/>
        <w:contextualSpacing/>
        <w:jc w:val="both"/>
        <w:rPr>
          <w:b/>
          <w:bCs/>
        </w:rPr>
      </w:pPr>
    </w:p>
    <w:p w14:paraId="3BA38CC6" w14:textId="0C5C59FB" w:rsidR="00836BDF" w:rsidRPr="00B0509D" w:rsidRDefault="00836BDF" w:rsidP="009B6C04">
      <w:pPr>
        <w:spacing w:line="480" w:lineRule="auto"/>
        <w:contextualSpacing/>
        <w:jc w:val="both"/>
        <w:rPr>
          <w:b/>
          <w:bCs/>
        </w:rPr>
      </w:pPr>
    </w:p>
    <w:p w14:paraId="4DF4A1B0" w14:textId="3CEBBCEC" w:rsidR="00836BDF" w:rsidRPr="00B0509D" w:rsidRDefault="00836BDF" w:rsidP="009B6C04">
      <w:pPr>
        <w:spacing w:line="480" w:lineRule="auto"/>
        <w:contextualSpacing/>
        <w:jc w:val="both"/>
        <w:rPr>
          <w:b/>
          <w:bCs/>
        </w:rPr>
      </w:pPr>
    </w:p>
    <w:p w14:paraId="3ABB775C" w14:textId="44DEE528" w:rsidR="00836BDF" w:rsidRPr="00B0509D" w:rsidRDefault="00836BDF" w:rsidP="009B6C04">
      <w:pPr>
        <w:spacing w:line="480" w:lineRule="auto"/>
        <w:contextualSpacing/>
        <w:jc w:val="both"/>
        <w:rPr>
          <w:b/>
          <w:bCs/>
        </w:rPr>
      </w:pPr>
    </w:p>
    <w:p w14:paraId="3609F61D" w14:textId="3733946C" w:rsidR="00836BDF" w:rsidRPr="00B0509D" w:rsidRDefault="00836BDF" w:rsidP="009B6C04">
      <w:pPr>
        <w:spacing w:line="480" w:lineRule="auto"/>
        <w:contextualSpacing/>
        <w:jc w:val="both"/>
        <w:rPr>
          <w:b/>
          <w:bCs/>
        </w:rPr>
      </w:pPr>
    </w:p>
    <w:p w14:paraId="50D1BD90" w14:textId="19621E59" w:rsidR="00836BDF" w:rsidRPr="00B0509D" w:rsidRDefault="00836BDF" w:rsidP="009B6C04">
      <w:pPr>
        <w:spacing w:line="480" w:lineRule="auto"/>
        <w:contextualSpacing/>
        <w:jc w:val="both"/>
        <w:rPr>
          <w:b/>
          <w:bCs/>
        </w:rPr>
      </w:pPr>
    </w:p>
    <w:p w14:paraId="6432F86C" w14:textId="12713B00" w:rsidR="00836BDF" w:rsidRPr="00B0509D" w:rsidRDefault="00836BDF" w:rsidP="009B6C04">
      <w:pPr>
        <w:spacing w:line="480" w:lineRule="auto"/>
        <w:contextualSpacing/>
        <w:jc w:val="both"/>
        <w:rPr>
          <w:b/>
          <w:bCs/>
        </w:rPr>
      </w:pPr>
    </w:p>
    <w:p w14:paraId="423BDA9F" w14:textId="4F2BE031" w:rsidR="00F36284" w:rsidRPr="00B0509D" w:rsidRDefault="00F36284" w:rsidP="009B6C04">
      <w:pPr>
        <w:spacing w:line="480" w:lineRule="auto"/>
        <w:contextualSpacing/>
        <w:jc w:val="both"/>
      </w:pPr>
      <w:commentRangeStart w:id="155"/>
      <w:commentRangeStart w:id="156"/>
      <w:r w:rsidRPr="00260941">
        <w:rPr>
          <w:b/>
          <w:bCs/>
          <w:lang w:val="en-GB"/>
        </w:rPr>
        <w:t xml:space="preserve">Table </w:t>
      </w:r>
      <w:r w:rsidR="00DB6C0C" w:rsidRPr="00260941">
        <w:rPr>
          <w:b/>
          <w:bCs/>
          <w:lang w:val="en-GB"/>
        </w:rPr>
        <w:t>S</w:t>
      </w:r>
      <w:r w:rsidR="00BB6621" w:rsidRPr="00260941">
        <w:rPr>
          <w:b/>
          <w:bCs/>
          <w:lang w:val="en-GB"/>
        </w:rPr>
        <w:t>4</w:t>
      </w:r>
      <w:commentRangeEnd w:id="155"/>
      <w:r w:rsidR="009D5EEE" w:rsidRPr="00B0509D">
        <w:rPr>
          <w:rStyle w:val="Kommentarsreferens"/>
        </w:rPr>
        <w:commentReference w:id="155"/>
      </w:r>
      <w:commentRangeEnd w:id="156"/>
      <w:r w:rsidR="000C22EF">
        <w:rPr>
          <w:rStyle w:val="Kommentarsreferens"/>
        </w:rPr>
        <w:commentReference w:id="156"/>
      </w:r>
      <w:r w:rsidRPr="00260941">
        <w:rPr>
          <w:lang w:val="en-GB"/>
        </w:rPr>
        <w:t>. Model comparison for the log-linear regressions of how consumption, metabolism and growth depend on mass and temperature below optimum temperatures</w:t>
      </w:r>
      <w:r w:rsidR="000B5D24" w:rsidRPr="00260941">
        <w:rPr>
          <w:lang w:val="en-GB"/>
        </w:rPr>
        <w:t xml:space="preserve"> </w:t>
      </w:r>
      <w:r w:rsidR="00153AA7" w:rsidRPr="00260941">
        <w:rPr>
          <w:lang w:val="en-GB"/>
        </w:rPr>
        <w:t>(see ‘</w:t>
      </w:r>
      <w:r w:rsidR="00153AA7" w:rsidRPr="00260941">
        <w:rPr>
          <w:bCs/>
          <w:i/>
          <w:iCs/>
          <w:lang w:val="en-GB"/>
        </w:rPr>
        <w:t>Model description’</w:t>
      </w:r>
      <w:r w:rsidR="00153AA7" w:rsidRPr="00260941">
        <w:rPr>
          <w:bCs/>
          <w:lang w:val="en-GB"/>
        </w:rPr>
        <w:t xml:space="preserve"> and equations 1-3 in the main text)</w:t>
      </w:r>
      <w:r w:rsidRPr="00260941">
        <w:rPr>
          <w:lang w:val="en-GB"/>
        </w:rPr>
        <w:t xml:space="preserve">. The column m*t indicates whether the model for the rate includes an interactive effect of mass and temperature. </w:t>
      </w:r>
      <w:r w:rsidR="006E6009" w:rsidRPr="00260941">
        <w:rPr>
          <w:lang w:val="en-GB"/>
        </w:rPr>
        <w:t xml:space="preserve">The models differ in which coefficients vary among species and which are common, wher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oMath>
      <w:r w:rsidR="000D5164" w:rsidRPr="00260941">
        <w:rPr>
          <w:rFonts w:eastAsiaTheme="minorEastAsia"/>
          <w:bCs/>
          <w:iCs/>
          <w:lang w:val="en-GB"/>
        </w:rPr>
        <w:t xml:space="preserve"> is the intercep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000D5164" w:rsidRPr="00260941">
        <w:rPr>
          <w:rFonts w:eastAsiaTheme="minorEastAsia"/>
          <w:bCs/>
          <w:iCs/>
          <w:lang w:val="en-GB"/>
        </w:rPr>
        <w:t xml:space="preserve"> mass coefficient</w:t>
      </w:r>
      <w:r w:rsidR="00433C98" w:rsidRPr="00260941">
        <w:rPr>
          <w:rFonts w:eastAsiaTheme="minorEastAsia"/>
          <w:bCs/>
          <w:iCs/>
          <w:lang w:val="en-GB"/>
        </w:rPr>
        <w:t xml:space="preserve"> (mass-exponent on linear scale)</w:t>
      </w:r>
      <w:r w:rsidR="000D5164" w:rsidRPr="00260941">
        <w:rPr>
          <w:rFonts w:eastAsiaTheme="minorEastAsia"/>
          <w:bCs/>
          <w:iCs/>
          <w:lang w:val="en-GB"/>
        </w:rPr>
        <w:t xml:space="preserv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oMath>
      <w:r w:rsidR="000D5164" w:rsidRPr="00260941">
        <w:rPr>
          <w:rFonts w:eastAsiaTheme="minorEastAsia"/>
          <w:bCs/>
          <w:iCs/>
          <w:lang w:val="en-GB"/>
        </w:rPr>
        <w:t xml:space="preserve"> temperature coefficient</w:t>
      </w:r>
      <w:r w:rsidR="00DB246C" w:rsidRPr="00260941">
        <w:rPr>
          <w:rFonts w:eastAsiaTheme="minorEastAsia"/>
          <w:bCs/>
          <w:iCs/>
          <w:lang w:val="en-GB"/>
        </w:rPr>
        <w:t xml:space="preserve"> (</w:t>
      </w:r>
      <w:r w:rsidR="00815F13" w:rsidRPr="00260941">
        <w:rPr>
          <w:rFonts w:eastAsiaTheme="minorEastAsia"/>
          <w:bCs/>
          <w:iCs/>
          <w:lang w:val="en-GB"/>
        </w:rPr>
        <w:t>corresponding to the negative activation energy</w:t>
      </w:r>
      <w:r w:rsidR="00DB246C" w:rsidRPr="00260941">
        <w:rPr>
          <w:rFonts w:eastAsiaTheme="minorEastAsia"/>
          <w:bCs/>
          <w:iCs/>
          <w:lang w:val="en-GB"/>
        </w:rPr>
        <w:t>)</w:t>
      </w:r>
      <w:r w:rsidR="000D5164" w:rsidRPr="00260941">
        <w:rPr>
          <w:rFonts w:eastAsiaTheme="minorEastAsia"/>
          <w:bCs/>
          <w:iCs/>
          <w:lang w:val="en-GB"/>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oMath>
      <w:r w:rsidR="000D5164" w:rsidRPr="00260941">
        <w:rPr>
          <w:rFonts w:eastAsiaTheme="minorEastAsia"/>
          <w:bCs/>
          <w:iCs/>
          <w:lang w:val="en-GB"/>
        </w:rPr>
        <w:t xml:space="preserve"> interaction between </w:t>
      </w:r>
      <w:r w:rsidR="000D5164" w:rsidRPr="00260941">
        <w:rPr>
          <w:rFonts w:eastAsiaTheme="minorEastAsia"/>
          <w:bCs/>
          <w:iCs/>
          <w:lang w:val="en-GB"/>
        </w:rPr>
        <w:lastRenderedPageBreak/>
        <w:t>mass and temperature</w:t>
      </w:r>
      <w:r w:rsidR="008F1DAD" w:rsidRPr="00260941">
        <w:rPr>
          <w:lang w:val="en-GB"/>
        </w:rPr>
        <w:t xml:space="preserve">. </w:t>
      </w:r>
      <w:r w:rsidRPr="00260941">
        <w:rPr>
          <w:lang w:val="en-GB"/>
        </w:rPr>
        <w:t xml:space="preserve">The WAIC columns shows </w:t>
      </w:r>
      <w:r w:rsidRPr="00B0509D">
        <w:rPr>
          <w:rFonts w:ascii="Symbol" w:hAnsi="Symbol"/>
        </w:rPr>
        <w:t></w:t>
      </w:r>
      <w:r w:rsidRPr="00260941">
        <w:rPr>
          <w:lang w:val="en-GB"/>
        </w:rPr>
        <w:t xml:space="preserve">WAIC and absolute WAIC in brackets, rounded to the nearest decimal, where </w:t>
      </w:r>
      <w:r w:rsidRPr="00B0509D">
        <w:rPr>
          <w:rFonts w:ascii="Symbol" w:hAnsi="Symbol"/>
        </w:rPr>
        <w:t></w:t>
      </w:r>
      <w:r w:rsidRPr="00260941">
        <w:rPr>
          <w:lang w:val="en-GB"/>
        </w:rPr>
        <w:t xml:space="preserve">WAIC is the difference between each models’ WAIC and the lowest WAIC across models. </w:t>
      </w:r>
      <w:proofErr w:type="spellStart"/>
      <w:r w:rsidRPr="00B0509D">
        <w:t>Bold</w:t>
      </w:r>
      <w:proofErr w:type="spellEnd"/>
      <w:r w:rsidRPr="00B0509D">
        <w:t xml:space="preserve"> </w:t>
      </w:r>
      <w:proofErr w:type="spellStart"/>
      <w:r w:rsidRPr="00B0509D">
        <w:t>indicates</w:t>
      </w:r>
      <w:proofErr w:type="spellEnd"/>
      <w:r w:rsidRPr="00B0509D">
        <w:t xml:space="preserve"> </w:t>
      </w:r>
      <w:proofErr w:type="spellStart"/>
      <w:r w:rsidRPr="00B0509D">
        <w:t>models</w:t>
      </w:r>
      <w:proofErr w:type="spellEnd"/>
      <w:r w:rsidRPr="00B0509D">
        <w:t xml:space="preserve"> </w:t>
      </w:r>
      <w:proofErr w:type="spellStart"/>
      <w:r w:rsidRPr="00B0509D">
        <w:t>with</w:t>
      </w:r>
      <w:proofErr w:type="spellEnd"/>
      <w:r w:rsidRPr="00B0509D">
        <w:t xml:space="preserve"> </w:t>
      </w:r>
      <w:r w:rsidRPr="00B0509D">
        <w:rPr>
          <w:rFonts w:ascii="Symbol" w:hAnsi="Symbol"/>
        </w:rPr>
        <w:t></w:t>
      </w:r>
      <w:r w:rsidRPr="00B0509D">
        <w:t xml:space="preserve">WAIC &lt; 2. </w:t>
      </w:r>
    </w:p>
    <w:tbl>
      <w:tblPr>
        <w:tblStyle w:val="Rutntstabell1ljus"/>
        <w:tblW w:w="0" w:type="auto"/>
        <w:tblLook w:val="04A0" w:firstRow="1" w:lastRow="0" w:firstColumn="1" w:lastColumn="0" w:noHBand="0" w:noVBand="1"/>
      </w:tblPr>
      <w:tblGrid>
        <w:gridCol w:w="815"/>
        <w:gridCol w:w="583"/>
        <w:gridCol w:w="2369"/>
        <w:gridCol w:w="2111"/>
        <w:gridCol w:w="1838"/>
        <w:gridCol w:w="1300"/>
      </w:tblGrid>
      <w:tr w:rsidR="00586DCA" w:rsidRPr="00B0509D" w14:paraId="29163B8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D3ECE72" w14:textId="77777777" w:rsidR="00F36284" w:rsidRPr="00B0509D" w:rsidRDefault="00F36284" w:rsidP="00E15C5D">
            <w:pPr>
              <w:contextualSpacing/>
              <w:rPr>
                <w:rFonts w:cstheme="minorHAnsi"/>
              </w:rPr>
            </w:pPr>
            <w:r w:rsidRPr="00B0509D">
              <w:rPr>
                <w:rFonts w:cstheme="minorHAnsi"/>
              </w:rPr>
              <w:t>Model</w:t>
            </w:r>
          </w:p>
        </w:tc>
        <w:tc>
          <w:tcPr>
            <w:tcW w:w="0" w:type="auto"/>
          </w:tcPr>
          <w:p w14:paraId="3D82A63C"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m*t</w:t>
            </w:r>
          </w:p>
        </w:tc>
        <w:tc>
          <w:tcPr>
            <w:tcW w:w="0" w:type="auto"/>
          </w:tcPr>
          <w:p w14:paraId="583015D3"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Species-varying parameter(s)</w:t>
            </w:r>
          </w:p>
        </w:tc>
        <w:tc>
          <w:tcPr>
            <w:tcW w:w="0" w:type="auto"/>
          </w:tcPr>
          <w:p w14:paraId="47C22B2D"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commentRangeStart w:id="157"/>
            <w:r w:rsidRPr="00B0509D">
              <w:rPr>
                <w:rFonts w:cstheme="minorHAnsi"/>
              </w:rPr>
              <w:t>WAIC</w:t>
            </w:r>
          </w:p>
          <w:p w14:paraId="7EFF29EC"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metabolism</w:t>
            </w:r>
            <w:commentRangeEnd w:id="157"/>
            <w:r w:rsidR="003A2455" w:rsidRPr="00B0509D">
              <w:rPr>
                <w:rStyle w:val="Kommentarsreferens"/>
                <w:b w:val="0"/>
                <w:bCs w:val="0"/>
              </w:rPr>
              <w:commentReference w:id="157"/>
            </w:r>
          </w:p>
        </w:tc>
        <w:tc>
          <w:tcPr>
            <w:tcW w:w="0" w:type="auto"/>
          </w:tcPr>
          <w:p w14:paraId="1DF83501"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WAIC consumption</w:t>
            </w:r>
          </w:p>
        </w:tc>
        <w:tc>
          <w:tcPr>
            <w:tcW w:w="0" w:type="auto"/>
          </w:tcPr>
          <w:p w14:paraId="56161AFD"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WAIC growth</w:t>
            </w:r>
          </w:p>
        </w:tc>
      </w:tr>
      <w:tr w:rsidR="00586DCA" w:rsidRPr="00B0509D" w14:paraId="470FD93C"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4F62E76" w14:textId="77777777" w:rsidR="00F36284" w:rsidRPr="00B0509D" w:rsidRDefault="00F36284" w:rsidP="00E15C5D">
            <w:pPr>
              <w:contextualSpacing/>
              <w:rPr>
                <w:rFonts w:cstheme="minorHAnsi"/>
              </w:rPr>
            </w:pPr>
            <w:r w:rsidRPr="00B0509D">
              <w:rPr>
                <w:rFonts w:cstheme="minorHAnsi"/>
              </w:rPr>
              <w:t xml:space="preserve">M1 </w:t>
            </w:r>
          </w:p>
        </w:tc>
        <w:tc>
          <w:tcPr>
            <w:tcW w:w="0" w:type="auto"/>
            <w:vMerge w:val="restart"/>
          </w:tcPr>
          <w:p w14:paraId="03615A3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Yes</w:t>
            </w:r>
          </w:p>
        </w:tc>
        <w:tc>
          <w:tcPr>
            <w:tcW w:w="0" w:type="auto"/>
          </w:tcPr>
          <w:p w14:paraId="48CE67F7" w14:textId="4A4A5CAB" w:rsidR="00F36284" w:rsidRPr="00B0509D" w:rsidRDefault="00260941"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317737DD" w14:textId="68AE595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27</w:t>
            </w:r>
            <w:r w:rsidR="00DA63BB" w:rsidRPr="00B0509D">
              <w:rPr>
                <w:rFonts w:cstheme="minorHAnsi"/>
                <w:b/>
                <w:bCs/>
              </w:rPr>
              <w:t>3</w:t>
            </w:r>
            <w:r w:rsidRPr="00B0509D">
              <w:rPr>
                <w:rFonts w:cstheme="minorHAnsi"/>
                <w:b/>
                <w:bCs/>
              </w:rPr>
              <w:t>.</w:t>
            </w:r>
            <w:r w:rsidR="00DA63BB" w:rsidRPr="00B0509D">
              <w:rPr>
                <w:rFonts w:cstheme="minorHAnsi"/>
                <w:b/>
                <w:bCs/>
              </w:rPr>
              <w:t>2</w:t>
            </w:r>
            <w:r w:rsidRPr="00B0509D">
              <w:rPr>
                <w:rFonts w:cstheme="minorHAnsi"/>
                <w:b/>
                <w:bCs/>
              </w:rPr>
              <w:t>)</w:t>
            </w:r>
          </w:p>
        </w:tc>
        <w:tc>
          <w:tcPr>
            <w:tcW w:w="0" w:type="auto"/>
          </w:tcPr>
          <w:p w14:paraId="45A6D78D" w14:textId="3399CF99"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4.3 (564.</w:t>
            </w:r>
            <w:r w:rsidR="003654CA" w:rsidRPr="00B0509D">
              <w:rPr>
                <w:rFonts w:cstheme="minorHAnsi"/>
              </w:rPr>
              <w:t>5</w:t>
            </w:r>
            <w:r w:rsidRPr="00B0509D">
              <w:rPr>
                <w:rFonts w:cstheme="minorHAnsi"/>
              </w:rPr>
              <w:t>)</w:t>
            </w:r>
          </w:p>
        </w:tc>
        <w:tc>
          <w:tcPr>
            <w:tcW w:w="0" w:type="auto"/>
          </w:tcPr>
          <w:p w14:paraId="2CA813E4"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B0509D">
              <w:rPr>
                <w:rFonts w:cstheme="minorHAnsi"/>
                <w:b/>
                <w:bCs/>
              </w:rPr>
              <w:t>0 (47.2)</w:t>
            </w:r>
          </w:p>
        </w:tc>
      </w:tr>
      <w:tr w:rsidR="00586DCA" w:rsidRPr="00B0509D" w14:paraId="2F6827D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60DB09B" w14:textId="77777777" w:rsidR="00F36284" w:rsidRPr="00B0509D" w:rsidRDefault="00F36284" w:rsidP="00E15C5D">
            <w:pPr>
              <w:contextualSpacing/>
              <w:rPr>
                <w:rFonts w:cstheme="minorHAnsi"/>
              </w:rPr>
            </w:pPr>
            <w:r w:rsidRPr="00B0509D">
              <w:rPr>
                <w:rFonts w:cstheme="minorHAnsi"/>
              </w:rPr>
              <w:t>M2</w:t>
            </w:r>
          </w:p>
        </w:tc>
        <w:tc>
          <w:tcPr>
            <w:tcW w:w="0" w:type="auto"/>
            <w:vMerge/>
          </w:tcPr>
          <w:p w14:paraId="163D1409"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0365C0F" w14:textId="37424143" w:rsidR="00F36284" w:rsidRPr="00B0509D" w:rsidRDefault="00260941"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768D89" w14:textId="158AB227" w:rsidR="00F36284" w:rsidRPr="00B0509D" w:rsidRDefault="002F3B5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1</w:t>
            </w:r>
            <w:commentRangeStart w:id="158"/>
            <w:commentRangeStart w:id="159"/>
            <w:r w:rsidR="00F36284" w:rsidRPr="00B0509D">
              <w:rPr>
                <w:rFonts w:cstheme="minorHAnsi"/>
                <w:b/>
                <w:bCs/>
              </w:rPr>
              <w:t>.</w:t>
            </w:r>
            <w:r w:rsidRPr="00B0509D">
              <w:rPr>
                <w:rFonts w:cstheme="minorHAnsi"/>
                <w:b/>
                <w:bCs/>
              </w:rPr>
              <w:t>27</w:t>
            </w:r>
            <w:r w:rsidR="00F36284" w:rsidRPr="00B0509D">
              <w:rPr>
                <w:rFonts w:cstheme="minorHAnsi"/>
                <w:b/>
                <w:bCs/>
              </w:rPr>
              <w:t xml:space="preserve"> (27</w:t>
            </w:r>
            <w:r w:rsidR="00DA63BB" w:rsidRPr="00B0509D">
              <w:rPr>
                <w:rFonts w:cstheme="minorHAnsi"/>
                <w:b/>
                <w:bCs/>
              </w:rPr>
              <w:t>4</w:t>
            </w:r>
            <w:r w:rsidR="00F36284" w:rsidRPr="00B0509D">
              <w:rPr>
                <w:rFonts w:cstheme="minorHAnsi"/>
                <w:b/>
                <w:bCs/>
              </w:rPr>
              <w:t>.</w:t>
            </w:r>
            <w:r w:rsidR="00DA63BB" w:rsidRPr="00B0509D">
              <w:rPr>
                <w:rFonts w:cstheme="minorHAnsi"/>
                <w:b/>
                <w:bCs/>
              </w:rPr>
              <w:t>5</w:t>
            </w:r>
            <w:r w:rsidR="00F36284" w:rsidRPr="00B0509D">
              <w:rPr>
                <w:rFonts w:cstheme="minorHAnsi"/>
                <w:b/>
                <w:bCs/>
              </w:rPr>
              <w:t>)</w:t>
            </w:r>
            <w:commentRangeEnd w:id="158"/>
            <w:r w:rsidR="005A2B9B" w:rsidRPr="00B0509D">
              <w:rPr>
                <w:rStyle w:val="Kommentarsreferens"/>
                <w:b/>
                <w:bCs/>
              </w:rPr>
              <w:commentReference w:id="158"/>
            </w:r>
            <w:commentRangeEnd w:id="159"/>
            <w:r w:rsidR="008B4BEE" w:rsidRPr="00B0509D">
              <w:rPr>
                <w:rStyle w:val="Kommentarsreferens"/>
                <w:b/>
                <w:bCs/>
              </w:rPr>
              <w:commentReference w:id="159"/>
            </w:r>
          </w:p>
        </w:tc>
        <w:tc>
          <w:tcPr>
            <w:tcW w:w="0" w:type="auto"/>
          </w:tcPr>
          <w:p w14:paraId="5F206B54" w14:textId="717D86FA" w:rsidR="00F36284" w:rsidRPr="00B0509D" w:rsidRDefault="0085424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commentRangeStart w:id="160"/>
            <w:r w:rsidRPr="00B0509D">
              <w:rPr>
                <w:rFonts w:cstheme="minorHAnsi"/>
              </w:rPr>
              <w:t>3</w:t>
            </w:r>
            <w:r w:rsidR="00F36284" w:rsidRPr="00B0509D">
              <w:rPr>
                <w:rFonts w:cstheme="minorHAnsi"/>
              </w:rPr>
              <w:t>.</w:t>
            </w:r>
            <w:r w:rsidRPr="00B0509D">
              <w:rPr>
                <w:rFonts w:cstheme="minorHAnsi"/>
              </w:rPr>
              <w:t>1</w:t>
            </w:r>
            <w:r w:rsidR="00F36284" w:rsidRPr="00B0509D">
              <w:rPr>
                <w:rFonts w:cstheme="minorHAnsi"/>
              </w:rPr>
              <w:t xml:space="preserve"> (56</w:t>
            </w:r>
            <w:r w:rsidR="0029295B" w:rsidRPr="00B0509D">
              <w:rPr>
                <w:rFonts w:cstheme="minorHAnsi"/>
              </w:rPr>
              <w:t>3</w:t>
            </w:r>
            <w:r w:rsidR="00F36284" w:rsidRPr="00B0509D">
              <w:rPr>
                <w:rFonts w:cstheme="minorHAnsi"/>
              </w:rPr>
              <w:t>.</w:t>
            </w:r>
            <w:r w:rsidR="0029295B" w:rsidRPr="00B0509D">
              <w:rPr>
                <w:rFonts w:cstheme="minorHAnsi"/>
              </w:rPr>
              <w:t>4</w:t>
            </w:r>
            <w:r w:rsidR="00F36284" w:rsidRPr="00B0509D">
              <w:rPr>
                <w:rFonts w:cstheme="minorHAnsi"/>
              </w:rPr>
              <w:t>)</w:t>
            </w:r>
            <w:commentRangeEnd w:id="160"/>
            <w:r w:rsidR="00E35837" w:rsidRPr="00B0509D">
              <w:rPr>
                <w:rStyle w:val="Kommentarsreferens"/>
              </w:rPr>
              <w:commentReference w:id="160"/>
            </w:r>
          </w:p>
        </w:tc>
        <w:tc>
          <w:tcPr>
            <w:tcW w:w="0" w:type="auto"/>
          </w:tcPr>
          <w:p w14:paraId="79C255F2" w14:textId="2E79FD83"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w:t>
            </w:r>
            <w:r w:rsidR="00D5589A" w:rsidRPr="00B0509D">
              <w:rPr>
                <w:rFonts w:cstheme="minorHAnsi"/>
              </w:rPr>
              <w:t>2</w:t>
            </w:r>
            <w:r w:rsidRPr="00B0509D">
              <w:rPr>
                <w:rFonts w:cstheme="minorHAnsi"/>
              </w:rPr>
              <w:t xml:space="preserve"> (54.</w:t>
            </w:r>
            <w:r w:rsidR="00F438A4" w:rsidRPr="00B0509D">
              <w:rPr>
                <w:rFonts w:cstheme="minorHAnsi"/>
              </w:rPr>
              <w:t>4</w:t>
            </w:r>
            <w:r w:rsidRPr="00B0509D">
              <w:rPr>
                <w:rFonts w:cstheme="minorHAnsi"/>
              </w:rPr>
              <w:t>)</w:t>
            </w:r>
          </w:p>
        </w:tc>
      </w:tr>
      <w:tr w:rsidR="00586DCA" w:rsidRPr="00B0509D" w14:paraId="47388C4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CC3CFD" w14:textId="77777777" w:rsidR="00F36284" w:rsidRPr="00B0509D" w:rsidRDefault="00F36284" w:rsidP="00E15C5D">
            <w:pPr>
              <w:contextualSpacing/>
              <w:rPr>
                <w:rFonts w:cstheme="minorHAnsi"/>
              </w:rPr>
            </w:pPr>
            <w:r w:rsidRPr="00B0509D">
              <w:rPr>
                <w:rFonts w:cstheme="minorHAnsi"/>
              </w:rPr>
              <w:t>M3a</w:t>
            </w:r>
          </w:p>
        </w:tc>
        <w:tc>
          <w:tcPr>
            <w:tcW w:w="0" w:type="auto"/>
            <w:vMerge/>
          </w:tcPr>
          <w:p w14:paraId="3B4C9B5D"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4F11661" w14:textId="71810181" w:rsidR="00F36284" w:rsidRPr="00B0509D" w:rsidRDefault="00260941"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FF447AE" w14:textId="1727D153"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0</w:t>
            </w:r>
            <w:r w:rsidR="00BD753A" w:rsidRPr="00B0509D">
              <w:rPr>
                <w:rFonts w:cstheme="minorHAnsi"/>
              </w:rPr>
              <w:t>6</w:t>
            </w:r>
            <w:r w:rsidRPr="00B0509D">
              <w:rPr>
                <w:rFonts w:cstheme="minorHAnsi"/>
              </w:rPr>
              <w:t>.</w:t>
            </w:r>
            <w:r w:rsidR="00BD753A" w:rsidRPr="00B0509D">
              <w:rPr>
                <w:rFonts w:cstheme="minorHAnsi"/>
              </w:rPr>
              <w:t>1</w:t>
            </w:r>
            <w:r w:rsidRPr="00B0509D">
              <w:rPr>
                <w:rFonts w:cstheme="minorHAnsi"/>
              </w:rPr>
              <w:t xml:space="preserve"> (579.3)</w:t>
            </w:r>
          </w:p>
        </w:tc>
        <w:tc>
          <w:tcPr>
            <w:tcW w:w="0" w:type="auto"/>
          </w:tcPr>
          <w:p w14:paraId="496E99C7" w14:textId="4C8F4076"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48.</w:t>
            </w:r>
            <w:r w:rsidR="00DC69B1" w:rsidRPr="00B0509D">
              <w:rPr>
                <w:rFonts w:cstheme="minorHAnsi"/>
              </w:rPr>
              <w:t xml:space="preserve">1 </w:t>
            </w:r>
            <w:r w:rsidRPr="00B0509D">
              <w:rPr>
                <w:rFonts w:cstheme="minorHAnsi"/>
              </w:rPr>
              <w:t>(708.</w:t>
            </w:r>
            <w:r w:rsidR="00452804" w:rsidRPr="00B0509D">
              <w:rPr>
                <w:rFonts w:cstheme="minorHAnsi"/>
              </w:rPr>
              <w:t>4</w:t>
            </w:r>
            <w:r w:rsidRPr="00B0509D">
              <w:rPr>
                <w:rFonts w:cstheme="minorHAnsi"/>
              </w:rPr>
              <w:t>)</w:t>
            </w:r>
          </w:p>
        </w:tc>
        <w:tc>
          <w:tcPr>
            <w:tcW w:w="0" w:type="auto"/>
          </w:tcPr>
          <w:p w14:paraId="330E50A5" w14:textId="6F3CA982"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3.</w:t>
            </w:r>
            <w:r w:rsidR="003E4818" w:rsidRPr="00B0509D">
              <w:rPr>
                <w:rFonts w:cstheme="minorHAnsi"/>
              </w:rPr>
              <w:t>4</w:t>
            </w:r>
            <w:r w:rsidRPr="00B0509D">
              <w:rPr>
                <w:rFonts w:cstheme="minorHAnsi"/>
              </w:rPr>
              <w:t xml:space="preserve"> (70.</w:t>
            </w:r>
            <w:r w:rsidR="000F0ECE" w:rsidRPr="00B0509D">
              <w:rPr>
                <w:rFonts w:cstheme="minorHAnsi"/>
              </w:rPr>
              <w:t>6</w:t>
            </w:r>
            <w:r w:rsidRPr="00B0509D">
              <w:rPr>
                <w:rFonts w:cstheme="minorHAnsi"/>
              </w:rPr>
              <w:t>)</w:t>
            </w:r>
          </w:p>
        </w:tc>
      </w:tr>
      <w:tr w:rsidR="00586DCA" w:rsidRPr="00B0509D" w14:paraId="06E63AF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F6969EF" w14:textId="77777777" w:rsidR="00F36284" w:rsidRPr="00B0509D" w:rsidRDefault="00F36284" w:rsidP="00E15C5D">
            <w:pPr>
              <w:contextualSpacing/>
              <w:rPr>
                <w:rFonts w:cstheme="minorHAnsi"/>
              </w:rPr>
            </w:pPr>
            <w:r w:rsidRPr="00B0509D">
              <w:rPr>
                <w:rFonts w:cstheme="minorHAnsi"/>
              </w:rPr>
              <w:t>M3b</w:t>
            </w:r>
          </w:p>
        </w:tc>
        <w:tc>
          <w:tcPr>
            <w:tcW w:w="0" w:type="auto"/>
            <w:vMerge/>
          </w:tcPr>
          <w:p w14:paraId="6A11EB3C"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C7A4ED6" w14:textId="77777777" w:rsidR="00F36284" w:rsidRPr="00B0509D" w:rsidRDefault="00260941"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B2F531E" w14:textId="5B72682B"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87</w:t>
            </w:r>
            <w:r w:rsidR="00131F37" w:rsidRPr="00B0509D">
              <w:rPr>
                <w:rFonts w:cstheme="minorHAnsi"/>
              </w:rPr>
              <w:t>.5</w:t>
            </w:r>
            <w:r w:rsidRPr="00B0509D">
              <w:rPr>
                <w:rFonts w:cstheme="minorHAnsi"/>
              </w:rPr>
              <w:t xml:space="preserve"> (660.</w:t>
            </w:r>
            <w:r w:rsidR="0055429B" w:rsidRPr="00B0509D">
              <w:rPr>
                <w:rFonts w:cstheme="minorHAnsi"/>
              </w:rPr>
              <w:t>7</w:t>
            </w:r>
            <w:r w:rsidRPr="00B0509D">
              <w:rPr>
                <w:rFonts w:cstheme="minorHAnsi"/>
              </w:rPr>
              <w:t>)</w:t>
            </w:r>
          </w:p>
        </w:tc>
        <w:tc>
          <w:tcPr>
            <w:tcW w:w="0" w:type="auto"/>
          </w:tcPr>
          <w:p w14:paraId="3194648A" w14:textId="78B2BB09" w:rsidR="00F36284" w:rsidRPr="00B0509D" w:rsidRDefault="003219D3"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0.1</w:t>
            </w:r>
            <w:r w:rsidR="00F36284" w:rsidRPr="00B0509D">
              <w:rPr>
                <w:rFonts w:cstheme="minorHAnsi"/>
              </w:rPr>
              <w:t xml:space="preserve"> (6</w:t>
            </w:r>
            <w:r w:rsidR="00F67942" w:rsidRPr="00B0509D">
              <w:rPr>
                <w:rFonts w:cstheme="minorHAnsi"/>
              </w:rPr>
              <w:t>30</w:t>
            </w:r>
            <w:r w:rsidR="00F36284" w:rsidRPr="00B0509D">
              <w:rPr>
                <w:rFonts w:cstheme="minorHAnsi"/>
              </w:rPr>
              <w:t>.</w:t>
            </w:r>
            <w:r w:rsidR="00FE1550" w:rsidRPr="00B0509D">
              <w:rPr>
                <w:rFonts w:cstheme="minorHAnsi"/>
              </w:rPr>
              <w:t>4</w:t>
            </w:r>
            <w:r w:rsidR="00F36284" w:rsidRPr="00B0509D">
              <w:rPr>
                <w:rFonts w:cstheme="minorHAnsi"/>
              </w:rPr>
              <w:t>)</w:t>
            </w:r>
          </w:p>
        </w:tc>
        <w:tc>
          <w:tcPr>
            <w:tcW w:w="0" w:type="auto"/>
          </w:tcPr>
          <w:p w14:paraId="24E1D647" w14:textId="77E40D1F"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2.</w:t>
            </w:r>
            <w:r w:rsidR="00ED4247">
              <w:rPr>
                <w:rFonts w:cstheme="minorHAnsi"/>
              </w:rPr>
              <w:t>6</w:t>
            </w:r>
            <w:r w:rsidRPr="00B0509D">
              <w:rPr>
                <w:rFonts w:cstheme="minorHAnsi"/>
              </w:rPr>
              <w:t xml:space="preserve"> (79.</w:t>
            </w:r>
            <w:r w:rsidR="00091C60" w:rsidRPr="00B0509D">
              <w:rPr>
                <w:rFonts w:cstheme="minorHAnsi"/>
              </w:rPr>
              <w:t>8</w:t>
            </w:r>
            <w:r w:rsidRPr="00B0509D">
              <w:rPr>
                <w:rFonts w:cstheme="minorHAnsi"/>
              </w:rPr>
              <w:t>)</w:t>
            </w:r>
          </w:p>
        </w:tc>
      </w:tr>
      <w:tr w:rsidR="00586DCA" w:rsidRPr="00B0509D" w14:paraId="436461B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70A8B0" w14:textId="77777777" w:rsidR="00F36284" w:rsidRPr="00B0509D" w:rsidRDefault="00F36284" w:rsidP="00E15C5D">
            <w:pPr>
              <w:contextualSpacing/>
              <w:rPr>
                <w:rFonts w:cstheme="minorHAnsi"/>
              </w:rPr>
            </w:pPr>
            <w:r w:rsidRPr="00B0509D">
              <w:rPr>
                <w:rFonts w:cstheme="minorHAnsi"/>
              </w:rPr>
              <w:t>M4</w:t>
            </w:r>
          </w:p>
        </w:tc>
        <w:tc>
          <w:tcPr>
            <w:tcW w:w="0" w:type="auto"/>
            <w:vMerge/>
          </w:tcPr>
          <w:p w14:paraId="0204400F"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81A23F0" w14:textId="77777777" w:rsidR="00F36284" w:rsidRPr="00B0509D" w:rsidRDefault="00260941"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1DE199A4" w14:textId="65FA7D1A"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64</w:t>
            </w:r>
            <w:r w:rsidR="00085F7B" w:rsidRPr="00B0509D">
              <w:rPr>
                <w:rFonts w:cstheme="minorHAnsi"/>
              </w:rPr>
              <w:t>9</w:t>
            </w:r>
            <w:r w:rsidRPr="00B0509D">
              <w:rPr>
                <w:rFonts w:cstheme="minorHAnsi"/>
              </w:rPr>
              <w:t>.</w:t>
            </w:r>
            <w:r w:rsidR="00083938" w:rsidRPr="00B0509D">
              <w:rPr>
                <w:rFonts w:cstheme="minorHAnsi"/>
              </w:rPr>
              <w:t>6</w:t>
            </w:r>
            <w:r w:rsidRPr="00B0509D">
              <w:rPr>
                <w:rFonts w:cstheme="minorHAnsi"/>
              </w:rPr>
              <w:t xml:space="preserve"> (922.</w:t>
            </w:r>
            <w:r w:rsidR="00354D17" w:rsidRPr="00B0509D">
              <w:rPr>
                <w:rFonts w:cstheme="minorHAnsi"/>
              </w:rPr>
              <w:t>8</w:t>
            </w:r>
            <w:r w:rsidRPr="00B0509D">
              <w:rPr>
                <w:rFonts w:cstheme="minorHAnsi"/>
              </w:rPr>
              <w:t>)</w:t>
            </w:r>
          </w:p>
        </w:tc>
        <w:tc>
          <w:tcPr>
            <w:tcW w:w="0" w:type="auto"/>
          </w:tcPr>
          <w:p w14:paraId="72CFDEE6" w14:textId="171F4B4F"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w:t>
            </w:r>
            <w:r w:rsidR="00635424" w:rsidRPr="00B0509D">
              <w:rPr>
                <w:rFonts w:cstheme="minorHAnsi"/>
              </w:rPr>
              <w:t>89</w:t>
            </w:r>
            <w:r w:rsidRPr="00B0509D">
              <w:rPr>
                <w:rFonts w:cstheme="minorHAnsi"/>
              </w:rPr>
              <w:t>.</w:t>
            </w:r>
            <w:r w:rsidR="009A6BB7" w:rsidRPr="00B0509D">
              <w:rPr>
                <w:rFonts w:cstheme="minorHAnsi"/>
              </w:rPr>
              <w:t>9</w:t>
            </w:r>
            <w:r w:rsidRPr="00B0509D">
              <w:rPr>
                <w:rFonts w:cstheme="minorHAnsi"/>
              </w:rPr>
              <w:t xml:space="preserve"> (750.</w:t>
            </w:r>
            <w:r w:rsidR="00741944" w:rsidRPr="00B0509D">
              <w:rPr>
                <w:rFonts w:cstheme="minorHAnsi"/>
              </w:rPr>
              <w:t>2</w:t>
            </w:r>
            <w:r w:rsidRPr="00B0509D">
              <w:rPr>
                <w:rFonts w:cstheme="minorHAnsi"/>
              </w:rPr>
              <w:t>)</w:t>
            </w:r>
          </w:p>
        </w:tc>
        <w:tc>
          <w:tcPr>
            <w:tcW w:w="0" w:type="auto"/>
          </w:tcPr>
          <w:p w14:paraId="2BA711D8" w14:textId="15D8F13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43.</w:t>
            </w:r>
            <w:r w:rsidR="00A57A11" w:rsidRPr="00B0509D">
              <w:rPr>
                <w:rFonts w:cstheme="minorHAnsi"/>
              </w:rPr>
              <w:t>5</w:t>
            </w:r>
            <w:r w:rsidRPr="00B0509D">
              <w:rPr>
                <w:rFonts w:cstheme="minorHAnsi"/>
              </w:rPr>
              <w:t xml:space="preserve"> (90.</w:t>
            </w:r>
            <w:r w:rsidR="00B973DB" w:rsidRPr="00B0509D">
              <w:rPr>
                <w:rFonts w:cstheme="minorHAnsi"/>
              </w:rPr>
              <w:t>7</w:t>
            </w:r>
            <w:r w:rsidRPr="00B0509D">
              <w:rPr>
                <w:rFonts w:cstheme="minorHAnsi"/>
              </w:rPr>
              <w:t>)</w:t>
            </w:r>
          </w:p>
        </w:tc>
      </w:tr>
      <w:tr w:rsidR="00586DCA" w:rsidRPr="00B0509D" w14:paraId="1EA048F3"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7D055F93" w14:textId="77777777" w:rsidR="00F36284" w:rsidRPr="00B0509D" w:rsidRDefault="00F36284" w:rsidP="00E15C5D">
            <w:pPr>
              <w:contextualSpacing/>
              <w:rPr>
                <w:rFonts w:cstheme="minorHAnsi"/>
              </w:rPr>
            </w:pPr>
            <w:r w:rsidRPr="00B0509D">
              <w:rPr>
                <w:rFonts w:cstheme="minorHAnsi"/>
              </w:rPr>
              <w:t xml:space="preserve">M5 </w:t>
            </w:r>
          </w:p>
        </w:tc>
        <w:tc>
          <w:tcPr>
            <w:tcW w:w="0" w:type="auto"/>
            <w:vMerge w:val="restart"/>
          </w:tcPr>
          <w:p w14:paraId="52309026"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No</w:t>
            </w:r>
          </w:p>
        </w:tc>
        <w:tc>
          <w:tcPr>
            <w:tcW w:w="0" w:type="auto"/>
          </w:tcPr>
          <w:p w14:paraId="2C16E47D" w14:textId="77777777" w:rsidR="00F36284" w:rsidRPr="00B0509D" w:rsidRDefault="00260941"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5484B5B" w14:textId="263FA318"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rPr>
              <w:t>5.</w:t>
            </w:r>
            <w:r w:rsidR="006F08D8" w:rsidRPr="00B0509D">
              <w:rPr>
                <w:rFonts w:cstheme="minorHAnsi"/>
              </w:rPr>
              <w:t>0</w:t>
            </w:r>
            <w:r w:rsidRPr="00B0509D">
              <w:rPr>
                <w:rFonts w:cstheme="minorHAnsi"/>
              </w:rPr>
              <w:t xml:space="preserve"> (2</w:t>
            </w:r>
            <w:r w:rsidR="009F0A4B" w:rsidRPr="00B0509D">
              <w:rPr>
                <w:rFonts w:cstheme="minorHAnsi"/>
              </w:rPr>
              <w:t>7</w:t>
            </w:r>
            <w:r w:rsidRPr="00B0509D">
              <w:rPr>
                <w:rFonts w:cstheme="minorHAnsi"/>
              </w:rPr>
              <w:t>8.</w:t>
            </w:r>
            <w:r w:rsidR="005A2D40" w:rsidRPr="00B0509D">
              <w:rPr>
                <w:rFonts w:cstheme="minorHAnsi"/>
              </w:rPr>
              <w:t>2</w:t>
            </w:r>
            <w:r w:rsidRPr="00B0509D">
              <w:rPr>
                <w:rFonts w:cstheme="minorHAnsi"/>
              </w:rPr>
              <w:t>)</w:t>
            </w:r>
          </w:p>
        </w:tc>
        <w:tc>
          <w:tcPr>
            <w:tcW w:w="0" w:type="auto"/>
          </w:tcPr>
          <w:p w14:paraId="417FA186"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560.2)</w:t>
            </w:r>
          </w:p>
        </w:tc>
        <w:tc>
          <w:tcPr>
            <w:tcW w:w="0" w:type="auto"/>
          </w:tcPr>
          <w:p w14:paraId="586465C0"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5.5 (52.7)</w:t>
            </w:r>
          </w:p>
        </w:tc>
      </w:tr>
      <w:tr w:rsidR="00586DCA" w:rsidRPr="00B0509D" w14:paraId="68367CA2"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61B4FB9" w14:textId="77777777" w:rsidR="00F36284" w:rsidRPr="00B0509D" w:rsidRDefault="00F36284" w:rsidP="00E15C5D">
            <w:pPr>
              <w:contextualSpacing/>
              <w:rPr>
                <w:rFonts w:cstheme="minorHAnsi"/>
              </w:rPr>
            </w:pPr>
            <w:r w:rsidRPr="00B0509D">
              <w:rPr>
                <w:rFonts w:cstheme="minorHAnsi"/>
              </w:rPr>
              <w:t>M6a</w:t>
            </w:r>
          </w:p>
        </w:tc>
        <w:tc>
          <w:tcPr>
            <w:tcW w:w="0" w:type="auto"/>
            <w:vMerge/>
          </w:tcPr>
          <w:p w14:paraId="60CE1D9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E51D1DE" w14:textId="77777777" w:rsidR="00F36284" w:rsidRPr="00B0509D" w:rsidRDefault="00260941"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03ED0B57" w14:textId="68CA3D9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4</w:t>
            </w:r>
            <w:r w:rsidR="00DA278E" w:rsidRPr="00B0509D">
              <w:rPr>
                <w:rFonts w:cstheme="minorHAnsi"/>
              </w:rPr>
              <w:t>7</w:t>
            </w:r>
            <w:r w:rsidRPr="00B0509D">
              <w:rPr>
                <w:rFonts w:cstheme="minorHAnsi"/>
              </w:rPr>
              <w:t>.8 (62</w:t>
            </w:r>
            <w:r w:rsidR="00DE79D5" w:rsidRPr="00B0509D">
              <w:rPr>
                <w:rFonts w:cstheme="minorHAnsi"/>
              </w:rPr>
              <w:t>1</w:t>
            </w:r>
            <w:r w:rsidRPr="00B0509D">
              <w:rPr>
                <w:rFonts w:cstheme="minorHAnsi"/>
              </w:rPr>
              <w:t>.</w:t>
            </w:r>
            <w:r w:rsidR="00DE79D5" w:rsidRPr="00B0509D">
              <w:rPr>
                <w:rFonts w:cstheme="minorHAnsi"/>
              </w:rPr>
              <w:t>0</w:t>
            </w:r>
            <w:r w:rsidRPr="00B0509D">
              <w:rPr>
                <w:rFonts w:cstheme="minorHAnsi"/>
              </w:rPr>
              <w:t>)</w:t>
            </w:r>
          </w:p>
        </w:tc>
        <w:tc>
          <w:tcPr>
            <w:tcW w:w="0" w:type="auto"/>
          </w:tcPr>
          <w:p w14:paraId="37D8CC57"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66.1 (726.3)</w:t>
            </w:r>
          </w:p>
        </w:tc>
        <w:tc>
          <w:tcPr>
            <w:tcW w:w="0" w:type="auto"/>
          </w:tcPr>
          <w:p w14:paraId="1324073D"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2.1 (69.3)</w:t>
            </w:r>
          </w:p>
        </w:tc>
      </w:tr>
      <w:tr w:rsidR="00586DCA" w:rsidRPr="00B0509D" w14:paraId="5996047B"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D584C04" w14:textId="77777777" w:rsidR="00F36284" w:rsidRPr="00B0509D" w:rsidRDefault="00F36284" w:rsidP="00E15C5D">
            <w:pPr>
              <w:contextualSpacing/>
              <w:rPr>
                <w:rFonts w:cstheme="minorHAnsi"/>
              </w:rPr>
            </w:pPr>
            <w:r w:rsidRPr="00B0509D">
              <w:rPr>
                <w:rFonts w:cstheme="minorHAnsi"/>
              </w:rPr>
              <w:t>M6b</w:t>
            </w:r>
          </w:p>
        </w:tc>
        <w:tc>
          <w:tcPr>
            <w:tcW w:w="0" w:type="auto"/>
            <w:vMerge/>
          </w:tcPr>
          <w:p w14:paraId="0F68DDEB"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5163725" w14:textId="77777777" w:rsidR="00F36284" w:rsidRPr="00B0509D" w:rsidRDefault="00260941"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4E57D1" w14:textId="5AE7308F"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8</w:t>
            </w:r>
            <w:r w:rsidR="00D2783E" w:rsidRPr="00B0509D">
              <w:rPr>
                <w:rFonts w:cstheme="minorHAnsi"/>
              </w:rPr>
              <w:t>8</w:t>
            </w:r>
            <w:r w:rsidRPr="00B0509D">
              <w:rPr>
                <w:rFonts w:cstheme="minorHAnsi"/>
              </w:rPr>
              <w:t>.</w:t>
            </w:r>
            <w:r w:rsidR="003E2915" w:rsidRPr="00B0509D">
              <w:rPr>
                <w:rFonts w:cstheme="minorHAnsi"/>
              </w:rPr>
              <w:t>9</w:t>
            </w:r>
            <w:r w:rsidRPr="00B0509D">
              <w:rPr>
                <w:rFonts w:cstheme="minorHAnsi"/>
              </w:rPr>
              <w:t xml:space="preserve"> (662.</w:t>
            </w:r>
            <w:r w:rsidR="006F3B63" w:rsidRPr="00B0509D">
              <w:rPr>
                <w:rFonts w:cstheme="minorHAnsi"/>
              </w:rPr>
              <w:t>1</w:t>
            </w:r>
            <w:r w:rsidRPr="00B0509D">
              <w:rPr>
                <w:rFonts w:cstheme="minorHAnsi"/>
              </w:rPr>
              <w:t>)</w:t>
            </w:r>
          </w:p>
        </w:tc>
        <w:tc>
          <w:tcPr>
            <w:tcW w:w="0" w:type="auto"/>
          </w:tcPr>
          <w:p w14:paraId="588BAA71"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4.1 (634.4)</w:t>
            </w:r>
          </w:p>
        </w:tc>
        <w:tc>
          <w:tcPr>
            <w:tcW w:w="0" w:type="auto"/>
          </w:tcPr>
          <w:p w14:paraId="01168FC4"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4.3 (81.5)</w:t>
            </w:r>
          </w:p>
        </w:tc>
      </w:tr>
      <w:tr w:rsidR="001F3939" w:rsidRPr="00B0509D" w14:paraId="31F3E6FC" w14:textId="77777777" w:rsidTr="00F226F7">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6B36B7F3" w14:textId="77777777" w:rsidR="00F36284" w:rsidRPr="00B0509D" w:rsidRDefault="00F36284" w:rsidP="00E15C5D">
            <w:pPr>
              <w:contextualSpacing/>
              <w:rPr>
                <w:rFonts w:cstheme="minorHAnsi"/>
              </w:rPr>
            </w:pPr>
            <w:r w:rsidRPr="00B0509D">
              <w:rPr>
                <w:rFonts w:cstheme="minorHAnsi"/>
              </w:rPr>
              <w:t>M7</w:t>
            </w:r>
          </w:p>
        </w:tc>
        <w:tc>
          <w:tcPr>
            <w:tcW w:w="0" w:type="auto"/>
            <w:vMerge/>
          </w:tcPr>
          <w:p w14:paraId="2D3BE5B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6DE8111D" w14:textId="77777777" w:rsidR="00F36284" w:rsidRPr="00B0509D" w:rsidRDefault="00260941"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7AE586DC" w14:textId="44ED759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68</w:t>
            </w:r>
            <w:r w:rsidR="00287EA2" w:rsidRPr="00B0509D">
              <w:rPr>
                <w:rFonts w:cstheme="minorHAnsi"/>
              </w:rPr>
              <w:t>2</w:t>
            </w:r>
            <w:r w:rsidRPr="00B0509D">
              <w:rPr>
                <w:rFonts w:cstheme="minorHAnsi"/>
              </w:rPr>
              <w:t>.</w:t>
            </w:r>
            <w:r w:rsidR="00234600" w:rsidRPr="00B0509D">
              <w:rPr>
                <w:rFonts w:cstheme="minorHAnsi"/>
              </w:rPr>
              <w:t>2</w:t>
            </w:r>
            <w:r w:rsidRPr="00B0509D">
              <w:rPr>
                <w:rFonts w:cstheme="minorHAnsi"/>
              </w:rPr>
              <w:t xml:space="preserve"> (955.</w:t>
            </w:r>
            <w:r w:rsidR="005B1FA2" w:rsidRPr="00B0509D">
              <w:rPr>
                <w:rFonts w:cstheme="minorHAnsi"/>
              </w:rPr>
              <w:t>4</w:t>
            </w:r>
            <w:r w:rsidRPr="00B0509D">
              <w:rPr>
                <w:rFonts w:cstheme="minorHAnsi"/>
              </w:rPr>
              <w:t>)</w:t>
            </w:r>
          </w:p>
        </w:tc>
        <w:tc>
          <w:tcPr>
            <w:tcW w:w="0" w:type="auto"/>
          </w:tcPr>
          <w:p w14:paraId="5273938B" w14:textId="005011E3"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1</w:t>
            </w:r>
            <w:r w:rsidR="00E424C3" w:rsidRPr="00B0509D">
              <w:rPr>
                <w:rFonts w:cstheme="minorHAnsi"/>
              </w:rPr>
              <w:t>3</w:t>
            </w:r>
            <w:r w:rsidRPr="00B0509D">
              <w:rPr>
                <w:rFonts w:cstheme="minorHAnsi"/>
              </w:rPr>
              <w:t>.</w:t>
            </w:r>
            <w:r w:rsidR="00E424C3" w:rsidRPr="00B0509D">
              <w:rPr>
                <w:rFonts w:cstheme="minorHAnsi"/>
              </w:rPr>
              <w:t>9</w:t>
            </w:r>
            <w:r w:rsidRPr="00B0509D">
              <w:rPr>
                <w:rFonts w:cstheme="minorHAnsi"/>
              </w:rPr>
              <w:t xml:space="preserve"> (774.2)</w:t>
            </w:r>
          </w:p>
        </w:tc>
        <w:tc>
          <w:tcPr>
            <w:tcW w:w="0" w:type="auto"/>
          </w:tcPr>
          <w:p w14:paraId="36F00B72"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44.9 (92.1)</w:t>
            </w:r>
          </w:p>
        </w:tc>
      </w:tr>
    </w:tbl>
    <w:p w14:paraId="74F131D4" w14:textId="77777777" w:rsidR="00F36284" w:rsidRPr="00B0509D" w:rsidRDefault="00F36284" w:rsidP="009B6C04">
      <w:pPr>
        <w:spacing w:line="480" w:lineRule="auto"/>
        <w:contextualSpacing/>
        <w:jc w:val="both"/>
        <w:rPr>
          <w:rFonts w:cstheme="minorHAnsi"/>
        </w:rPr>
      </w:pPr>
    </w:p>
    <w:p w14:paraId="4DBD6087" w14:textId="77777777" w:rsidR="0071093B" w:rsidRDefault="0071093B" w:rsidP="009B6C04">
      <w:pPr>
        <w:spacing w:line="480" w:lineRule="auto"/>
        <w:contextualSpacing/>
        <w:jc w:val="both"/>
        <w:rPr>
          <w:b/>
          <w:bCs/>
        </w:rPr>
      </w:pPr>
    </w:p>
    <w:p w14:paraId="591A2F81" w14:textId="77777777" w:rsidR="0071093B" w:rsidRDefault="0071093B" w:rsidP="009B6C04">
      <w:pPr>
        <w:spacing w:line="480" w:lineRule="auto"/>
        <w:contextualSpacing/>
        <w:jc w:val="both"/>
        <w:rPr>
          <w:b/>
          <w:bCs/>
        </w:rPr>
      </w:pPr>
    </w:p>
    <w:p w14:paraId="1A7DCA94" w14:textId="77777777" w:rsidR="0071093B" w:rsidRDefault="0071093B" w:rsidP="009B6C04">
      <w:pPr>
        <w:spacing w:line="480" w:lineRule="auto"/>
        <w:contextualSpacing/>
        <w:jc w:val="both"/>
        <w:rPr>
          <w:b/>
          <w:bCs/>
        </w:rPr>
      </w:pPr>
    </w:p>
    <w:p w14:paraId="07E7925A" w14:textId="77777777" w:rsidR="0071093B" w:rsidRDefault="0071093B" w:rsidP="009B6C04">
      <w:pPr>
        <w:spacing w:line="480" w:lineRule="auto"/>
        <w:contextualSpacing/>
        <w:jc w:val="both"/>
        <w:rPr>
          <w:b/>
          <w:bCs/>
        </w:rPr>
      </w:pPr>
    </w:p>
    <w:p w14:paraId="2B26A43D" w14:textId="59E62EC8" w:rsidR="00F36284" w:rsidRPr="00B0509D" w:rsidRDefault="00F36284" w:rsidP="009B6C04">
      <w:pPr>
        <w:spacing w:line="480" w:lineRule="auto"/>
        <w:contextualSpacing/>
        <w:jc w:val="both"/>
      </w:pPr>
      <w:r w:rsidRPr="00260941">
        <w:rPr>
          <w:b/>
          <w:bCs/>
          <w:lang w:val="en-GB"/>
        </w:rPr>
        <w:t xml:space="preserve">Table </w:t>
      </w:r>
      <w:r w:rsidR="006542F4" w:rsidRPr="00260941">
        <w:rPr>
          <w:b/>
          <w:bCs/>
          <w:lang w:val="en-GB"/>
        </w:rPr>
        <w:t>S</w:t>
      </w:r>
      <w:r w:rsidR="002D1FCE" w:rsidRPr="00260941">
        <w:rPr>
          <w:b/>
          <w:bCs/>
          <w:lang w:val="en-GB"/>
        </w:rPr>
        <w:t>5</w:t>
      </w:r>
      <w:r w:rsidRPr="00260941">
        <w:rPr>
          <w:lang w:val="en-GB"/>
        </w:rPr>
        <w:t xml:space="preserve">. Comparison of the two models fitted to optimum growth temperature data. The WAIC columns shows </w:t>
      </w:r>
      <w:r w:rsidRPr="00B0509D">
        <w:rPr>
          <w:rFonts w:ascii="Symbol" w:hAnsi="Symbol"/>
        </w:rPr>
        <w:t></w:t>
      </w:r>
      <w:r w:rsidRPr="00260941">
        <w:rPr>
          <w:lang w:val="en-GB"/>
        </w:rPr>
        <w:t xml:space="preserve">WAIC and absolute WAIC in brackets, rounded to the nearest decimal, where </w:t>
      </w:r>
      <w:r w:rsidRPr="00B0509D">
        <w:rPr>
          <w:rFonts w:ascii="Symbol" w:hAnsi="Symbol"/>
        </w:rPr>
        <w:t></w:t>
      </w:r>
      <w:r w:rsidRPr="00260941">
        <w:rPr>
          <w:lang w:val="en-GB"/>
        </w:rPr>
        <w:t xml:space="preserve">WAIC is the difference between each models’ WAIC and the lowest WAIC across models. </w:t>
      </w:r>
      <w:proofErr w:type="spellStart"/>
      <w:r w:rsidRPr="00B0509D">
        <w:t>Bold</w:t>
      </w:r>
      <w:proofErr w:type="spellEnd"/>
      <w:r w:rsidRPr="00B0509D">
        <w:t xml:space="preserve"> </w:t>
      </w:r>
      <w:proofErr w:type="spellStart"/>
      <w:r w:rsidRPr="00B0509D">
        <w:t>indicates</w:t>
      </w:r>
      <w:proofErr w:type="spellEnd"/>
      <w:r w:rsidRPr="00B0509D">
        <w:t xml:space="preserve"> </w:t>
      </w:r>
      <w:proofErr w:type="spellStart"/>
      <w:r w:rsidRPr="00B0509D">
        <w:t>models</w:t>
      </w:r>
      <w:proofErr w:type="spellEnd"/>
      <w:r w:rsidRPr="00B0509D">
        <w:t xml:space="preserve"> </w:t>
      </w:r>
      <w:proofErr w:type="spellStart"/>
      <w:r w:rsidRPr="00B0509D">
        <w:t>with</w:t>
      </w:r>
      <w:proofErr w:type="spellEnd"/>
      <w:r w:rsidRPr="00B0509D">
        <w:t xml:space="preserve"> </w:t>
      </w:r>
      <w:r w:rsidRPr="00B0509D">
        <w:rPr>
          <w:rFonts w:ascii="Symbol" w:hAnsi="Symbol"/>
        </w:rPr>
        <w:t></w:t>
      </w:r>
      <w:r w:rsidRPr="00B0509D">
        <w:t xml:space="preserve">WAIC &lt; 2. </w:t>
      </w:r>
    </w:p>
    <w:tbl>
      <w:tblPr>
        <w:tblStyle w:val="Rutntstabell1ljus"/>
        <w:tblW w:w="0" w:type="auto"/>
        <w:tblLook w:val="04A0" w:firstRow="1" w:lastRow="0" w:firstColumn="1" w:lastColumn="0" w:noHBand="0" w:noVBand="1"/>
      </w:tblPr>
      <w:tblGrid>
        <w:gridCol w:w="815"/>
        <w:gridCol w:w="2972"/>
        <w:gridCol w:w="1023"/>
      </w:tblGrid>
      <w:tr w:rsidR="00F36284" w:rsidRPr="00B0509D" w14:paraId="47EC407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4777874" w14:textId="77777777" w:rsidR="00F36284" w:rsidRPr="00B0509D" w:rsidRDefault="00F36284" w:rsidP="005923C4">
            <w:pPr>
              <w:contextualSpacing/>
              <w:rPr>
                <w:rFonts w:cstheme="minorHAnsi"/>
              </w:rPr>
            </w:pPr>
            <w:r w:rsidRPr="00B0509D">
              <w:rPr>
                <w:rFonts w:cstheme="minorHAnsi"/>
              </w:rPr>
              <w:t>Model</w:t>
            </w:r>
          </w:p>
        </w:tc>
        <w:tc>
          <w:tcPr>
            <w:tcW w:w="0" w:type="auto"/>
          </w:tcPr>
          <w:p w14:paraId="7654A7C5" w14:textId="77777777" w:rsidR="00F36284" w:rsidRPr="00B0509D"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Species-varying parameter(s)</w:t>
            </w:r>
          </w:p>
        </w:tc>
        <w:tc>
          <w:tcPr>
            <w:tcW w:w="0" w:type="auto"/>
          </w:tcPr>
          <w:p w14:paraId="28B52229" w14:textId="77777777" w:rsidR="00F36284" w:rsidRPr="00B0509D"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B0509D">
              <w:rPr>
                <w:rFonts w:cstheme="minorHAnsi"/>
              </w:rPr>
              <w:t>WAIC</w:t>
            </w:r>
          </w:p>
        </w:tc>
      </w:tr>
      <w:tr w:rsidR="00F36284" w:rsidRPr="00B0509D" w14:paraId="21EBD0A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D719FDF" w14:textId="77777777" w:rsidR="00F36284" w:rsidRPr="00B0509D" w:rsidRDefault="00F36284" w:rsidP="005923C4">
            <w:pPr>
              <w:contextualSpacing/>
              <w:rPr>
                <w:rFonts w:cstheme="minorHAnsi"/>
              </w:rPr>
            </w:pPr>
            <w:r w:rsidRPr="00B0509D">
              <w:rPr>
                <w:rFonts w:cstheme="minorHAnsi"/>
              </w:rPr>
              <w:t xml:space="preserve">M1 </w:t>
            </w:r>
          </w:p>
        </w:tc>
        <w:tc>
          <w:tcPr>
            <w:tcW w:w="0" w:type="auto"/>
          </w:tcPr>
          <w:p w14:paraId="1B0EFFE9" w14:textId="4056BC92" w:rsidR="00F36284" w:rsidRPr="00B0509D" w:rsidRDefault="00260941"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97C5594" w14:textId="77777777" w:rsidR="00F36284" w:rsidRPr="00B0509D"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177.3)</w:t>
            </w:r>
          </w:p>
        </w:tc>
      </w:tr>
      <w:tr w:rsidR="00F36284" w:rsidRPr="00B0509D" w14:paraId="5C593C08"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6EAF7D5D" w14:textId="77777777" w:rsidR="00F36284" w:rsidRPr="00B0509D" w:rsidRDefault="00F36284" w:rsidP="005923C4">
            <w:pPr>
              <w:contextualSpacing/>
              <w:rPr>
                <w:rFonts w:cstheme="minorHAnsi"/>
              </w:rPr>
            </w:pPr>
            <w:r w:rsidRPr="00B0509D">
              <w:rPr>
                <w:rFonts w:cstheme="minorHAnsi"/>
              </w:rPr>
              <w:t>M2</w:t>
            </w:r>
          </w:p>
        </w:tc>
        <w:tc>
          <w:tcPr>
            <w:tcW w:w="0" w:type="auto"/>
          </w:tcPr>
          <w:p w14:paraId="5D69408F" w14:textId="0631D417" w:rsidR="00F36284" w:rsidRPr="00B0509D" w:rsidRDefault="00260941"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29DE9DD2" w14:textId="32B48067" w:rsidR="0071093B" w:rsidRPr="0071093B"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1 (178.3)</w:t>
            </w:r>
          </w:p>
        </w:tc>
      </w:tr>
    </w:tbl>
    <w:p w14:paraId="6211B5C1" w14:textId="51AECFDA" w:rsidR="001A7A24" w:rsidRDefault="001A7A24" w:rsidP="008B4BEE">
      <w:pPr>
        <w:spacing w:line="480" w:lineRule="auto"/>
        <w:rPr>
          <w:rFonts w:cstheme="minorHAnsi"/>
        </w:rPr>
      </w:pPr>
    </w:p>
    <w:p w14:paraId="3A68C645" w14:textId="608B2A5E" w:rsidR="0071093B" w:rsidRDefault="0071093B" w:rsidP="008B4BEE">
      <w:pPr>
        <w:spacing w:line="480" w:lineRule="auto"/>
        <w:rPr>
          <w:rFonts w:cstheme="minorHAnsi"/>
        </w:rPr>
      </w:pPr>
    </w:p>
    <w:p w14:paraId="55E5482A" w14:textId="580E624D" w:rsidR="0071093B" w:rsidRDefault="0071093B" w:rsidP="008B4BEE">
      <w:pPr>
        <w:spacing w:line="480" w:lineRule="auto"/>
        <w:rPr>
          <w:rFonts w:cstheme="minorHAnsi"/>
        </w:rPr>
      </w:pPr>
    </w:p>
    <w:p w14:paraId="3ADE0528" w14:textId="7278998F" w:rsidR="0071093B" w:rsidRDefault="0071093B" w:rsidP="008B4BEE">
      <w:pPr>
        <w:spacing w:line="480" w:lineRule="auto"/>
        <w:rPr>
          <w:rFonts w:cstheme="minorHAnsi"/>
        </w:rPr>
      </w:pPr>
    </w:p>
    <w:p w14:paraId="17A7EE79" w14:textId="2074649C" w:rsidR="0071093B" w:rsidRDefault="0071093B" w:rsidP="008B4BEE">
      <w:pPr>
        <w:spacing w:line="480" w:lineRule="auto"/>
        <w:rPr>
          <w:rFonts w:cstheme="minorHAnsi"/>
        </w:rPr>
      </w:pPr>
    </w:p>
    <w:p w14:paraId="2C44878B" w14:textId="5C10B54A" w:rsidR="0071093B" w:rsidRDefault="0071093B" w:rsidP="008B4BEE">
      <w:pPr>
        <w:spacing w:line="480" w:lineRule="auto"/>
        <w:rPr>
          <w:rFonts w:cstheme="minorHAnsi"/>
        </w:rPr>
      </w:pPr>
    </w:p>
    <w:p w14:paraId="0807B0E7" w14:textId="2A1A394E" w:rsidR="0071093B" w:rsidRDefault="0071093B" w:rsidP="008B4BEE">
      <w:pPr>
        <w:spacing w:line="480" w:lineRule="auto"/>
        <w:rPr>
          <w:rFonts w:cstheme="minorHAnsi"/>
        </w:rPr>
      </w:pPr>
    </w:p>
    <w:p w14:paraId="4B151F55" w14:textId="045FC9FD" w:rsidR="0071093B" w:rsidRDefault="0071093B" w:rsidP="008B4BEE">
      <w:pPr>
        <w:spacing w:line="480" w:lineRule="auto"/>
        <w:rPr>
          <w:rFonts w:cstheme="minorHAnsi"/>
        </w:rPr>
      </w:pPr>
    </w:p>
    <w:p w14:paraId="69D494AC" w14:textId="1B58794E" w:rsidR="0071093B" w:rsidRDefault="0071093B" w:rsidP="008B4BEE">
      <w:pPr>
        <w:spacing w:line="480" w:lineRule="auto"/>
        <w:rPr>
          <w:rFonts w:cstheme="minorHAnsi"/>
        </w:rPr>
      </w:pPr>
    </w:p>
    <w:p w14:paraId="2C32719D" w14:textId="263D6A6E" w:rsidR="0071093B" w:rsidRDefault="0071093B" w:rsidP="008B4BEE">
      <w:pPr>
        <w:spacing w:line="480" w:lineRule="auto"/>
        <w:rPr>
          <w:rFonts w:cstheme="minorHAnsi"/>
        </w:rPr>
      </w:pPr>
    </w:p>
    <w:p w14:paraId="1D28C200" w14:textId="3FA72AC7" w:rsidR="0071093B" w:rsidRDefault="0071093B" w:rsidP="008B4BEE">
      <w:pPr>
        <w:spacing w:line="480" w:lineRule="auto"/>
        <w:rPr>
          <w:rFonts w:cstheme="minorHAnsi"/>
        </w:rPr>
      </w:pPr>
    </w:p>
    <w:p w14:paraId="0B20F7A7" w14:textId="0AC96F9A" w:rsidR="0071093B" w:rsidRDefault="0071093B" w:rsidP="008B4BEE">
      <w:pPr>
        <w:spacing w:line="480" w:lineRule="auto"/>
        <w:rPr>
          <w:rFonts w:cstheme="minorHAnsi"/>
        </w:rPr>
      </w:pPr>
    </w:p>
    <w:p w14:paraId="6CCB27AE" w14:textId="48BE3C04" w:rsidR="0071093B" w:rsidRDefault="0071093B" w:rsidP="008B4BEE">
      <w:pPr>
        <w:spacing w:line="480" w:lineRule="auto"/>
        <w:rPr>
          <w:rFonts w:cstheme="minorHAnsi"/>
        </w:rPr>
      </w:pPr>
    </w:p>
    <w:p w14:paraId="45113E65" w14:textId="41937378" w:rsidR="0071093B" w:rsidRDefault="0071093B" w:rsidP="008B4BEE">
      <w:pPr>
        <w:spacing w:line="480" w:lineRule="auto"/>
        <w:rPr>
          <w:rFonts w:cstheme="minorHAnsi"/>
        </w:rPr>
      </w:pPr>
    </w:p>
    <w:p w14:paraId="50C1A712" w14:textId="30334DA2" w:rsidR="0071093B" w:rsidRDefault="0071093B" w:rsidP="008B4BEE">
      <w:pPr>
        <w:spacing w:line="480" w:lineRule="auto"/>
        <w:rPr>
          <w:rFonts w:cstheme="minorHAnsi"/>
        </w:rPr>
      </w:pPr>
    </w:p>
    <w:p w14:paraId="3B360F80" w14:textId="23FD7E90" w:rsidR="0071093B" w:rsidRDefault="0071093B" w:rsidP="008B4BEE">
      <w:pPr>
        <w:spacing w:line="480" w:lineRule="auto"/>
        <w:rPr>
          <w:rFonts w:cstheme="minorHAnsi"/>
        </w:rPr>
      </w:pPr>
    </w:p>
    <w:p w14:paraId="4EED24B7" w14:textId="7AA6687A" w:rsidR="0071093B" w:rsidRDefault="0071093B" w:rsidP="008B4BEE">
      <w:pPr>
        <w:spacing w:line="480" w:lineRule="auto"/>
        <w:rPr>
          <w:rFonts w:cstheme="minorHAnsi"/>
        </w:rPr>
      </w:pPr>
    </w:p>
    <w:p w14:paraId="5D031504" w14:textId="5A4A2EAA" w:rsidR="0071093B" w:rsidRDefault="0071093B" w:rsidP="008B4BEE">
      <w:pPr>
        <w:spacing w:line="480" w:lineRule="auto"/>
        <w:rPr>
          <w:rFonts w:cstheme="minorHAnsi"/>
        </w:rPr>
      </w:pPr>
    </w:p>
    <w:p w14:paraId="6AED2565" w14:textId="26C07447" w:rsidR="0071093B" w:rsidRDefault="0071093B" w:rsidP="008B4BEE">
      <w:pPr>
        <w:spacing w:line="480" w:lineRule="auto"/>
        <w:rPr>
          <w:rFonts w:cstheme="minorHAnsi"/>
        </w:rPr>
      </w:pPr>
    </w:p>
    <w:p w14:paraId="69C5AC77" w14:textId="64AD292E" w:rsidR="00ED7296" w:rsidRPr="00B0509D" w:rsidRDefault="00226ED4" w:rsidP="009B6C04">
      <w:pPr>
        <w:pStyle w:val="Liststycke"/>
        <w:spacing w:line="480" w:lineRule="auto"/>
        <w:ind w:left="360"/>
        <w:jc w:val="center"/>
        <w:rPr>
          <w:rFonts w:cstheme="minorHAnsi"/>
        </w:rPr>
      </w:pPr>
      <w:r w:rsidRPr="00B0509D">
        <w:rPr>
          <w:rFonts w:cstheme="minorHAnsi"/>
          <w:noProof/>
          <w:lang w:eastAsia="sv-SE"/>
        </w:rPr>
        <w:lastRenderedPageBreak/>
        <w:drawing>
          <wp:inline distT="0" distB="0" distL="0" distR="0" wp14:anchorId="494D3C78" wp14:editId="4415070A">
            <wp:extent cx="5731510" cy="5731510"/>
            <wp:effectExtent l="0" t="0" r="0" b="0"/>
            <wp:docPr id="15" name="Picture 15" descr="A picture containing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sitting&#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64C7F57E" w:rsidR="008463C9" w:rsidRPr="00260941" w:rsidRDefault="008463C9" w:rsidP="009B6C04">
      <w:pPr>
        <w:spacing w:line="480" w:lineRule="auto"/>
        <w:contextualSpacing/>
        <w:jc w:val="both"/>
        <w:rPr>
          <w:i/>
          <w:iCs/>
          <w:lang w:val="en-GB"/>
        </w:rPr>
      </w:pPr>
      <w:r w:rsidRPr="00260941">
        <w:rPr>
          <w:i/>
          <w:iCs/>
          <w:lang w:val="en-GB"/>
        </w:rPr>
        <w:t>Fig. S</w:t>
      </w:r>
      <w:r w:rsidR="00C76E1A" w:rsidRPr="00260941">
        <w:rPr>
          <w:i/>
          <w:iCs/>
          <w:lang w:val="en-GB"/>
        </w:rPr>
        <w:t>5</w:t>
      </w:r>
      <w:r w:rsidRPr="00260941">
        <w:rPr>
          <w:i/>
          <w:iCs/>
          <w:lang w:val="en-GB"/>
        </w:rPr>
        <w:t>.</w:t>
      </w:r>
      <w:r w:rsidRPr="00260941">
        <w:rPr>
          <w:rFonts w:cstheme="minorHAnsi"/>
          <w:i/>
          <w:iCs/>
          <w:lang w:val="en-GB"/>
        </w:rPr>
        <w:t xml:space="preserve"> Posterior distributions of the </w:t>
      </w:r>
      <w:r w:rsidR="00A91965" w:rsidRPr="00260941">
        <w:rPr>
          <w:rFonts w:cstheme="minorHAnsi"/>
          <w:i/>
          <w:iCs/>
          <w:lang w:val="en-GB"/>
        </w:rPr>
        <w:t xml:space="preserve">global </w:t>
      </w:r>
      <w:r w:rsidRPr="00260941">
        <w:rPr>
          <w:rFonts w:cstheme="minorHAnsi"/>
          <w:i/>
          <w:iCs/>
          <w:lang w:val="en-GB"/>
        </w:rPr>
        <w:t xml:space="preserve">intraspecific </w:t>
      </w:r>
      <w:r w:rsidR="00A43B39" w:rsidRPr="00260941">
        <w:rPr>
          <w:rFonts w:cstheme="minorHAnsi"/>
          <w:i/>
          <w:iCs/>
          <w:lang w:val="en-GB"/>
        </w:rPr>
        <w:t xml:space="preserve">mass-specific </w:t>
      </w:r>
      <w:r w:rsidR="008B1C27" w:rsidRPr="00260941">
        <w:rPr>
          <w:rFonts w:cstheme="minorHAnsi"/>
          <w:i/>
          <w:iCs/>
          <w:lang w:val="en-GB"/>
        </w:rPr>
        <w:t xml:space="preserve">mass </w:t>
      </w:r>
      <w:r w:rsidRPr="00260941">
        <w:rPr>
          <w:rFonts w:cstheme="minorHAnsi"/>
          <w:i/>
          <w:iCs/>
          <w:lang w:val="en-GB"/>
        </w:rPr>
        <w:t xml:space="preserve">exponents </w:t>
      </w:r>
      <w:r w:rsidR="005E0A65" w:rsidRPr="00260941">
        <w:rPr>
          <w:rFonts w:cstheme="minorHAnsi"/>
          <w:i/>
          <w:iCs/>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5E0A65" w:rsidRPr="00260941">
        <w:rPr>
          <w:rFonts w:cstheme="minorHAnsi"/>
          <w:i/>
          <w:iCs/>
          <w:lang w:val="en-GB"/>
        </w:rPr>
        <w:t xml:space="preserve">) </w:t>
      </w:r>
      <w:r w:rsidRPr="00260941">
        <w:rPr>
          <w:rFonts w:cstheme="minorHAnsi"/>
          <w:i/>
          <w:iCs/>
          <w:lang w:val="en-GB"/>
        </w:rPr>
        <w:t xml:space="preserve">and </w:t>
      </w:r>
      <w:r w:rsidR="00D525D7" w:rsidRPr="00260941">
        <w:rPr>
          <w:rFonts w:cstheme="minorHAnsi"/>
          <w:i/>
          <w:iCs/>
          <w:lang w:val="en-GB"/>
        </w:rPr>
        <w:t>temperature coefficients</w:t>
      </w:r>
      <w:r w:rsidR="005E0A65" w:rsidRPr="00260941">
        <w:rPr>
          <w:rFonts w:cstheme="minorHAnsi"/>
          <w: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5E0A65" w:rsidRPr="00260941">
        <w:rPr>
          <w:rFonts w:cstheme="minorHAnsi"/>
          <w:i/>
          <w:iCs/>
          <w:lang w:val="en-GB"/>
        </w:rPr>
        <w:t>)</w:t>
      </w:r>
      <w:r w:rsidR="00173599" w:rsidRPr="00260941">
        <w:rPr>
          <w:rFonts w:cstheme="minorHAnsi"/>
          <w:i/>
          <w:iCs/>
          <w:lang w:val="en-GB"/>
        </w:rPr>
        <w:t xml:space="preserve"> for metabolic rate (top) and maximum consumption rate (bottom)</w:t>
      </w:r>
      <w:r w:rsidR="006042B2" w:rsidRPr="00260941">
        <w:rPr>
          <w:rFonts w:cstheme="minorHAnsi"/>
          <w:i/>
          <w:iCs/>
          <w:lang w:val="en-GB"/>
        </w:rPr>
        <w:t xml:space="preserve">. For </w:t>
      </w:r>
      <w:r w:rsidRPr="00260941">
        <w:rPr>
          <w:rFonts w:cstheme="minorHAnsi"/>
          <w:i/>
          <w:iCs/>
          <w:lang w:val="en-GB"/>
        </w:rPr>
        <w:t>metabolism</w:t>
      </w:r>
      <w:r w:rsidR="00F7587D" w:rsidRPr="00260941">
        <w:rPr>
          <w:rFonts w:cstheme="minorHAnsi"/>
          <w:i/>
          <w:iCs/>
          <w:lang w:val="en-GB"/>
        </w:rPr>
        <w:t xml:space="preserve">, </w:t>
      </w:r>
      <w:r w:rsidRPr="00260941">
        <w:rPr>
          <w:rFonts w:cstheme="minorHAnsi"/>
          <w:i/>
          <w:iCs/>
          <w:lang w:val="en-GB"/>
        </w:rPr>
        <w:t xml:space="preserve">the </w:t>
      </w:r>
      <w:r w:rsidR="00064A6B" w:rsidRPr="00260941">
        <w:rPr>
          <w:rFonts w:cstheme="minorHAnsi"/>
          <w:i/>
          <w:iCs/>
          <w:lang w:val="en-GB"/>
        </w:rPr>
        <w:t xml:space="preserve">global </w:t>
      </w:r>
      <w:r w:rsidRPr="00260941">
        <w:rPr>
          <w:rFonts w:cstheme="minorHAnsi"/>
          <w:i/>
          <w:iCs/>
          <w:lang w:val="en-GB"/>
        </w:rPr>
        <w:t>interaction coefficient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Pr="00260941">
        <w:rPr>
          <w:rFonts w:cstheme="minorHAnsi"/>
          <w:bCs/>
          <w:i/>
          <w:iCs/>
          <w:lang w:val="en-GB"/>
        </w:rPr>
        <w:t>)</w:t>
      </w:r>
      <w:r w:rsidR="00F7587D" w:rsidRPr="00260941">
        <w:rPr>
          <w:rFonts w:cstheme="minorHAnsi"/>
          <w:bCs/>
          <w:i/>
          <w:iCs/>
          <w:lang w:val="en-GB"/>
        </w:rPr>
        <w:t xml:space="preserve"> is also shown</w:t>
      </w:r>
      <w:r w:rsidR="00787B83" w:rsidRPr="00260941">
        <w:rPr>
          <w:rFonts w:cstheme="minorHAnsi"/>
          <w:bCs/>
          <w:i/>
          <w:iCs/>
          <w:lang w:val="en-GB"/>
        </w:rPr>
        <w:t xml:space="preserve"> </w:t>
      </w:r>
      <w:r w:rsidR="00787B83" w:rsidRPr="00260941">
        <w:rPr>
          <w:rFonts w:cstheme="minorHAnsi"/>
          <w:i/>
          <w:iCs/>
          <w:lang w:val="en-GB"/>
        </w:rPr>
        <w:t>(estimated and presented on an Arrhenius temperature scale)</w:t>
      </w:r>
      <w:r w:rsidR="00004E54" w:rsidRPr="00260941">
        <w:rPr>
          <w:rFonts w:cstheme="minorHAnsi"/>
          <w:bCs/>
          <w:i/>
          <w:iCs/>
          <w:lang w:val="en-GB"/>
        </w:rPr>
        <w:t xml:space="preserve">, but for consumption this term was not included in the </w:t>
      </w:r>
      <w:r w:rsidR="00FF36C4" w:rsidRPr="00260941">
        <w:rPr>
          <w:rFonts w:cstheme="minorHAnsi"/>
          <w:bCs/>
          <w:i/>
          <w:iCs/>
          <w:lang w:val="en-GB"/>
        </w:rPr>
        <w:t xml:space="preserve">selected </w:t>
      </w:r>
      <w:r w:rsidR="00004E54" w:rsidRPr="00260941">
        <w:rPr>
          <w:rFonts w:cstheme="minorHAnsi"/>
          <w:bCs/>
          <w:i/>
          <w:iCs/>
          <w:lang w:val="en-GB"/>
        </w:rPr>
        <w:t>model</w:t>
      </w:r>
      <w:r w:rsidRPr="00260941">
        <w:rPr>
          <w:rFonts w:cstheme="minorHAnsi"/>
          <w:i/>
          <w:iCs/>
          <w:lang w:val="en-GB"/>
        </w:rPr>
        <w:t xml:space="preserve">. Numbers in the top left corner correspond to the posterior median. The </w:t>
      </w:r>
      <w:r w:rsidR="001C421D" w:rsidRPr="00260941">
        <w:rPr>
          <w:rFonts w:cstheme="minorHAnsi"/>
          <w:i/>
          <w:iCs/>
          <w:lang w:val="en-GB"/>
        </w:rPr>
        <w:t>ax</w:t>
      </w:r>
      <w:r w:rsidR="00E653FB" w:rsidRPr="00260941">
        <w:rPr>
          <w:rFonts w:cstheme="minorHAnsi"/>
          <w:i/>
          <w:iCs/>
          <w:lang w:val="en-GB"/>
        </w:rPr>
        <w:t>e</w:t>
      </w:r>
      <w:r w:rsidR="001C421D" w:rsidRPr="00260941">
        <w:rPr>
          <w:rFonts w:cstheme="minorHAnsi"/>
          <w:i/>
          <w:iCs/>
          <w:lang w:val="en-GB"/>
        </w:rPr>
        <w:t xml:space="preserve">s are </w:t>
      </w:r>
      <w:r w:rsidRPr="00260941">
        <w:rPr>
          <w:rFonts w:cstheme="minorHAnsi"/>
          <w:i/>
          <w:iCs/>
          <w:lang w:val="en-GB"/>
        </w:rPr>
        <w:t xml:space="preserve">the same </w:t>
      </w:r>
      <w:r w:rsidR="005819F0" w:rsidRPr="00260941">
        <w:rPr>
          <w:rFonts w:cstheme="minorHAnsi"/>
          <w:i/>
          <w:iCs/>
          <w:lang w:val="en-GB"/>
        </w:rPr>
        <w:t xml:space="preserve">for each </w:t>
      </w:r>
      <w:r w:rsidRPr="00260941">
        <w:rPr>
          <w:rFonts w:cstheme="minorHAnsi"/>
          <w:i/>
          <w:iCs/>
          <w:lang w:val="en-GB"/>
        </w:rPr>
        <w:t>parameter</w:t>
      </w:r>
      <w:r w:rsidR="005819F0" w:rsidRPr="00260941">
        <w:rPr>
          <w:rFonts w:cstheme="minorHAnsi"/>
          <w:i/>
          <w:iCs/>
          <w:lang w:val="en-GB"/>
        </w:rPr>
        <w:t xml:space="preserve"> </w:t>
      </w:r>
      <w:r w:rsidRPr="00260941">
        <w:rPr>
          <w:rFonts w:cstheme="minorHAnsi"/>
          <w:i/>
          <w:iCs/>
          <w:lang w:val="en-GB"/>
        </w:rPr>
        <w:t>for comparison</w:t>
      </w:r>
      <w:r w:rsidR="003C113B" w:rsidRPr="00260941">
        <w:rPr>
          <w:rFonts w:cstheme="minorHAnsi"/>
          <w:i/>
          <w:iCs/>
          <w:lang w:val="en-GB"/>
        </w:rPr>
        <w:t xml:space="preserve"> between the two rates</w:t>
      </w:r>
      <w:r w:rsidR="00D97D3E" w:rsidRPr="00260941">
        <w:rPr>
          <w:rFonts w:cstheme="minorHAnsi"/>
          <w:i/>
          <w:iCs/>
          <w:lang w:val="en-GB"/>
        </w:rPr>
        <w:t>.</w:t>
      </w:r>
    </w:p>
    <w:p w14:paraId="56BE862C" w14:textId="705E753D" w:rsidR="008463C9" w:rsidRPr="00260941" w:rsidRDefault="008463C9" w:rsidP="009B6C04">
      <w:pPr>
        <w:spacing w:line="480" w:lineRule="auto"/>
        <w:contextualSpacing/>
        <w:rPr>
          <w:lang w:val="en-GB"/>
        </w:rPr>
      </w:pPr>
    </w:p>
    <w:p w14:paraId="48B25841" w14:textId="1CBE2923" w:rsidR="00BA2986" w:rsidRPr="00260941" w:rsidRDefault="00BA2986" w:rsidP="008B4BEE">
      <w:pPr>
        <w:spacing w:line="480" w:lineRule="auto"/>
        <w:contextualSpacing/>
        <w:rPr>
          <w:lang w:val="en-GB"/>
        </w:rPr>
      </w:pPr>
    </w:p>
    <w:p w14:paraId="3C67D3D7" w14:textId="5D27D9D6" w:rsidR="009E754E" w:rsidRPr="00B0509D" w:rsidRDefault="00FD36C2" w:rsidP="009B6C04">
      <w:pPr>
        <w:spacing w:line="480" w:lineRule="auto"/>
        <w:contextualSpacing/>
        <w:jc w:val="both"/>
        <w:rPr>
          <w:rFonts w:cstheme="minorHAnsi"/>
          <w:b/>
          <w:bCs/>
          <w:i/>
          <w:iCs/>
        </w:rPr>
      </w:pPr>
      <w:r w:rsidRPr="00B0509D">
        <w:rPr>
          <w:rFonts w:cstheme="minorHAnsi"/>
          <w:b/>
          <w:bCs/>
          <w:i/>
          <w:iCs/>
          <w:noProof/>
          <w:lang w:eastAsia="sv-SE"/>
        </w:rPr>
        <w:lastRenderedPageBreak/>
        <w:drawing>
          <wp:inline distT="0" distB="0" distL="0" distR="0" wp14:anchorId="02C10F4A" wp14:editId="195D4099">
            <wp:extent cx="5731510" cy="5731510"/>
            <wp:effectExtent l="0" t="0" r="0" b="0"/>
            <wp:docPr id="9" name="Picture 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v_exp_temp.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4D3B38CE" w:rsidR="009E754E" w:rsidRPr="00260941" w:rsidRDefault="009E754E" w:rsidP="009B6C04">
      <w:pPr>
        <w:spacing w:line="480" w:lineRule="auto"/>
        <w:contextualSpacing/>
        <w:jc w:val="both"/>
        <w:rPr>
          <w:rFonts w:cstheme="minorHAnsi"/>
          <w:i/>
          <w:iCs/>
          <w:lang w:val="en-GB"/>
        </w:rPr>
      </w:pPr>
      <w:r w:rsidRPr="00260941">
        <w:rPr>
          <w:rFonts w:cstheme="minorHAnsi"/>
          <w:i/>
          <w:iCs/>
          <w:lang w:val="en-GB"/>
        </w:rPr>
        <w:t xml:space="preserve">Fig. </w:t>
      </w:r>
      <w:r w:rsidR="00FD36C2" w:rsidRPr="00260941">
        <w:rPr>
          <w:rFonts w:cstheme="minorHAnsi"/>
          <w:i/>
          <w:iCs/>
          <w:lang w:val="en-GB"/>
        </w:rPr>
        <w:t>S</w:t>
      </w:r>
      <w:r w:rsidR="00DF5C0A" w:rsidRPr="00260941">
        <w:rPr>
          <w:rFonts w:cstheme="minorHAnsi"/>
          <w:i/>
          <w:iCs/>
          <w:lang w:val="en-GB"/>
        </w:rPr>
        <w:t>6</w:t>
      </w:r>
      <w:r w:rsidRPr="00260941">
        <w:rPr>
          <w:rFonts w:cstheme="minorHAnsi"/>
          <w:i/>
          <w:iCs/>
          <w:lang w:val="en-GB"/>
        </w:rPr>
        <w:t>. Experimental temperatures (grey) overlap environmental temperatures (green)</w:t>
      </w:r>
      <w:r w:rsidR="00E9075E" w:rsidRPr="00260941">
        <w:rPr>
          <w:rFonts w:cstheme="minorHAnsi"/>
          <w:i/>
          <w:iCs/>
          <w:lang w:val="en-GB"/>
        </w:rPr>
        <w:t>,</w:t>
      </w:r>
      <w:r w:rsidRPr="00260941">
        <w:rPr>
          <w:rFonts w:cstheme="minorHAnsi"/>
          <w:i/>
          <w:iCs/>
          <w:lang w:val="en-GB"/>
        </w:rPr>
        <w:t xml:space="preserve"> and optimum growth temperatures (orange) are typically at the upper end or above the environmental range. </w:t>
      </w:r>
      <w:r w:rsidR="004D6691" w:rsidRPr="00260941">
        <w:rPr>
          <w:rFonts w:cstheme="minorHAnsi"/>
          <w:i/>
          <w:iCs/>
          <w:lang w:val="en-GB"/>
        </w:rPr>
        <w:t xml:space="preserve">Horizontal </w:t>
      </w:r>
      <w:r w:rsidRPr="00260941">
        <w:rPr>
          <w:rFonts w:cstheme="minorHAnsi"/>
          <w:i/>
          <w:iCs/>
          <w:lang w:val="en-GB"/>
        </w:rPr>
        <w:t xml:space="preserve">green lines show the minimum and maximum environmental temperature based on either temperature in distribution range (triangles) or modelled distribution maps (circles), both taken from </w:t>
      </w:r>
      <w:proofErr w:type="spellStart"/>
      <w:r w:rsidRPr="00260941">
        <w:rPr>
          <w:rFonts w:cstheme="minorHAnsi"/>
          <w:i/>
          <w:iCs/>
          <w:lang w:val="en-GB"/>
        </w:rPr>
        <w:t>FishBase</w:t>
      </w:r>
      <w:proofErr w:type="spellEnd"/>
      <w:r w:rsidR="00E9075E" w:rsidRPr="00260941">
        <w:rPr>
          <w:rFonts w:cstheme="minorHAnsi"/>
          <w:i/>
          <w:iCs/>
          <w:lang w:val="en-GB"/>
        </w:rPr>
        <w:t xml:space="preserve">. </w:t>
      </w:r>
      <w:r w:rsidRPr="00260941">
        <w:rPr>
          <w:rFonts w:cstheme="minorHAnsi"/>
          <w:i/>
          <w:iCs/>
          <w:lang w:val="en-GB"/>
        </w:rPr>
        <w:t xml:space="preserve">The optimum growth temperatures are depicted for all size-classes per species, where the circle size is proportional to number of observations at that temperature. </w:t>
      </w:r>
    </w:p>
    <w:p w14:paraId="73FF0296" w14:textId="191326D6" w:rsidR="00832B79" w:rsidRPr="00260941" w:rsidRDefault="00832B79" w:rsidP="009B6C04">
      <w:pPr>
        <w:spacing w:line="480" w:lineRule="auto"/>
        <w:contextualSpacing/>
        <w:jc w:val="both"/>
        <w:rPr>
          <w:rFonts w:cstheme="minorHAnsi"/>
          <w:i/>
          <w:iCs/>
          <w:lang w:val="en-GB"/>
        </w:rPr>
      </w:pPr>
    </w:p>
    <w:p w14:paraId="0EC59A6A" w14:textId="7EF9E0CC" w:rsidR="00832B79" w:rsidRDefault="002D4B77" w:rsidP="009B6C04">
      <w:pPr>
        <w:spacing w:line="480" w:lineRule="auto"/>
        <w:contextualSpacing/>
        <w:jc w:val="both"/>
        <w:rPr>
          <w:rFonts w:cstheme="minorHAnsi"/>
          <w:i/>
          <w:iCs/>
        </w:rPr>
      </w:pPr>
      <w:commentRangeStart w:id="161"/>
      <w:commentRangeStart w:id="162"/>
      <w:commentRangeEnd w:id="161"/>
      <w:r>
        <w:rPr>
          <w:rStyle w:val="Kommentarsreferens"/>
        </w:rPr>
        <w:lastRenderedPageBreak/>
        <w:commentReference w:id="161"/>
      </w:r>
      <w:commentRangeEnd w:id="162"/>
      <w:r w:rsidR="006C413B">
        <w:rPr>
          <w:rStyle w:val="Kommentarsreferens"/>
        </w:rPr>
        <w:commentReference w:id="162"/>
      </w:r>
      <w:r w:rsidR="007B5467">
        <w:rPr>
          <w:rFonts w:cstheme="minorHAnsi"/>
          <w:i/>
          <w:iCs/>
          <w:noProof/>
          <w:lang w:eastAsia="sv-SE"/>
        </w:rPr>
        <w:drawing>
          <wp:inline distT="0" distB="0" distL="0" distR="0" wp14:anchorId="5331E353" wp14:editId="4E0D3880">
            <wp:extent cx="5731510" cy="573151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E3021A8" w14:textId="29822D30" w:rsidR="002C7794" w:rsidRPr="00260941" w:rsidRDefault="002C7794" w:rsidP="002C7794">
      <w:pPr>
        <w:spacing w:line="480" w:lineRule="auto"/>
        <w:contextualSpacing/>
        <w:jc w:val="both"/>
        <w:rPr>
          <w:ins w:id="163" w:author="Max Lindmark" w:date="2020-12-21T16:25:00Z"/>
          <w:rFonts w:cstheme="minorHAnsi"/>
          <w:i/>
          <w:iCs/>
          <w:lang w:val="en-GB"/>
        </w:rPr>
      </w:pPr>
      <w:ins w:id="164" w:author="Max Lindmark" w:date="2020-12-21T16:25:00Z">
        <w:r w:rsidRPr="00260941">
          <w:rPr>
            <w:rFonts w:cstheme="minorHAnsi"/>
            <w:i/>
            <w:iCs/>
            <w:lang w:val="en-GB"/>
          </w:rPr>
          <w:t>Fig. S</w:t>
        </w:r>
        <w:r w:rsidR="00791289" w:rsidRPr="00260941">
          <w:rPr>
            <w:rFonts w:cstheme="minorHAnsi"/>
            <w:i/>
            <w:iCs/>
            <w:lang w:val="en-GB"/>
          </w:rPr>
          <w:t>7</w:t>
        </w:r>
        <w:r w:rsidRPr="00260941">
          <w:rPr>
            <w:rFonts w:cstheme="minorHAnsi"/>
            <w:i/>
            <w:iCs/>
            <w:lang w:val="en-GB"/>
          </w:rPr>
          <w:t xml:space="preserve">. </w:t>
        </w:r>
      </w:ins>
      <w:ins w:id="165" w:author="Max Lindmark" w:date="2020-12-21T16:27:00Z">
        <w:r w:rsidR="00FE5A72" w:rsidRPr="00260941">
          <w:rPr>
            <w:rFonts w:cstheme="minorHAnsi"/>
            <w:i/>
            <w:iCs/>
            <w:lang w:val="en-GB"/>
          </w:rPr>
          <w:t>Posterior median of species-level intercepts (points) and their 95% credible interval (horizontal error bars)</w:t>
        </w:r>
      </w:ins>
      <w:ins w:id="166" w:author="Max Lindmark" w:date="2020-12-21T16:28:00Z">
        <w:r w:rsidR="00323240" w:rsidRPr="00260941">
          <w:rPr>
            <w:rFonts w:cstheme="minorHAnsi"/>
            <w:i/>
            <w:iCs/>
            <w:lang w:val="en-GB"/>
          </w:rPr>
          <w:t xml:space="preserve">. </w:t>
        </w:r>
        <w:proofErr w:type="spellStart"/>
        <w:r w:rsidR="00323240" w:rsidRPr="00260941">
          <w:rPr>
            <w:rFonts w:cstheme="minorHAnsi"/>
            <w:i/>
            <w:iCs/>
            <w:lang w:val="en-GB"/>
          </w:rPr>
          <w:t>Colors</w:t>
        </w:r>
        <w:proofErr w:type="spellEnd"/>
        <w:r w:rsidR="00323240" w:rsidRPr="00260941">
          <w:rPr>
            <w:rFonts w:cstheme="minorHAnsi"/>
            <w:i/>
            <w:iCs/>
            <w:lang w:val="en-GB"/>
          </w:rPr>
          <w:t xml:space="preserve"> indicate </w:t>
        </w:r>
      </w:ins>
      <w:ins w:id="167" w:author="Max Lindmark" w:date="2020-12-22T09:53:00Z">
        <w:r w:rsidR="00895383" w:rsidRPr="00260941">
          <w:rPr>
            <w:rFonts w:cstheme="minorHAnsi"/>
            <w:i/>
            <w:iCs/>
            <w:lang w:val="en-GB"/>
          </w:rPr>
          <w:t xml:space="preserve">the </w:t>
        </w:r>
      </w:ins>
      <w:ins w:id="168" w:author="Max Lindmark" w:date="2020-12-21T16:28:00Z">
        <w:r w:rsidR="00F645A8" w:rsidRPr="00260941">
          <w:rPr>
            <w:rFonts w:cstheme="minorHAnsi"/>
            <w:i/>
            <w:iCs/>
            <w:lang w:val="en-GB"/>
          </w:rPr>
          <w:t>type of metabolis</w:t>
        </w:r>
      </w:ins>
      <w:ins w:id="169" w:author="Max Lindmark" w:date="2020-12-21T17:02:00Z">
        <w:r w:rsidR="007853E1" w:rsidRPr="00260941">
          <w:rPr>
            <w:rFonts w:cstheme="minorHAnsi"/>
            <w:i/>
            <w:iCs/>
            <w:lang w:val="en-GB"/>
          </w:rPr>
          <w:t>m measurement for each</w:t>
        </w:r>
      </w:ins>
      <w:ins w:id="170" w:author="Max Lindmark" w:date="2020-12-21T17:03:00Z">
        <w:r w:rsidR="007853E1" w:rsidRPr="00260941">
          <w:rPr>
            <w:rFonts w:cstheme="minorHAnsi"/>
            <w:i/>
            <w:iCs/>
            <w:lang w:val="en-GB"/>
          </w:rPr>
          <w:t xml:space="preserve"> </w:t>
        </w:r>
      </w:ins>
      <w:ins w:id="171" w:author="Max Lindmark" w:date="2020-12-21T16:28:00Z">
        <w:r w:rsidR="00F645A8" w:rsidRPr="00260941">
          <w:rPr>
            <w:rFonts w:cstheme="minorHAnsi"/>
            <w:i/>
            <w:iCs/>
            <w:lang w:val="en-GB"/>
          </w:rPr>
          <w:t>species</w:t>
        </w:r>
        <w:r w:rsidR="007C2753" w:rsidRPr="00260941">
          <w:rPr>
            <w:rFonts w:cstheme="minorHAnsi"/>
            <w:i/>
            <w:iCs/>
            <w:lang w:val="en-GB"/>
          </w:rPr>
          <w:t>. Vertical solid line</w:t>
        </w:r>
        <w:r w:rsidR="00405BD7" w:rsidRPr="00260941">
          <w:rPr>
            <w:rFonts w:cstheme="minorHAnsi"/>
            <w:i/>
            <w:iCs/>
            <w:lang w:val="en-GB"/>
          </w:rPr>
          <w:t>s</w:t>
        </w:r>
      </w:ins>
      <w:ins w:id="172" w:author="Max Lindmark" w:date="2020-12-21T16:29:00Z">
        <w:r w:rsidR="00405BD7" w:rsidRPr="00260941">
          <w:rPr>
            <w:rFonts w:cstheme="minorHAnsi"/>
            <w:i/>
            <w:iCs/>
            <w:lang w:val="en-GB"/>
          </w:rPr>
          <w:t xml:space="preserve"> </w:t>
        </w:r>
        <w:r w:rsidR="00502734" w:rsidRPr="00260941">
          <w:rPr>
            <w:rFonts w:cstheme="minorHAnsi"/>
            <w:i/>
            <w:iCs/>
            <w:lang w:val="en-GB"/>
          </w:rPr>
          <w:t xml:space="preserve">are </w:t>
        </w:r>
      </w:ins>
      <w:ins w:id="173" w:author="Max Lindmark" w:date="2020-12-21T16:28:00Z">
        <w:r w:rsidR="007C2753" w:rsidRPr="00260941">
          <w:rPr>
            <w:rFonts w:cstheme="minorHAnsi"/>
            <w:i/>
            <w:iCs/>
            <w:lang w:val="en-GB"/>
          </w:rPr>
          <w:t>the</w:t>
        </w:r>
      </w:ins>
      <w:ins w:id="174" w:author="Max Lindmark" w:date="2020-12-21T16:29:00Z">
        <w:r w:rsidR="009E49DD" w:rsidRPr="00260941">
          <w:rPr>
            <w:rFonts w:cstheme="minorHAnsi"/>
            <w:i/>
            <w:iCs/>
            <w:lang w:val="en-GB"/>
          </w:rPr>
          <w:t xml:space="preserve"> posterior medians</w:t>
        </w:r>
        <w:r w:rsidR="004A4F5A" w:rsidRPr="00260941">
          <w:rPr>
            <w:rFonts w:cstheme="minorHAnsi"/>
            <w:i/>
            <w:iCs/>
            <w:lang w:val="en-GB"/>
          </w:rPr>
          <w:t xml:space="preserve"> of the </w:t>
        </w:r>
      </w:ins>
      <w:ins w:id="175" w:author="Max Lindmark" w:date="2020-12-21T16:28:00Z">
        <w:r w:rsidR="00050CA4" w:rsidRPr="00260941">
          <w:rPr>
            <w:rFonts w:cstheme="minorHAnsi"/>
            <w:i/>
            <w:iCs/>
            <w:lang w:val="en-GB"/>
          </w:rPr>
          <w:t>global intercept</w:t>
        </w:r>
      </w:ins>
      <w:ins w:id="176" w:author="Max Lindmark" w:date="2020-12-21T16:29:00Z">
        <w:r w:rsidR="00502734" w:rsidRPr="00260941">
          <w:rPr>
            <w:rFonts w:cstheme="minorHAnsi"/>
            <w:i/>
            <w:iCs/>
            <w:lang w:val="en-GB"/>
          </w:rPr>
          <w:t>s (orange for standard metabolic rate</w:t>
        </w:r>
      </w:ins>
      <w:proofErr w:type="gramStart"/>
      <w:ins w:id="177" w:author="Max Lindmark" w:date="2020-12-21T17:03:00Z">
        <w:r w:rsidR="00B56DCD" w:rsidRPr="00260941">
          <w:rPr>
            <w:rFonts w:cstheme="minorHAnsi"/>
            <w:i/>
            <w:iCs/>
            <w:lang w:val="en-GB"/>
          </w:rPr>
          <w:t xml:space="preserve">, </w:t>
        </w:r>
        <w:proofErr w:type="gramEnd"/>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s</m:t>
                  </m:r>
                </m:sub>
              </m:sSub>
            </m:sub>
          </m:sSub>
        </m:oMath>
        <w:r w:rsidR="00B56DCD" w:rsidRPr="00260941">
          <w:rPr>
            <w:rFonts w:eastAsiaTheme="minorEastAsia" w:cstheme="minorHAnsi"/>
            <w:i/>
            <w:lang w:val="en-GB"/>
          </w:rPr>
          <w:t>,</w:t>
        </w:r>
      </w:ins>
      <w:ins w:id="178" w:author="Max Lindmark" w:date="2020-12-21T16:29:00Z">
        <w:r w:rsidR="00502734" w:rsidRPr="00260941">
          <w:rPr>
            <w:rFonts w:cstheme="minorHAnsi"/>
            <w:i/>
            <w:iCs/>
            <w:lang w:val="en-GB"/>
          </w:rPr>
          <w:t xml:space="preserve"> and green for routine or resting metabolic rate</w:t>
        </w:r>
      </w:ins>
      <w:ins w:id="179" w:author="Max Lindmark" w:date="2020-12-21T17:03:00Z">
        <w:r w:rsidR="00B56DCD" w:rsidRPr="00260941">
          <w:rPr>
            <w:rFonts w:cstheme="minorHAnsi"/>
            <w:i/>
            <w:iCs/>
            <w:lang w:val="en-GB"/>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r</m:t>
                  </m:r>
                </m:sub>
              </m:sSub>
            </m:sub>
          </m:sSub>
        </m:oMath>
      </w:ins>
      <w:ins w:id="180" w:author="Max Lindmark" w:date="2020-12-21T16:29:00Z">
        <w:r w:rsidR="00502734" w:rsidRPr="00260941">
          <w:rPr>
            <w:rFonts w:cstheme="minorHAnsi"/>
            <w:i/>
            <w:iCs/>
            <w:lang w:val="en-GB"/>
          </w:rPr>
          <w:t xml:space="preserve">), and </w:t>
        </w:r>
        <w:r w:rsidR="00757B73" w:rsidRPr="00260941">
          <w:rPr>
            <w:rFonts w:cstheme="minorHAnsi"/>
            <w:i/>
            <w:iCs/>
            <w:lang w:val="en-GB"/>
          </w:rPr>
          <w:t>the dashed vertical lines show the 95% cred</w:t>
        </w:r>
      </w:ins>
      <w:ins w:id="181" w:author="Max Lindmark" w:date="2020-12-21T16:30:00Z">
        <w:r w:rsidR="00757B73" w:rsidRPr="00260941">
          <w:rPr>
            <w:rFonts w:cstheme="minorHAnsi"/>
            <w:i/>
            <w:iCs/>
            <w:lang w:val="en-GB"/>
          </w:rPr>
          <w:t>ible intervals for the global param</w:t>
        </w:r>
        <w:r w:rsidR="0087789B" w:rsidRPr="00260941">
          <w:rPr>
            <w:rFonts w:cstheme="minorHAnsi"/>
            <w:i/>
            <w:iCs/>
            <w:lang w:val="en-GB"/>
          </w:rPr>
          <w:t>e</w:t>
        </w:r>
        <w:r w:rsidR="00757B73" w:rsidRPr="00260941">
          <w:rPr>
            <w:rFonts w:cstheme="minorHAnsi"/>
            <w:i/>
            <w:iCs/>
            <w:lang w:val="en-GB"/>
          </w:rPr>
          <w:t>ters.</w:t>
        </w:r>
      </w:ins>
    </w:p>
    <w:p w14:paraId="23F53692" w14:textId="4DAA40B6" w:rsidR="00832B79" w:rsidRPr="00260941" w:rsidRDefault="00832B79" w:rsidP="009B6C04">
      <w:pPr>
        <w:spacing w:line="480" w:lineRule="auto"/>
        <w:contextualSpacing/>
        <w:jc w:val="both"/>
        <w:rPr>
          <w:rFonts w:cstheme="minorHAnsi"/>
          <w:i/>
          <w:iCs/>
          <w:lang w:val="en-GB"/>
        </w:rPr>
      </w:pPr>
    </w:p>
    <w:p w14:paraId="299915C5" w14:textId="5F5B90F8" w:rsidR="003D037B" w:rsidRPr="00260941" w:rsidRDefault="003D037B" w:rsidP="009B6C04">
      <w:pPr>
        <w:pStyle w:val="Rubrik1"/>
        <w:contextualSpacing/>
        <w:rPr>
          <w:lang w:val="en-GB"/>
        </w:rPr>
      </w:pPr>
      <w:bookmarkStart w:id="182" w:name="_Toc59530757"/>
      <w:r w:rsidRPr="00260941">
        <w:rPr>
          <w:lang w:val="en-GB"/>
        </w:rPr>
        <w:lastRenderedPageBreak/>
        <w:t>Model validation</w:t>
      </w:r>
      <w:r w:rsidR="00F52B8A" w:rsidRPr="00260941">
        <w:rPr>
          <w:lang w:val="en-GB"/>
        </w:rPr>
        <w:t xml:space="preserve"> </w:t>
      </w:r>
      <w:r w:rsidR="000326C7" w:rsidRPr="00260941">
        <w:rPr>
          <w:lang w:val="en-GB"/>
        </w:rPr>
        <w:t>and</w:t>
      </w:r>
      <w:r w:rsidR="00F52B8A" w:rsidRPr="00260941">
        <w:rPr>
          <w:lang w:val="en-GB"/>
        </w:rPr>
        <w:t xml:space="preserve"> fit</w:t>
      </w:r>
      <w:bookmarkEnd w:id="182"/>
    </w:p>
    <w:p w14:paraId="79C7ADB7" w14:textId="77777777" w:rsidR="00C3416D" w:rsidRPr="00260941" w:rsidRDefault="00C3416D" w:rsidP="009B6C04">
      <w:pPr>
        <w:spacing w:line="480" w:lineRule="auto"/>
        <w:contextualSpacing/>
        <w:jc w:val="both"/>
        <w:rPr>
          <w:lang w:val="en-GB"/>
        </w:rPr>
      </w:pPr>
      <w:r w:rsidRPr="00260941">
        <w:rPr>
          <w:lang w:val="en-GB"/>
        </w:rPr>
        <w:t xml:space="preserve">Figures showing convergence of species-level parameters can be found on: </w:t>
      </w:r>
      <w:hyperlink r:id="rId23" w:history="1">
        <w:r w:rsidRPr="00260941">
          <w:rPr>
            <w:rStyle w:val="Hyperlnk"/>
            <w:lang w:val="en-GB"/>
          </w:rPr>
          <w:t>https://github.com/maxlindmark/scaling</w:t>
        </w:r>
      </w:hyperlink>
      <w:r w:rsidRPr="00260941">
        <w:rPr>
          <w:lang w:val="en-GB"/>
        </w:rPr>
        <w:t xml:space="preserve">, in this section only global parameters are visualized. </w:t>
      </w:r>
    </w:p>
    <w:p w14:paraId="1D535B39" w14:textId="007F74E2" w:rsidR="00706907" w:rsidRPr="00260941" w:rsidRDefault="00706907" w:rsidP="009B6C04">
      <w:pPr>
        <w:pStyle w:val="Rubrik2"/>
        <w:contextualSpacing/>
        <w:jc w:val="both"/>
        <w:rPr>
          <w:rFonts w:cstheme="minorHAnsi"/>
          <w:i/>
          <w:iCs/>
          <w:sz w:val="22"/>
          <w:szCs w:val="22"/>
          <w:lang w:val="en-GB"/>
        </w:rPr>
      </w:pPr>
      <w:bookmarkStart w:id="183" w:name="_Toc59530758"/>
      <w:r w:rsidRPr="00260941">
        <w:rPr>
          <w:rFonts w:cstheme="minorHAnsi"/>
          <w:i/>
          <w:iCs/>
          <w:sz w:val="22"/>
          <w:szCs w:val="22"/>
          <w:lang w:val="en-GB"/>
        </w:rPr>
        <w:t>Maximum consumption rate</w:t>
      </w:r>
      <w:r w:rsidR="00F94AE1" w:rsidRPr="00260941">
        <w:rPr>
          <w:rFonts w:cstheme="minorHAnsi"/>
          <w:i/>
          <w:iCs/>
          <w:sz w:val="22"/>
          <w:szCs w:val="22"/>
          <w:lang w:val="en-GB"/>
        </w:rPr>
        <w:t xml:space="preserve"> – below peak temperatures</w:t>
      </w:r>
      <w:bookmarkEnd w:id="183"/>
    </w:p>
    <w:p w14:paraId="21DF64F0" w14:textId="0EC24E63" w:rsidR="00706907" w:rsidRPr="00B0509D" w:rsidRDefault="00091CC5" w:rsidP="009B6C04">
      <w:pPr>
        <w:spacing w:line="480" w:lineRule="auto"/>
        <w:contextualSpacing/>
        <w:jc w:val="center"/>
      </w:pPr>
      <w:r>
        <w:rPr>
          <w:noProof/>
          <w:lang w:eastAsia="sv-SE"/>
        </w:rPr>
        <w:drawing>
          <wp:inline distT="0" distB="0" distL="0" distR="0" wp14:anchorId="4F45DE04" wp14:editId="4159D565">
            <wp:extent cx="5731510" cy="5731510"/>
            <wp:effectExtent l="0" t="0" r="0" b="0"/>
            <wp:docPr id="11" name="Picture 1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shape&#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038790" w14:textId="7F4D14E7" w:rsidR="000C4D53" w:rsidRPr="00260941" w:rsidRDefault="000C4D53" w:rsidP="009B6C04">
      <w:pPr>
        <w:spacing w:line="480" w:lineRule="auto"/>
        <w:contextualSpacing/>
        <w:jc w:val="both"/>
        <w:rPr>
          <w:i/>
          <w:iCs/>
          <w:lang w:val="en-GB"/>
        </w:rPr>
      </w:pPr>
      <w:r w:rsidRPr="00260941">
        <w:rPr>
          <w:i/>
          <w:iCs/>
          <w:lang w:val="en-GB"/>
        </w:rPr>
        <w:t>Fig. S</w:t>
      </w:r>
      <w:r w:rsidR="00B45812" w:rsidRPr="00260941">
        <w:rPr>
          <w:i/>
          <w:iCs/>
          <w:lang w:val="en-GB"/>
        </w:rPr>
        <w:t>8</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for the global-level parameters for the</w:t>
      </w:r>
      <w:r w:rsidR="006412AB" w:rsidRPr="00260941">
        <w:rPr>
          <w:i/>
          <w:iCs/>
          <w:lang w:val="en-GB"/>
        </w:rPr>
        <w:t xml:space="preserve"> log-linear</w:t>
      </w:r>
      <w:r w:rsidRPr="00260941">
        <w:rPr>
          <w:i/>
          <w:iCs/>
          <w:lang w:val="en-GB"/>
        </w:rPr>
        <w:t xml:space="preserve"> </w:t>
      </w:r>
      <w:r w:rsidR="00E00BA7" w:rsidRPr="00260941">
        <w:rPr>
          <w:i/>
          <w:iCs/>
          <w:lang w:val="en-GB"/>
        </w:rPr>
        <w:t xml:space="preserve">maximum consumption </w:t>
      </w:r>
      <w:r w:rsidRPr="00260941">
        <w:rPr>
          <w:i/>
          <w:iCs/>
          <w:lang w:val="en-GB"/>
        </w:rPr>
        <w:t xml:space="preserve">rate model at temperatures below </w:t>
      </w:r>
      <w:r w:rsidR="002F2B48" w:rsidRPr="00260941">
        <w:rPr>
          <w:i/>
          <w:iCs/>
          <w:lang w:val="en-GB"/>
        </w:rPr>
        <w:t xml:space="preserve">peak </w:t>
      </w:r>
      <w:r w:rsidRPr="00260941">
        <w:rPr>
          <w:i/>
          <w:iCs/>
          <w:lang w:val="en-GB"/>
        </w:rPr>
        <w:t>temperatures.</w:t>
      </w:r>
    </w:p>
    <w:p w14:paraId="5865F91D" w14:textId="77777777" w:rsidR="00706907" w:rsidRPr="00260941" w:rsidRDefault="00706907" w:rsidP="009B6C04">
      <w:pPr>
        <w:spacing w:line="480" w:lineRule="auto"/>
        <w:contextualSpacing/>
        <w:jc w:val="both"/>
        <w:rPr>
          <w:lang w:val="en-GB"/>
        </w:rPr>
      </w:pPr>
    </w:p>
    <w:p w14:paraId="1AFF03C2" w14:textId="29F4A6F7" w:rsidR="00706907" w:rsidRPr="00B0509D" w:rsidRDefault="00812501" w:rsidP="009B6C04">
      <w:pPr>
        <w:spacing w:line="480" w:lineRule="auto"/>
        <w:contextualSpacing/>
        <w:jc w:val="center"/>
      </w:pPr>
      <w:r>
        <w:rPr>
          <w:noProof/>
          <w:lang w:eastAsia="sv-SE"/>
        </w:rPr>
        <w:lastRenderedPageBreak/>
        <w:drawing>
          <wp:inline distT="0" distB="0" distL="0" distR="0" wp14:anchorId="29B61A43" wp14:editId="1DFA03A7">
            <wp:extent cx="5731510" cy="5731510"/>
            <wp:effectExtent l="0" t="0" r="0" b="0"/>
            <wp:docPr id="12" name="Picture 12"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 scatter 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4E6B0" w14:textId="364A9F53" w:rsidR="006320DC" w:rsidRPr="00260941" w:rsidRDefault="006320DC" w:rsidP="009B6C04">
      <w:pPr>
        <w:spacing w:line="480" w:lineRule="auto"/>
        <w:contextualSpacing/>
        <w:jc w:val="both"/>
        <w:rPr>
          <w:i/>
          <w:iCs/>
          <w:lang w:val="en-GB"/>
        </w:rPr>
      </w:pPr>
      <w:r w:rsidRPr="00260941">
        <w:rPr>
          <w:i/>
          <w:iCs/>
          <w:lang w:val="en-GB"/>
        </w:rPr>
        <w:t>Fig. S</w:t>
      </w:r>
      <w:r w:rsidR="00FC5B7D" w:rsidRPr="00260941">
        <w:rPr>
          <w:i/>
          <w:iCs/>
          <w:lang w:val="en-GB"/>
        </w:rPr>
        <w:t>9</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C64069" w:rsidRPr="00260941">
        <w:rPr>
          <w:rFonts w:eastAsiaTheme="minorEastAsia"/>
          <w:i/>
          <w:iCs/>
          <w:lang w:val="en-GB"/>
        </w:rPr>
        <w:t xml:space="preserve">log-linear </w:t>
      </w:r>
      <w:r w:rsidR="00F60465" w:rsidRPr="00260941">
        <w:rPr>
          <w:rFonts w:eastAsiaTheme="minorEastAsia"/>
          <w:i/>
          <w:iCs/>
          <w:lang w:val="en-GB"/>
        </w:rPr>
        <w:t xml:space="preserve">maximum consumption </w:t>
      </w:r>
      <w:r w:rsidRPr="00260941">
        <w:rPr>
          <w:rFonts w:eastAsiaTheme="minorEastAsia"/>
          <w:i/>
          <w:iCs/>
          <w:lang w:val="en-GB"/>
        </w:rPr>
        <w:t>rate</w:t>
      </w:r>
      <w:r w:rsidRPr="00260941">
        <w:rPr>
          <w:i/>
          <w:iCs/>
          <w:lang w:val="en-GB"/>
        </w:rPr>
        <w:t xml:space="preserve"> model. This factor is based on the comparison of between and within-chain variation for the same parameter. A value close to one implies chains converged to the same distribution.</w:t>
      </w:r>
      <w:r w:rsidR="0081485B" w:rsidRPr="00260941">
        <w:rPr>
          <w:i/>
          <w:iCs/>
          <w:lang w:val="en-GB"/>
        </w:rPr>
        <w:t xml:space="preserve"> The index of the parameter corresponds to species.</w:t>
      </w:r>
      <w:r w:rsidR="00553F32" w:rsidRPr="00260941">
        <w:rPr>
          <w:i/>
          <w:iCs/>
          <w:lang w:val="en-GB"/>
        </w:rPr>
        <w:t xml:space="preserve"> The index of the parameter corresponds to species in alphabetical order.</w:t>
      </w:r>
    </w:p>
    <w:p w14:paraId="63B86F88" w14:textId="77777777" w:rsidR="00706907" w:rsidRPr="00260941" w:rsidRDefault="00706907" w:rsidP="009B6C04">
      <w:pPr>
        <w:spacing w:line="480" w:lineRule="auto"/>
        <w:contextualSpacing/>
        <w:jc w:val="both"/>
        <w:rPr>
          <w:lang w:val="en-GB"/>
        </w:rPr>
      </w:pPr>
    </w:p>
    <w:p w14:paraId="359B9E6E" w14:textId="77777777" w:rsidR="00706907" w:rsidRPr="00260941" w:rsidRDefault="00706907" w:rsidP="009B6C04">
      <w:pPr>
        <w:spacing w:line="480" w:lineRule="auto"/>
        <w:contextualSpacing/>
        <w:jc w:val="both"/>
        <w:rPr>
          <w:lang w:val="en-GB"/>
        </w:rPr>
      </w:pPr>
    </w:p>
    <w:p w14:paraId="2E19BCA0" w14:textId="77777777" w:rsidR="00706907" w:rsidRPr="00260941" w:rsidRDefault="00706907" w:rsidP="009B6C04">
      <w:pPr>
        <w:spacing w:line="480" w:lineRule="auto"/>
        <w:contextualSpacing/>
        <w:jc w:val="both"/>
        <w:rPr>
          <w:lang w:val="en-GB"/>
        </w:rPr>
      </w:pPr>
    </w:p>
    <w:p w14:paraId="5C5C736D" w14:textId="6BFAC190" w:rsidR="00141279" w:rsidRPr="00B0509D" w:rsidRDefault="00720121" w:rsidP="009B6C04">
      <w:pPr>
        <w:spacing w:line="480" w:lineRule="auto"/>
        <w:contextualSpacing/>
      </w:pPr>
      <w:r>
        <w:rPr>
          <w:noProof/>
          <w:lang w:eastAsia="sv-SE"/>
        </w:rPr>
        <w:lastRenderedPageBreak/>
        <w:drawing>
          <wp:inline distT="0" distB="0" distL="0" distR="0" wp14:anchorId="0DE0AD9F" wp14:editId="12DD503A">
            <wp:extent cx="5731510" cy="573151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BB2719C" w14:textId="3E84A795" w:rsidR="007B2B31" w:rsidRPr="00260941" w:rsidRDefault="00D55E71" w:rsidP="009B6C04">
      <w:pPr>
        <w:spacing w:line="480" w:lineRule="auto"/>
        <w:contextualSpacing/>
        <w:jc w:val="both"/>
        <w:rPr>
          <w:rFonts w:eastAsiaTheme="minorEastAsia"/>
          <w:i/>
          <w:iCs/>
          <w:lang w:val="en-GB"/>
        </w:rPr>
      </w:pPr>
      <w:r w:rsidRPr="00260941">
        <w:rPr>
          <w:i/>
          <w:iCs/>
          <w:lang w:val="en-GB"/>
        </w:rPr>
        <w:t>Fig. S</w:t>
      </w:r>
      <w:r w:rsidR="0077665F" w:rsidRPr="00260941">
        <w:rPr>
          <w:i/>
          <w:iCs/>
          <w:lang w:val="en-GB"/>
        </w:rPr>
        <w:t>1</w:t>
      </w:r>
      <w:r w:rsidR="00244B03" w:rsidRPr="00260941">
        <w:rPr>
          <w:i/>
          <w:iCs/>
          <w:lang w:val="en-GB"/>
        </w:rPr>
        <w:t>0</w:t>
      </w:r>
      <w:r w:rsidRPr="00260941">
        <w:rPr>
          <w:i/>
          <w:iCs/>
          <w:lang w:val="en-GB"/>
        </w:rPr>
        <w:t>. A) Model fit (mean) for the</w:t>
      </w:r>
      <w:r w:rsidR="00D6265D" w:rsidRPr="00260941">
        <w:rPr>
          <w:i/>
          <w:iCs/>
          <w:lang w:val="en-GB"/>
        </w:rPr>
        <w:t xml:space="preserve"> log-linear</w:t>
      </w:r>
      <w:r w:rsidRPr="00260941">
        <w:rPr>
          <w:i/>
          <w:iCs/>
          <w:lang w:val="en-GB"/>
        </w:rPr>
        <w:t xml:space="preserve"> model of </w:t>
      </w:r>
      <w:r w:rsidR="001557B6" w:rsidRPr="00260941">
        <w:rPr>
          <w:i/>
          <w:iCs/>
          <w:lang w:val="en-GB"/>
        </w:rPr>
        <w:t>maximum consumption rate</w:t>
      </w:r>
      <w:r w:rsidRPr="00260941">
        <w:rPr>
          <w:rFonts w:eastAsiaTheme="minorEastAsia"/>
          <w:i/>
          <w:iCs/>
          <w:lang w:val="en-GB"/>
        </w:rPr>
        <w:t xml:space="preserve"> at temperatures below temperature </w:t>
      </w:r>
      <w:r w:rsidR="00A24383" w:rsidRPr="00260941">
        <w:rPr>
          <w:rFonts w:eastAsiaTheme="minorEastAsia"/>
          <w:i/>
          <w:iCs/>
          <w:lang w:val="en-GB"/>
        </w:rPr>
        <w:t>peak</w:t>
      </w:r>
      <w:r w:rsidRPr="00260941">
        <w:rPr>
          <w:rFonts w:eastAsiaTheme="minorEastAsia"/>
          <w:i/>
          <w:iCs/>
          <w:lang w:val="en-GB"/>
        </w:rPr>
        <w:t xml:space="preserve"> (by species).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AE82FF8" w14:textId="57EC18A0" w:rsidR="004F0B1E" w:rsidRPr="00B0509D" w:rsidRDefault="008F6E6D" w:rsidP="009B6C04">
      <w:pPr>
        <w:spacing w:line="480" w:lineRule="auto"/>
        <w:contextualSpacing/>
      </w:pPr>
      <w:r>
        <w:rPr>
          <w:noProof/>
          <w:lang w:eastAsia="sv-SE"/>
        </w:rPr>
        <w:lastRenderedPageBreak/>
        <w:drawing>
          <wp:inline distT="0" distB="0" distL="0" distR="0" wp14:anchorId="1779957C" wp14:editId="5456B92D">
            <wp:extent cx="5731510" cy="5731510"/>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D47722" w14:textId="63BB1CC2" w:rsidR="007B2B31" w:rsidRPr="00260941" w:rsidRDefault="007B2B31" w:rsidP="009B6C04">
      <w:pPr>
        <w:spacing w:line="480" w:lineRule="auto"/>
        <w:contextualSpacing/>
        <w:jc w:val="both"/>
        <w:rPr>
          <w:i/>
          <w:iCs/>
          <w:lang w:val="en-GB"/>
        </w:rPr>
      </w:pPr>
      <w:r w:rsidRPr="00260941">
        <w:rPr>
          <w:i/>
          <w:iCs/>
          <w:lang w:val="en-GB"/>
        </w:rPr>
        <w:t>Fig. S</w:t>
      </w:r>
      <w:r w:rsidR="0077665F" w:rsidRPr="00260941">
        <w:rPr>
          <w:i/>
          <w:iCs/>
          <w:lang w:val="en-GB"/>
        </w:rPr>
        <w:t>1</w:t>
      </w:r>
      <w:r w:rsidR="00F359BB" w:rsidRPr="00260941">
        <w:rPr>
          <w:i/>
          <w:iCs/>
          <w:lang w:val="en-GB"/>
        </w:rPr>
        <w:t>1</w:t>
      </w:r>
      <w:r w:rsidRPr="00260941">
        <w:rPr>
          <w:i/>
          <w:iCs/>
          <w:lang w:val="en-GB"/>
        </w:rPr>
        <w:t xml:space="preserve">. Posterior (black) and prior distribution </w:t>
      </w:r>
      <w:r w:rsidR="004103A1" w:rsidRPr="00260941">
        <w:rPr>
          <w:i/>
          <w:iCs/>
          <w:lang w:val="en-GB"/>
        </w:rPr>
        <w:t xml:space="preserve">(red) </w:t>
      </w:r>
      <w:r w:rsidRPr="00260941">
        <w:rPr>
          <w:i/>
          <w:iCs/>
          <w:lang w:val="en-GB"/>
        </w:rPr>
        <w:t>for the global parameters</w:t>
      </w:r>
      <w:r w:rsidR="009B7C25" w:rsidRPr="00260941">
        <w:rPr>
          <w:i/>
          <w:iCs/>
          <w:lang w:val="en-GB"/>
        </w:rPr>
        <w:t xml:space="preserve"> in the </w:t>
      </w:r>
      <w:r w:rsidR="00577BB0" w:rsidRPr="00260941">
        <w:rPr>
          <w:i/>
          <w:iCs/>
          <w:lang w:val="en-GB"/>
        </w:rPr>
        <w:t xml:space="preserve">log-linear </w:t>
      </w:r>
      <w:r w:rsidR="009B7C25" w:rsidRPr="00260941">
        <w:rPr>
          <w:i/>
          <w:iCs/>
          <w:lang w:val="en-GB"/>
        </w:rPr>
        <w:t>model for maximum consumption rate</w:t>
      </w:r>
      <w:r w:rsidRPr="00260941">
        <w:rPr>
          <w:i/>
          <w:iCs/>
          <w:lang w:val="en-GB"/>
        </w:rPr>
        <w:t>, including their % overlap</w:t>
      </w:r>
      <w:r w:rsidR="00B315CD" w:rsidRPr="00260941">
        <w:rPr>
          <w:i/>
          <w:iCs/>
          <w:lang w:val="en-GB"/>
        </w:rPr>
        <w:t xml:space="preserve"> and</w:t>
      </w:r>
      <w:r w:rsidRPr="00260941">
        <w:rPr>
          <w:i/>
          <w:iCs/>
          <w:lang w:val="en-GB"/>
        </w:rPr>
        <w:t xml:space="preserve"> effective sample size</w:t>
      </w:r>
      <w:r w:rsidR="00407BBA" w:rsidRPr="00260941">
        <w:rPr>
          <w:i/>
          <w:iCs/>
          <w:lang w:val="en-GB"/>
        </w:rPr>
        <w:t xml:space="preserve"> (</w:t>
      </w:r>
      <w:proofErr w:type="spellStart"/>
      <w:r w:rsidR="00407BBA" w:rsidRPr="00260941">
        <w:rPr>
          <w:i/>
          <w:iCs/>
          <w:lang w:val="en-GB"/>
        </w:rPr>
        <w:t>n.eff</w:t>
      </w:r>
      <w:proofErr w:type="spellEnd"/>
      <w:r w:rsidR="00407BBA" w:rsidRPr="00260941">
        <w:rPr>
          <w:i/>
          <w:iCs/>
          <w:lang w:val="en-GB"/>
        </w:rPr>
        <w:t>)</w:t>
      </w:r>
      <w:r w:rsidRPr="00260941">
        <w:rPr>
          <w:i/>
          <w:iCs/>
          <w:lang w:val="en-GB"/>
        </w:rPr>
        <w:t>.</w:t>
      </w:r>
    </w:p>
    <w:p w14:paraId="69F7DD57" w14:textId="08D014E8" w:rsidR="007B2B31" w:rsidRPr="00260941" w:rsidRDefault="007B2B31" w:rsidP="009B6C04">
      <w:pPr>
        <w:spacing w:line="480" w:lineRule="auto"/>
        <w:contextualSpacing/>
        <w:rPr>
          <w:lang w:val="en-GB"/>
        </w:rPr>
      </w:pPr>
    </w:p>
    <w:p w14:paraId="31BEC32D" w14:textId="7E526657" w:rsidR="0093414A" w:rsidRPr="00260941" w:rsidRDefault="0093414A" w:rsidP="009B6C04">
      <w:pPr>
        <w:spacing w:line="480" w:lineRule="auto"/>
        <w:contextualSpacing/>
        <w:rPr>
          <w:lang w:val="en-GB"/>
        </w:rPr>
      </w:pPr>
    </w:p>
    <w:p w14:paraId="3A2D255F" w14:textId="76041FF7" w:rsidR="0093414A" w:rsidRPr="00260941" w:rsidRDefault="0093414A" w:rsidP="009B6C04">
      <w:pPr>
        <w:spacing w:line="480" w:lineRule="auto"/>
        <w:contextualSpacing/>
        <w:rPr>
          <w:lang w:val="en-GB"/>
        </w:rPr>
      </w:pPr>
    </w:p>
    <w:p w14:paraId="174B339B" w14:textId="3B0771F0" w:rsidR="00A4314B" w:rsidRPr="00260941" w:rsidRDefault="00A4314B" w:rsidP="009B6C04">
      <w:pPr>
        <w:spacing w:line="480" w:lineRule="auto"/>
        <w:contextualSpacing/>
        <w:rPr>
          <w:lang w:val="en-GB"/>
        </w:rPr>
      </w:pPr>
    </w:p>
    <w:p w14:paraId="27AAD99C" w14:textId="77777777" w:rsidR="00A4314B" w:rsidRPr="00260941" w:rsidRDefault="00A4314B" w:rsidP="009B6C04">
      <w:pPr>
        <w:spacing w:line="480" w:lineRule="auto"/>
        <w:contextualSpacing/>
        <w:rPr>
          <w:lang w:val="en-GB"/>
        </w:rPr>
      </w:pPr>
    </w:p>
    <w:p w14:paraId="11901DBE" w14:textId="66F625AA" w:rsidR="0093414A" w:rsidRPr="00260941" w:rsidRDefault="0093414A" w:rsidP="009B6C04">
      <w:pPr>
        <w:pStyle w:val="Rubrik2"/>
        <w:contextualSpacing/>
        <w:jc w:val="both"/>
        <w:rPr>
          <w:rFonts w:cstheme="minorHAnsi"/>
          <w:i/>
          <w:iCs/>
          <w:sz w:val="22"/>
          <w:szCs w:val="22"/>
          <w:lang w:val="en-GB"/>
        </w:rPr>
      </w:pPr>
      <w:bookmarkStart w:id="184" w:name="_Toc59530759"/>
      <w:r w:rsidRPr="00260941">
        <w:rPr>
          <w:rFonts w:cstheme="minorHAnsi"/>
          <w:i/>
          <w:iCs/>
          <w:sz w:val="22"/>
          <w:szCs w:val="22"/>
          <w:lang w:val="en-GB"/>
        </w:rPr>
        <w:lastRenderedPageBreak/>
        <w:t xml:space="preserve">Maximum consumption rate – including </w:t>
      </w:r>
      <w:r w:rsidR="0064065D" w:rsidRPr="00260941">
        <w:rPr>
          <w:rFonts w:cstheme="minorHAnsi"/>
          <w:i/>
          <w:iCs/>
          <w:sz w:val="22"/>
          <w:szCs w:val="22"/>
          <w:lang w:val="en-GB"/>
        </w:rPr>
        <w:t xml:space="preserve">beyond </w:t>
      </w:r>
      <w:r w:rsidRPr="00260941">
        <w:rPr>
          <w:rFonts w:cstheme="minorHAnsi"/>
          <w:i/>
          <w:iCs/>
          <w:sz w:val="22"/>
          <w:szCs w:val="22"/>
          <w:lang w:val="en-GB"/>
        </w:rPr>
        <w:t>peak temperatures</w:t>
      </w:r>
      <w:bookmarkEnd w:id="184"/>
    </w:p>
    <w:p w14:paraId="4BC2D365" w14:textId="3DF661B0" w:rsidR="007F6846" w:rsidRPr="00B0509D" w:rsidRDefault="001A5159" w:rsidP="009B6C04">
      <w:pPr>
        <w:spacing w:line="480" w:lineRule="auto"/>
        <w:contextualSpacing/>
      </w:pPr>
      <w:r>
        <w:rPr>
          <w:noProof/>
          <w:lang w:eastAsia="sv-SE"/>
        </w:rPr>
        <w:drawing>
          <wp:inline distT="0" distB="0" distL="0" distR="0" wp14:anchorId="300E7B33" wp14:editId="6BCD7AB6">
            <wp:extent cx="5731510" cy="5731510"/>
            <wp:effectExtent l="0" t="0" r="0" b="0"/>
            <wp:docPr id="19" name="Picture 1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E863F7" w14:textId="76B1B101" w:rsidR="00313E72" w:rsidRPr="00260941" w:rsidRDefault="00313E72" w:rsidP="009B6C04">
      <w:pPr>
        <w:spacing w:line="480" w:lineRule="auto"/>
        <w:contextualSpacing/>
        <w:jc w:val="both"/>
        <w:rPr>
          <w:i/>
          <w:iCs/>
          <w:lang w:val="en-GB"/>
        </w:rPr>
      </w:pPr>
      <w:r w:rsidRPr="00260941">
        <w:rPr>
          <w:i/>
          <w:iCs/>
          <w:lang w:val="en-GB"/>
        </w:rPr>
        <w:t>Fig. S</w:t>
      </w:r>
      <w:r w:rsidR="0077665F" w:rsidRPr="00260941">
        <w:rPr>
          <w:i/>
          <w:iCs/>
          <w:lang w:val="en-GB"/>
        </w:rPr>
        <w:t>1</w:t>
      </w:r>
      <w:r w:rsidR="00D30BBB" w:rsidRPr="00260941">
        <w:rPr>
          <w:i/>
          <w:iCs/>
          <w:lang w:val="en-GB"/>
        </w:rPr>
        <w:t>2</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for the global-level parameters for the</w:t>
      </w:r>
      <w:r w:rsidR="00B030B9" w:rsidRPr="00260941">
        <w:rPr>
          <w:i/>
          <w:iCs/>
          <w:lang w:val="en-GB"/>
        </w:rPr>
        <w:t xml:space="preserve"> </w:t>
      </w:r>
      <w:r w:rsidR="00BD233F" w:rsidRPr="00260941">
        <w:rPr>
          <w:i/>
          <w:iCs/>
          <w:lang w:val="en-GB"/>
        </w:rPr>
        <w:t>Sharpe-</w:t>
      </w:r>
      <w:proofErr w:type="spellStart"/>
      <w:r w:rsidR="00BD233F" w:rsidRPr="00260941">
        <w:rPr>
          <w:i/>
          <w:iCs/>
          <w:lang w:val="en-GB"/>
        </w:rPr>
        <w:t>Schoolfield</w:t>
      </w:r>
      <w:proofErr w:type="spellEnd"/>
      <w:r w:rsidR="00BD233F" w:rsidRPr="00260941">
        <w:rPr>
          <w:i/>
          <w:iCs/>
          <w:lang w:val="en-GB"/>
        </w:rPr>
        <w:t xml:space="preserve"> model fitted to </w:t>
      </w:r>
      <w:r w:rsidRPr="00260941">
        <w:rPr>
          <w:i/>
          <w:iCs/>
          <w:lang w:val="en-GB"/>
        </w:rPr>
        <w:t xml:space="preserve">maximum consumption rate </w:t>
      </w:r>
      <w:r w:rsidR="007811FA" w:rsidRPr="00260941">
        <w:rPr>
          <w:i/>
          <w:iCs/>
          <w:lang w:val="en-GB"/>
        </w:rPr>
        <w:t>data</w:t>
      </w:r>
      <w:r w:rsidRPr="00260941">
        <w:rPr>
          <w:i/>
          <w:iCs/>
          <w:lang w:val="en-GB"/>
        </w:rPr>
        <w:t xml:space="preserve"> </w:t>
      </w:r>
      <w:r w:rsidR="00DA3D09" w:rsidRPr="00260941">
        <w:rPr>
          <w:i/>
          <w:iCs/>
          <w:lang w:val="en-GB"/>
        </w:rPr>
        <w:t xml:space="preserve">with </w:t>
      </w:r>
      <w:r w:rsidRPr="00260941">
        <w:rPr>
          <w:i/>
          <w:iCs/>
          <w:lang w:val="en-GB"/>
        </w:rPr>
        <w:t xml:space="preserve">temperatures </w:t>
      </w:r>
      <w:r w:rsidR="00DA3D09" w:rsidRPr="00260941">
        <w:rPr>
          <w:i/>
          <w:iCs/>
          <w:lang w:val="en-GB"/>
        </w:rPr>
        <w:t xml:space="preserve">including beyond </w:t>
      </w:r>
      <w:r w:rsidR="00B66163" w:rsidRPr="00260941">
        <w:rPr>
          <w:i/>
          <w:iCs/>
          <w:lang w:val="en-GB"/>
        </w:rPr>
        <w:t xml:space="preserve">peak </w:t>
      </w:r>
      <w:r w:rsidRPr="00260941">
        <w:rPr>
          <w:i/>
          <w:iCs/>
          <w:lang w:val="en-GB"/>
        </w:rPr>
        <w:t>temperatures.</w:t>
      </w:r>
    </w:p>
    <w:p w14:paraId="498E0507" w14:textId="4AB44ED4" w:rsidR="00313E72" w:rsidRPr="00260941" w:rsidRDefault="00313E72" w:rsidP="009B6C04">
      <w:pPr>
        <w:spacing w:line="480" w:lineRule="auto"/>
        <w:contextualSpacing/>
        <w:rPr>
          <w:lang w:val="en-GB"/>
        </w:rPr>
      </w:pPr>
    </w:p>
    <w:p w14:paraId="0240EF04" w14:textId="101E1152" w:rsidR="00C43948" w:rsidRPr="00260941" w:rsidRDefault="00C43948" w:rsidP="009B6C04">
      <w:pPr>
        <w:spacing w:line="480" w:lineRule="auto"/>
        <w:contextualSpacing/>
        <w:rPr>
          <w:lang w:val="en-GB"/>
        </w:rPr>
      </w:pPr>
    </w:p>
    <w:p w14:paraId="6C8B385A" w14:textId="5E74F15A" w:rsidR="00C43948" w:rsidRPr="00260941" w:rsidRDefault="00C43948" w:rsidP="009B6C04">
      <w:pPr>
        <w:spacing w:line="480" w:lineRule="auto"/>
        <w:contextualSpacing/>
        <w:rPr>
          <w:lang w:val="en-GB"/>
        </w:rPr>
      </w:pPr>
    </w:p>
    <w:p w14:paraId="475BEDB9" w14:textId="3B3150DA" w:rsidR="00C43948" w:rsidRPr="00260941" w:rsidRDefault="00C43948" w:rsidP="009B6C04">
      <w:pPr>
        <w:spacing w:line="480" w:lineRule="auto"/>
        <w:contextualSpacing/>
        <w:rPr>
          <w:lang w:val="en-GB"/>
        </w:rPr>
      </w:pPr>
    </w:p>
    <w:p w14:paraId="6DF79ABA" w14:textId="41D5308C" w:rsidR="00C43948" w:rsidRPr="00260941" w:rsidRDefault="00C43948" w:rsidP="009B6C04">
      <w:pPr>
        <w:spacing w:line="480" w:lineRule="auto"/>
        <w:contextualSpacing/>
        <w:rPr>
          <w:lang w:val="en-GB"/>
        </w:rPr>
      </w:pPr>
    </w:p>
    <w:p w14:paraId="2AB450EA" w14:textId="6E3DD902" w:rsidR="00515139" w:rsidRPr="00B0509D" w:rsidRDefault="008A639E" w:rsidP="009B6C04">
      <w:pPr>
        <w:spacing w:line="480" w:lineRule="auto"/>
        <w:contextualSpacing/>
      </w:pPr>
      <w:r>
        <w:rPr>
          <w:noProof/>
          <w:lang w:eastAsia="sv-SE"/>
        </w:rPr>
        <w:lastRenderedPageBreak/>
        <w:drawing>
          <wp:inline distT="0" distB="0" distL="0" distR="0" wp14:anchorId="55BB2719" wp14:editId="3812733E">
            <wp:extent cx="5731510" cy="5731510"/>
            <wp:effectExtent l="0" t="0" r="0" b="0"/>
            <wp:docPr id="20" name="Picture 2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scatter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B6173B7" w14:textId="3D126E0F" w:rsidR="00C43948" w:rsidRPr="00260941" w:rsidRDefault="00C43948" w:rsidP="009B6C04">
      <w:pPr>
        <w:spacing w:line="480" w:lineRule="auto"/>
        <w:contextualSpacing/>
        <w:jc w:val="both"/>
        <w:rPr>
          <w:i/>
          <w:iCs/>
          <w:lang w:val="en-GB"/>
        </w:rPr>
      </w:pPr>
      <w:r w:rsidRPr="00260941">
        <w:rPr>
          <w:i/>
          <w:iCs/>
          <w:lang w:val="en-GB"/>
        </w:rPr>
        <w:t>Fig. S</w:t>
      </w:r>
      <w:r w:rsidR="0077665F" w:rsidRPr="00260941">
        <w:rPr>
          <w:i/>
          <w:iCs/>
          <w:lang w:val="en-GB"/>
        </w:rPr>
        <w:t>1</w:t>
      </w:r>
      <w:r w:rsidR="000A7167" w:rsidRPr="00260941">
        <w:rPr>
          <w:i/>
          <w:iCs/>
          <w:lang w:val="en-GB"/>
        </w:rPr>
        <w:t>3</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EE31FD" w:rsidRPr="00260941">
        <w:rPr>
          <w:rFonts w:eastAsiaTheme="minorEastAsia"/>
          <w:i/>
          <w:iCs/>
          <w:lang w:val="en-GB"/>
        </w:rPr>
        <w:t>Sharpe-</w:t>
      </w:r>
      <w:proofErr w:type="spellStart"/>
      <w:r w:rsidR="00EE31FD" w:rsidRPr="00260941">
        <w:rPr>
          <w:rFonts w:eastAsiaTheme="minorEastAsia"/>
          <w:i/>
          <w:iCs/>
          <w:lang w:val="en-GB"/>
        </w:rPr>
        <w:t>Schoolfield</w:t>
      </w:r>
      <w:proofErr w:type="spellEnd"/>
      <w:r w:rsidR="00EE31FD" w:rsidRPr="00260941">
        <w:rPr>
          <w:rFonts w:eastAsiaTheme="minorEastAsia"/>
          <w:i/>
          <w:iCs/>
          <w:lang w:val="en-GB"/>
        </w:rPr>
        <w:t xml:space="preserve"> model fitted to </w:t>
      </w:r>
      <w:r w:rsidRPr="00260941">
        <w:rPr>
          <w:rFonts w:eastAsiaTheme="minorEastAsia"/>
          <w:i/>
          <w:iCs/>
          <w:lang w:val="en-GB"/>
        </w:rPr>
        <w:t>maximum consumption rate</w:t>
      </w:r>
      <w:r w:rsidRPr="00260941">
        <w:rPr>
          <w:i/>
          <w:iCs/>
          <w:lang w:val="en-GB"/>
        </w:rPr>
        <w:t xml:space="preserve"> </w:t>
      </w:r>
      <w:r w:rsidR="00ED0988" w:rsidRPr="00260941">
        <w:rPr>
          <w:i/>
          <w:iCs/>
          <w:lang w:val="en-GB"/>
        </w:rPr>
        <w:t xml:space="preserve">data </w:t>
      </w:r>
      <w:r w:rsidR="005A7378" w:rsidRPr="00260941">
        <w:rPr>
          <w:i/>
          <w:iCs/>
          <w:lang w:val="en-GB"/>
        </w:rPr>
        <w:t>(including data beyond peak)</w:t>
      </w:r>
      <w:r w:rsidRPr="00260941">
        <w:rPr>
          <w:i/>
          <w:iCs/>
          <w:lang w:val="en-GB"/>
        </w:rPr>
        <w:t xml:space="preserve">. This factor is based on the comparison of between and within-chain variation for the same parameter. A value close to one implies chains converged to the same distribution. </w:t>
      </w:r>
      <w:r w:rsidR="001D3E87" w:rsidRPr="00260941">
        <w:rPr>
          <w:i/>
          <w:iCs/>
          <w:lang w:val="en-GB"/>
        </w:rPr>
        <w:t>The index of the parameter corresponds to species in alphabetical order.</w:t>
      </w:r>
    </w:p>
    <w:p w14:paraId="67FBC88A" w14:textId="414944CD" w:rsidR="000C3FBD" w:rsidRPr="00260941" w:rsidRDefault="000C3FBD" w:rsidP="009B6C04">
      <w:pPr>
        <w:spacing w:line="480" w:lineRule="auto"/>
        <w:contextualSpacing/>
        <w:jc w:val="both"/>
        <w:rPr>
          <w:lang w:val="en-GB"/>
        </w:rPr>
      </w:pPr>
    </w:p>
    <w:p w14:paraId="32E1512D" w14:textId="08F409FC" w:rsidR="000C3FBD" w:rsidRPr="00260941" w:rsidRDefault="000C3FBD" w:rsidP="009B6C04">
      <w:pPr>
        <w:spacing w:line="480" w:lineRule="auto"/>
        <w:contextualSpacing/>
        <w:jc w:val="both"/>
        <w:rPr>
          <w:lang w:val="en-GB"/>
        </w:rPr>
      </w:pPr>
    </w:p>
    <w:p w14:paraId="75B82FFB" w14:textId="77777777" w:rsidR="00DA4FAD" w:rsidRPr="00260941" w:rsidRDefault="00DA4FAD" w:rsidP="009B6C04">
      <w:pPr>
        <w:spacing w:line="480" w:lineRule="auto"/>
        <w:contextualSpacing/>
        <w:jc w:val="both"/>
        <w:rPr>
          <w:lang w:val="en-GB"/>
        </w:rPr>
      </w:pPr>
    </w:p>
    <w:p w14:paraId="7132B390" w14:textId="0CD02517" w:rsidR="000C3FBD" w:rsidRPr="00B0509D" w:rsidRDefault="007A46D3" w:rsidP="009B6C04">
      <w:pPr>
        <w:spacing w:line="480" w:lineRule="auto"/>
        <w:contextualSpacing/>
        <w:jc w:val="both"/>
      </w:pPr>
      <w:r>
        <w:rPr>
          <w:noProof/>
          <w:lang w:eastAsia="sv-SE"/>
        </w:rPr>
        <w:lastRenderedPageBreak/>
        <w:drawing>
          <wp:inline distT="0" distB="0" distL="0" distR="0" wp14:anchorId="282BA2BF" wp14:editId="21C49253">
            <wp:extent cx="5731510" cy="5731510"/>
            <wp:effectExtent l="0" t="0" r="0" b="0"/>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4F7B76" w14:textId="5F3FD3FC" w:rsidR="00894F89" w:rsidRPr="00260941" w:rsidRDefault="00894F89" w:rsidP="009B6C04">
      <w:pPr>
        <w:spacing w:line="480" w:lineRule="auto"/>
        <w:contextualSpacing/>
        <w:jc w:val="both"/>
        <w:rPr>
          <w:rFonts w:eastAsiaTheme="minorEastAsia"/>
          <w:i/>
          <w:iCs/>
          <w:lang w:val="en-GB"/>
        </w:rPr>
      </w:pPr>
      <w:r w:rsidRPr="00260941">
        <w:rPr>
          <w:i/>
          <w:iCs/>
          <w:lang w:val="en-GB"/>
        </w:rPr>
        <w:t>Fig. S</w:t>
      </w:r>
      <w:r w:rsidR="0077665F" w:rsidRPr="00260941">
        <w:rPr>
          <w:i/>
          <w:iCs/>
          <w:lang w:val="en-GB"/>
        </w:rPr>
        <w:t>1</w:t>
      </w:r>
      <w:r w:rsidR="00893AFC" w:rsidRPr="00260941">
        <w:rPr>
          <w:i/>
          <w:iCs/>
          <w:lang w:val="en-GB"/>
        </w:rPr>
        <w:t>4</w:t>
      </w:r>
      <w:r w:rsidRPr="00260941">
        <w:rPr>
          <w:i/>
          <w:iCs/>
          <w:lang w:val="en-GB"/>
        </w:rPr>
        <w:t>. A) Model fit (mean) f</w:t>
      </w:r>
      <w:r w:rsidR="00FA3281" w:rsidRPr="00260941">
        <w:rPr>
          <w:i/>
          <w:iCs/>
          <w:lang w:val="en-GB"/>
        </w:rPr>
        <w:t>or the Sharpe-</w:t>
      </w:r>
      <w:proofErr w:type="spellStart"/>
      <w:r w:rsidR="00FA3281" w:rsidRPr="00260941">
        <w:rPr>
          <w:i/>
          <w:iCs/>
          <w:lang w:val="en-GB"/>
        </w:rPr>
        <w:t>Schoolfield</w:t>
      </w:r>
      <w:proofErr w:type="spellEnd"/>
      <w:r w:rsidRPr="00260941">
        <w:rPr>
          <w:i/>
          <w:iCs/>
          <w:lang w:val="en-GB"/>
        </w:rPr>
        <w:t xml:space="preserve"> model </w:t>
      </w:r>
      <w:r w:rsidR="00FA3281" w:rsidRPr="00260941">
        <w:rPr>
          <w:i/>
          <w:iCs/>
          <w:lang w:val="en-GB"/>
        </w:rPr>
        <w:t xml:space="preserve">fitted to </w:t>
      </w:r>
      <w:r w:rsidRPr="00260941">
        <w:rPr>
          <w:i/>
          <w:iCs/>
          <w:lang w:val="en-GB"/>
        </w:rPr>
        <w:t>maximum consumption rate</w:t>
      </w:r>
      <w:r w:rsidRPr="00260941">
        <w:rPr>
          <w:rFonts w:eastAsiaTheme="minorEastAsia"/>
          <w:i/>
          <w:iCs/>
          <w:lang w:val="en-GB"/>
        </w:rPr>
        <w:t xml:space="preserve"> </w:t>
      </w:r>
      <w:r w:rsidR="00FA3281" w:rsidRPr="00260941">
        <w:rPr>
          <w:rFonts w:eastAsiaTheme="minorEastAsia"/>
          <w:i/>
          <w:iCs/>
          <w:lang w:val="en-GB"/>
        </w:rPr>
        <w:t xml:space="preserve">data </w:t>
      </w:r>
      <w:r w:rsidR="00C87756" w:rsidRPr="00260941">
        <w:rPr>
          <w:rFonts w:eastAsiaTheme="minorEastAsia"/>
          <w:i/>
          <w:iCs/>
          <w:lang w:val="en-GB"/>
        </w:rPr>
        <w:t xml:space="preserve">including </w:t>
      </w:r>
      <w:r w:rsidRPr="00260941">
        <w:rPr>
          <w:rFonts w:eastAsiaTheme="minorEastAsia"/>
          <w:i/>
          <w:iCs/>
          <w:lang w:val="en-GB"/>
        </w:rPr>
        <w:t xml:space="preserve">temperatures </w:t>
      </w:r>
      <w:r w:rsidR="00C87756" w:rsidRPr="00260941">
        <w:rPr>
          <w:rFonts w:eastAsiaTheme="minorEastAsia"/>
          <w:i/>
          <w:iCs/>
          <w:lang w:val="en-GB"/>
        </w:rPr>
        <w:t xml:space="preserve">beyond </w:t>
      </w:r>
      <w:r w:rsidRPr="00260941">
        <w:rPr>
          <w:rFonts w:eastAsiaTheme="minorEastAsia"/>
          <w:i/>
          <w:iCs/>
          <w:lang w:val="en-GB"/>
        </w:rPr>
        <w:t xml:space="preserve">peak (by species).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0A03B966" w14:textId="0109D479" w:rsidR="00152A43" w:rsidRPr="00B0509D" w:rsidRDefault="0055342A" w:rsidP="009B6C04">
      <w:pPr>
        <w:spacing w:line="480" w:lineRule="auto"/>
        <w:contextualSpacing/>
      </w:pPr>
      <w:r>
        <w:rPr>
          <w:noProof/>
          <w:lang w:eastAsia="sv-SE"/>
        </w:rPr>
        <w:lastRenderedPageBreak/>
        <w:drawing>
          <wp:inline distT="0" distB="0" distL="0" distR="0" wp14:anchorId="7128D5FC" wp14:editId="11D4FE4D">
            <wp:extent cx="5731510" cy="5731510"/>
            <wp:effectExtent l="0" t="0" r="0" b="0"/>
            <wp:docPr id="23" name="Picture 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line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BFBFD8D" w14:textId="0BBC2B51" w:rsidR="00152A43" w:rsidRPr="00260941" w:rsidRDefault="00152A43" w:rsidP="009B6C04">
      <w:pPr>
        <w:spacing w:line="480" w:lineRule="auto"/>
        <w:contextualSpacing/>
        <w:jc w:val="both"/>
        <w:rPr>
          <w:i/>
          <w:iCs/>
          <w:lang w:val="en-GB"/>
        </w:rPr>
      </w:pPr>
      <w:r w:rsidRPr="00260941">
        <w:rPr>
          <w:i/>
          <w:iCs/>
          <w:lang w:val="en-GB"/>
        </w:rPr>
        <w:t>Fig. S</w:t>
      </w:r>
      <w:r w:rsidR="0077665F" w:rsidRPr="00260941">
        <w:rPr>
          <w:i/>
          <w:iCs/>
          <w:lang w:val="en-GB"/>
        </w:rPr>
        <w:t>1</w:t>
      </w:r>
      <w:r w:rsidR="00AE3B92" w:rsidRPr="00260941">
        <w:rPr>
          <w:i/>
          <w:iCs/>
          <w:lang w:val="en-GB"/>
        </w:rPr>
        <w:t>5</w:t>
      </w:r>
      <w:r w:rsidRPr="00260941">
        <w:rPr>
          <w:i/>
          <w:iCs/>
          <w:lang w:val="en-GB"/>
        </w:rPr>
        <w:t xml:space="preserve">. Posterior (black) and prior distribution (red) for the global parameters in the </w:t>
      </w:r>
      <w:r w:rsidR="00C46519" w:rsidRPr="00260941">
        <w:rPr>
          <w:i/>
          <w:iCs/>
          <w:lang w:val="en-GB"/>
        </w:rPr>
        <w:t>Sharpe-</w:t>
      </w:r>
      <w:proofErr w:type="spellStart"/>
      <w:r w:rsidR="00C46519" w:rsidRPr="00260941">
        <w:rPr>
          <w:i/>
          <w:iCs/>
          <w:lang w:val="en-GB"/>
        </w:rPr>
        <w:t>Schoolfield</w:t>
      </w:r>
      <w:proofErr w:type="spellEnd"/>
      <w:r w:rsidR="00C85FF3" w:rsidRPr="00260941">
        <w:rPr>
          <w:i/>
          <w:iCs/>
          <w:lang w:val="en-GB"/>
        </w:rPr>
        <w:t xml:space="preserve"> </w:t>
      </w:r>
      <w:r w:rsidRPr="00260941">
        <w:rPr>
          <w:i/>
          <w:iCs/>
          <w:lang w:val="en-GB"/>
        </w:rPr>
        <w:t>model for maximum consumption rate including data beyond peak, including their % overlap</w:t>
      </w:r>
      <w:r w:rsidR="00617BFA" w:rsidRPr="00260941">
        <w:rPr>
          <w:i/>
          <w:iCs/>
          <w:lang w:val="en-GB"/>
        </w:rPr>
        <w:t xml:space="preserve"> </w:t>
      </w:r>
      <w:r w:rsidR="005E6C7D" w:rsidRPr="00260941">
        <w:rPr>
          <w:i/>
          <w:iCs/>
          <w:lang w:val="en-GB"/>
        </w:rPr>
        <w:t xml:space="preserve">(rounded) </w:t>
      </w:r>
      <w:r w:rsidR="00617BFA" w:rsidRPr="00260941">
        <w:rPr>
          <w:i/>
          <w:iCs/>
          <w:lang w:val="en-GB"/>
        </w:rPr>
        <w:t xml:space="preserve">and </w:t>
      </w:r>
      <w:r w:rsidRPr="00260941">
        <w:rPr>
          <w:i/>
          <w:iCs/>
          <w:lang w:val="en-GB"/>
        </w:rPr>
        <w:t>effective sample size</w:t>
      </w:r>
      <w:r w:rsidR="00A759C0" w:rsidRPr="00260941">
        <w:rPr>
          <w:i/>
          <w:iCs/>
          <w:lang w:val="en-GB"/>
        </w:rPr>
        <w:t xml:space="preserve"> (</w:t>
      </w:r>
      <w:proofErr w:type="spellStart"/>
      <w:r w:rsidR="00A759C0" w:rsidRPr="00260941">
        <w:rPr>
          <w:i/>
          <w:iCs/>
          <w:lang w:val="en-GB"/>
        </w:rPr>
        <w:t>n.eff</w:t>
      </w:r>
      <w:proofErr w:type="spellEnd"/>
      <w:r w:rsidR="00A759C0" w:rsidRPr="00260941">
        <w:rPr>
          <w:i/>
          <w:iCs/>
          <w:lang w:val="en-GB"/>
        </w:rPr>
        <w:t>)</w:t>
      </w:r>
      <w:r w:rsidRPr="00260941">
        <w:rPr>
          <w:i/>
          <w:iCs/>
          <w:lang w:val="en-GB"/>
        </w:rPr>
        <w:t>.</w:t>
      </w:r>
    </w:p>
    <w:p w14:paraId="4C845BCC" w14:textId="05EC4DA3" w:rsidR="00152A43" w:rsidRPr="00260941" w:rsidRDefault="00152A43" w:rsidP="009B6C04">
      <w:pPr>
        <w:spacing w:line="480" w:lineRule="auto"/>
        <w:contextualSpacing/>
        <w:rPr>
          <w:lang w:val="en-GB"/>
        </w:rPr>
      </w:pPr>
    </w:p>
    <w:p w14:paraId="556B1F62" w14:textId="20E1D378" w:rsidR="00570475" w:rsidRPr="00260941" w:rsidRDefault="00570475" w:rsidP="009B6C04">
      <w:pPr>
        <w:spacing w:line="480" w:lineRule="auto"/>
        <w:contextualSpacing/>
        <w:rPr>
          <w:lang w:val="en-GB"/>
        </w:rPr>
      </w:pPr>
    </w:p>
    <w:p w14:paraId="127A6F40" w14:textId="62CE3E28" w:rsidR="00570475" w:rsidRPr="00260941" w:rsidRDefault="00570475" w:rsidP="009B6C04">
      <w:pPr>
        <w:spacing w:line="480" w:lineRule="auto"/>
        <w:contextualSpacing/>
        <w:rPr>
          <w:lang w:val="en-GB"/>
        </w:rPr>
      </w:pPr>
    </w:p>
    <w:p w14:paraId="1D335D53" w14:textId="1808E89F" w:rsidR="00570475" w:rsidRPr="00260941" w:rsidRDefault="00570475" w:rsidP="009B6C04">
      <w:pPr>
        <w:spacing w:line="480" w:lineRule="auto"/>
        <w:contextualSpacing/>
        <w:rPr>
          <w:lang w:val="en-GB"/>
        </w:rPr>
      </w:pPr>
    </w:p>
    <w:p w14:paraId="28D0CC3E" w14:textId="6B8367C1" w:rsidR="00570475" w:rsidRPr="00260941" w:rsidRDefault="00570475" w:rsidP="009B6C04">
      <w:pPr>
        <w:spacing w:line="480" w:lineRule="auto"/>
        <w:contextualSpacing/>
        <w:rPr>
          <w:lang w:val="en-GB"/>
        </w:rPr>
      </w:pPr>
    </w:p>
    <w:p w14:paraId="5C05FD2C" w14:textId="461F08FB" w:rsidR="00646A26" w:rsidRPr="00B0509D" w:rsidRDefault="00130327" w:rsidP="009B6C04">
      <w:pPr>
        <w:pStyle w:val="Rubrik2"/>
        <w:contextualSpacing/>
        <w:jc w:val="both"/>
        <w:rPr>
          <w:rFonts w:cstheme="minorHAnsi"/>
          <w:i/>
          <w:iCs/>
          <w:sz w:val="22"/>
          <w:szCs w:val="22"/>
        </w:rPr>
      </w:pPr>
      <w:bookmarkStart w:id="185" w:name="_Toc59530760"/>
      <w:proofErr w:type="spellStart"/>
      <w:r w:rsidRPr="00B0509D">
        <w:rPr>
          <w:rFonts w:cstheme="minorHAnsi"/>
          <w:i/>
          <w:iCs/>
          <w:sz w:val="22"/>
          <w:szCs w:val="22"/>
        </w:rPr>
        <w:lastRenderedPageBreak/>
        <w:t>Metabolic</w:t>
      </w:r>
      <w:proofErr w:type="spellEnd"/>
      <w:r w:rsidRPr="00B0509D">
        <w:rPr>
          <w:rFonts w:cstheme="minorHAnsi"/>
          <w:i/>
          <w:iCs/>
          <w:sz w:val="22"/>
          <w:szCs w:val="22"/>
        </w:rPr>
        <w:t xml:space="preserve"> rate</w:t>
      </w:r>
      <w:bookmarkEnd w:id="185"/>
    </w:p>
    <w:p w14:paraId="2FA8677E" w14:textId="46F361D9" w:rsidR="009428CD" w:rsidRPr="00B0509D" w:rsidRDefault="00CD73B1" w:rsidP="009B6C04">
      <w:pPr>
        <w:spacing w:line="480" w:lineRule="auto"/>
        <w:contextualSpacing/>
        <w:jc w:val="center"/>
      </w:pPr>
      <w:r>
        <w:rPr>
          <w:noProof/>
          <w:lang w:eastAsia="sv-SE"/>
        </w:rPr>
        <w:drawing>
          <wp:inline distT="0" distB="0" distL="0" distR="0" wp14:anchorId="01FDA93D" wp14:editId="500C2F9F">
            <wp:extent cx="5731510" cy="5731510"/>
            <wp:effectExtent l="0" t="0" r="0" b="0"/>
            <wp:docPr id="26" name="Picture 26"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shape&#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F5C12C" w14:textId="7A36B699" w:rsidR="008727A7" w:rsidRPr="00260941" w:rsidRDefault="008727A7" w:rsidP="009B6C04">
      <w:pPr>
        <w:spacing w:line="480" w:lineRule="auto"/>
        <w:contextualSpacing/>
        <w:jc w:val="both"/>
        <w:rPr>
          <w:i/>
          <w:iCs/>
          <w:lang w:val="en-GB"/>
        </w:rPr>
      </w:pPr>
      <w:r w:rsidRPr="00260941">
        <w:rPr>
          <w:i/>
          <w:iCs/>
          <w:lang w:val="en-GB"/>
        </w:rPr>
        <w:t xml:space="preserve">Fig. </w:t>
      </w:r>
      <w:r w:rsidR="00F46AB4" w:rsidRPr="00260941">
        <w:rPr>
          <w:i/>
          <w:iCs/>
          <w:lang w:val="en-GB"/>
        </w:rPr>
        <w:t>S</w:t>
      </w:r>
      <w:r w:rsidR="0077665F" w:rsidRPr="00260941">
        <w:rPr>
          <w:i/>
          <w:iCs/>
          <w:lang w:val="en-GB"/>
        </w:rPr>
        <w:t>1</w:t>
      </w:r>
      <w:r w:rsidR="00DC51CF" w:rsidRPr="00260941">
        <w:rPr>
          <w:i/>
          <w:iCs/>
          <w:lang w:val="en-GB"/>
        </w:rPr>
        <w:t>6</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xml:space="preserve">), for the global-level parameters for the metabolic rate model at temperatures below </w:t>
      </w:r>
      <w:r w:rsidR="00EA4072" w:rsidRPr="00260941">
        <w:rPr>
          <w:i/>
          <w:iCs/>
          <w:lang w:val="en-GB"/>
        </w:rPr>
        <w:t xml:space="preserve">peak </w:t>
      </w:r>
      <w:r w:rsidRPr="00260941">
        <w:rPr>
          <w:i/>
          <w:iCs/>
          <w:lang w:val="en-GB"/>
        </w:rPr>
        <w:t>temperatures.</w:t>
      </w:r>
    </w:p>
    <w:p w14:paraId="404AB8CF" w14:textId="334FF2DE" w:rsidR="002A1574" w:rsidRPr="00260941" w:rsidRDefault="002A1574" w:rsidP="009B6C04">
      <w:pPr>
        <w:spacing w:line="480" w:lineRule="auto"/>
        <w:contextualSpacing/>
        <w:rPr>
          <w:lang w:val="en-GB"/>
        </w:rPr>
      </w:pPr>
    </w:p>
    <w:p w14:paraId="1D24EBDE" w14:textId="3D54AC6B" w:rsidR="00A3045E" w:rsidRPr="00260941" w:rsidRDefault="00A3045E" w:rsidP="009B6C04">
      <w:pPr>
        <w:spacing w:line="480" w:lineRule="auto"/>
        <w:contextualSpacing/>
        <w:rPr>
          <w:lang w:val="en-GB"/>
        </w:rPr>
      </w:pPr>
    </w:p>
    <w:p w14:paraId="746753EB" w14:textId="5DE862D2" w:rsidR="00A3045E" w:rsidRPr="00260941" w:rsidRDefault="00A3045E" w:rsidP="009B6C04">
      <w:pPr>
        <w:spacing w:line="480" w:lineRule="auto"/>
        <w:contextualSpacing/>
        <w:rPr>
          <w:lang w:val="en-GB"/>
        </w:rPr>
      </w:pPr>
    </w:p>
    <w:p w14:paraId="3723F066" w14:textId="78214031" w:rsidR="00A3045E" w:rsidRPr="00260941" w:rsidRDefault="00A3045E" w:rsidP="009B6C04">
      <w:pPr>
        <w:spacing w:line="480" w:lineRule="auto"/>
        <w:contextualSpacing/>
        <w:rPr>
          <w:lang w:val="en-GB"/>
        </w:rPr>
      </w:pPr>
    </w:p>
    <w:p w14:paraId="2EA8A2A5" w14:textId="07954636" w:rsidR="00A3045E" w:rsidRPr="00260941" w:rsidRDefault="00A3045E" w:rsidP="009B6C04">
      <w:pPr>
        <w:spacing w:line="480" w:lineRule="auto"/>
        <w:contextualSpacing/>
        <w:jc w:val="center"/>
        <w:rPr>
          <w:noProof/>
          <w:lang w:val="en-GB" w:eastAsia="sv-SE"/>
        </w:rPr>
      </w:pPr>
    </w:p>
    <w:p w14:paraId="04B328EA" w14:textId="57FE984F" w:rsidR="00DA2A32" w:rsidRPr="00B0509D" w:rsidRDefault="0035752E" w:rsidP="009B6C04">
      <w:pPr>
        <w:spacing w:line="480" w:lineRule="auto"/>
        <w:contextualSpacing/>
        <w:jc w:val="center"/>
      </w:pPr>
      <w:r>
        <w:rPr>
          <w:noProof/>
          <w:lang w:eastAsia="sv-SE"/>
        </w:rPr>
        <w:lastRenderedPageBreak/>
        <w:drawing>
          <wp:inline distT="0" distB="0" distL="0" distR="0" wp14:anchorId="5D25F20D" wp14:editId="72C0C5E1">
            <wp:extent cx="5731510" cy="7319010"/>
            <wp:effectExtent l="0" t="0" r="0" b="0"/>
            <wp:docPr id="27" name="Picture 27"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line chart, scatter 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7319010"/>
                    </a:xfrm>
                    <a:prstGeom prst="rect">
                      <a:avLst/>
                    </a:prstGeom>
                  </pic:spPr>
                </pic:pic>
              </a:graphicData>
            </a:graphic>
          </wp:inline>
        </w:drawing>
      </w:r>
    </w:p>
    <w:p w14:paraId="616BDBA9" w14:textId="47693700" w:rsidR="00300EFC" w:rsidRPr="00260941" w:rsidRDefault="00300EFC" w:rsidP="009B6C04">
      <w:pPr>
        <w:spacing w:line="480" w:lineRule="auto"/>
        <w:contextualSpacing/>
        <w:jc w:val="both"/>
        <w:rPr>
          <w:i/>
          <w:iCs/>
          <w:lang w:val="en-GB"/>
        </w:rPr>
      </w:pPr>
      <w:commentRangeStart w:id="186"/>
      <w:r w:rsidRPr="00260941">
        <w:rPr>
          <w:i/>
          <w:iCs/>
          <w:lang w:val="en-GB"/>
        </w:rPr>
        <w:t xml:space="preserve">Fig. </w:t>
      </w:r>
      <w:r w:rsidR="002B783E" w:rsidRPr="00260941">
        <w:rPr>
          <w:i/>
          <w:iCs/>
          <w:lang w:val="en-GB"/>
        </w:rPr>
        <w:t>S</w:t>
      </w:r>
      <w:r w:rsidR="00A853EB" w:rsidRPr="00260941">
        <w:rPr>
          <w:i/>
          <w:iCs/>
          <w:lang w:val="en-GB"/>
        </w:rPr>
        <w:t>17</w:t>
      </w:r>
      <w:commentRangeEnd w:id="186"/>
      <w:r w:rsidR="006E1DE4">
        <w:rPr>
          <w:rStyle w:val="Kommentarsreferens"/>
        </w:rPr>
        <w:commentReference w:id="186"/>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D31779" w:rsidRPr="00260941">
        <w:rPr>
          <w:rFonts w:eastAsiaTheme="minorEastAsia"/>
          <w:i/>
          <w:iCs/>
          <w:lang w:val="en-GB"/>
        </w:rPr>
        <w:t xml:space="preserve">metabolic </w:t>
      </w:r>
      <w:r w:rsidRPr="00260941">
        <w:rPr>
          <w:rFonts w:eastAsiaTheme="minorEastAsia"/>
          <w:i/>
          <w:iCs/>
          <w:lang w:val="en-GB"/>
        </w:rPr>
        <w:t>rate</w:t>
      </w:r>
      <w:r w:rsidRPr="00260941">
        <w:rPr>
          <w:i/>
          <w:iCs/>
          <w:lang w:val="en-GB"/>
        </w:rPr>
        <w:t xml:space="preserve"> model. This factor is based on the comparison of between and within-chain variation for the same parameter. A value close to one implies chains converged to the same distribution.</w:t>
      </w:r>
      <w:r w:rsidR="00750104" w:rsidRPr="00260941">
        <w:rPr>
          <w:i/>
          <w:iCs/>
          <w:lang w:val="en-GB"/>
        </w:rPr>
        <w:t xml:space="preserve"> </w:t>
      </w:r>
      <w:r w:rsidR="00DD1D1F" w:rsidRPr="00260941">
        <w:rPr>
          <w:i/>
          <w:iCs/>
          <w:lang w:val="en-GB"/>
        </w:rPr>
        <w:t>The index of the parameter corresponds to species in alphabetical order.</w:t>
      </w:r>
    </w:p>
    <w:p w14:paraId="79FF0F5E" w14:textId="00FC2F13" w:rsidR="00F55405" w:rsidRPr="00B0509D" w:rsidRDefault="0039318D" w:rsidP="009B6C04">
      <w:pPr>
        <w:spacing w:line="480" w:lineRule="auto"/>
        <w:contextualSpacing/>
        <w:jc w:val="both"/>
        <w:rPr>
          <w:rFonts w:eastAsiaTheme="minorEastAsia"/>
        </w:rPr>
      </w:pPr>
      <w:r>
        <w:rPr>
          <w:rFonts w:eastAsiaTheme="minorEastAsia"/>
          <w:noProof/>
          <w:lang w:eastAsia="sv-SE"/>
        </w:rPr>
        <w:lastRenderedPageBreak/>
        <w:drawing>
          <wp:inline distT="0" distB="0" distL="0" distR="0" wp14:anchorId="65A69B41" wp14:editId="68B3132D">
            <wp:extent cx="5731510" cy="5731510"/>
            <wp:effectExtent l="0" t="0" r="0" b="0"/>
            <wp:docPr id="28" name="Picture 2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4967871" w14:textId="4C958029" w:rsidR="00E87572" w:rsidRPr="00260941" w:rsidRDefault="00E87572" w:rsidP="009B6C04">
      <w:pPr>
        <w:spacing w:line="480" w:lineRule="auto"/>
        <w:contextualSpacing/>
        <w:jc w:val="both"/>
        <w:rPr>
          <w:rFonts w:eastAsiaTheme="minorEastAsia"/>
          <w:i/>
          <w:iCs/>
          <w:lang w:val="en-GB"/>
        </w:rPr>
      </w:pPr>
      <w:r w:rsidRPr="00260941">
        <w:rPr>
          <w:i/>
          <w:iCs/>
          <w:lang w:val="en-GB"/>
        </w:rPr>
        <w:t>Fig. S</w:t>
      </w:r>
      <w:r w:rsidR="00D254E9" w:rsidRPr="00260941">
        <w:rPr>
          <w:i/>
          <w:iCs/>
          <w:lang w:val="en-GB"/>
        </w:rPr>
        <w:t>18</w:t>
      </w:r>
      <w:r w:rsidRPr="00260941">
        <w:rPr>
          <w:i/>
          <w:iCs/>
          <w:lang w:val="en-GB"/>
        </w:rPr>
        <w:t xml:space="preserve">. A) Model fit (mean) for the </w:t>
      </w:r>
      <w:r w:rsidR="00CB6023" w:rsidRPr="00260941">
        <w:rPr>
          <w:i/>
          <w:iCs/>
          <w:lang w:val="en-GB"/>
        </w:rPr>
        <w:t xml:space="preserve">log-linear </w:t>
      </w:r>
      <w:r w:rsidRPr="00260941">
        <w:rPr>
          <w:i/>
          <w:iCs/>
          <w:lang w:val="en-GB"/>
        </w:rPr>
        <w:t xml:space="preserve">model of </w:t>
      </w:r>
      <w:r w:rsidR="00CB6023" w:rsidRPr="00260941">
        <w:rPr>
          <w:i/>
          <w:iCs/>
          <w:lang w:val="en-GB"/>
        </w:rPr>
        <w:t xml:space="preserve">metabolic </w:t>
      </w:r>
      <w:r w:rsidRPr="00260941">
        <w:rPr>
          <w:i/>
          <w:iCs/>
          <w:lang w:val="en-GB"/>
        </w:rPr>
        <w:t>rate</w:t>
      </w:r>
      <w:r w:rsidRPr="00260941">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56AC0D3D" w14:textId="2881A92C" w:rsidR="007B634F" w:rsidRPr="00260941" w:rsidRDefault="007B634F" w:rsidP="009B6C04">
      <w:pPr>
        <w:spacing w:line="480" w:lineRule="auto"/>
        <w:contextualSpacing/>
        <w:jc w:val="both"/>
        <w:rPr>
          <w:lang w:val="en-GB"/>
        </w:rPr>
      </w:pPr>
    </w:p>
    <w:p w14:paraId="1143B675" w14:textId="57DBC8A8" w:rsidR="007B634F" w:rsidRPr="00B0509D" w:rsidRDefault="00903972" w:rsidP="009B6C04">
      <w:pPr>
        <w:spacing w:line="480" w:lineRule="auto"/>
        <w:contextualSpacing/>
        <w:jc w:val="both"/>
      </w:pPr>
      <w:r>
        <w:rPr>
          <w:noProof/>
          <w:lang w:eastAsia="sv-SE"/>
        </w:rPr>
        <w:lastRenderedPageBreak/>
        <w:drawing>
          <wp:inline distT="0" distB="0" distL="0" distR="0" wp14:anchorId="25ADBA1D" wp14:editId="320FD16C">
            <wp:extent cx="5731510" cy="5731510"/>
            <wp:effectExtent l="0" t="0" r="0" b="0"/>
            <wp:docPr id="29" name="Picture 29" descr="Diagram,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 polygon&#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478F24E" w14:textId="30BE139D" w:rsidR="007B634F" w:rsidRPr="00260941" w:rsidRDefault="007B634F" w:rsidP="009B6C04">
      <w:pPr>
        <w:spacing w:line="480" w:lineRule="auto"/>
        <w:contextualSpacing/>
        <w:jc w:val="both"/>
        <w:rPr>
          <w:i/>
          <w:iCs/>
          <w:lang w:val="en-GB"/>
        </w:rPr>
      </w:pPr>
      <w:r w:rsidRPr="00260941">
        <w:rPr>
          <w:i/>
          <w:iCs/>
          <w:lang w:val="en-GB"/>
        </w:rPr>
        <w:t xml:space="preserve">Fig. </w:t>
      </w:r>
      <w:r w:rsidR="00C1528E" w:rsidRPr="00260941">
        <w:rPr>
          <w:i/>
          <w:iCs/>
          <w:lang w:val="en-GB"/>
        </w:rPr>
        <w:t>S</w:t>
      </w:r>
      <w:r w:rsidR="00B82D0A" w:rsidRPr="00260941">
        <w:rPr>
          <w:i/>
          <w:iCs/>
          <w:lang w:val="en-GB"/>
        </w:rPr>
        <w:t>19</w:t>
      </w:r>
      <w:r w:rsidRPr="00260941">
        <w:rPr>
          <w:i/>
          <w:iCs/>
          <w:lang w:val="en-GB"/>
        </w:rPr>
        <w:t>. Posterior (black) and prior distribution</w:t>
      </w:r>
      <w:r w:rsidR="004103A1" w:rsidRPr="00260941">
        <w:rPr>
          <w:i/>
          <w:iCs/>
          <w:lang w:val="en-GB"/>
        </w:rPr>
        <w:t xml:space="preserve"> (red)</w:t>
      </w:r>
      <w:r w:rsidRPr="00260941">
        <w:rPr>
          <w:i/>
          <w:iCs/>
          <w:lang w:val="en-GB"/>
        </w:rPr>
        <w:t xml:space="preserve"> for the global parameters in the model for </w:t>
      </w:r>
      <w:r w:rsidR="00DD2DC4" w:rsidRPr="00260941">
        <w:rPr>
          <w:i/>
          <w:iCs/>
          <w:lang w:val="en-GB"/>
        </w:rPr>
        <w:t xml:space="preserve">metabolic </w:t>
      </w:r>
      <w:r w:rsidRPr="00260941">
        <w:rPr>
          <w:i/>
          <w:iCs/>
          <w:lang w:val="en-GB"/>
        </w:rPr>
        <w:t>rate, including their % overlap</w:t>
      </w:r>
      <w:r w:rsidR="004B2661" w:rsidRPr="00260941">
        <w:rPr>
          <w:i/>
          <w:iCs/>
          <w:lang w:val="en-GB"/>
        </w:rPr>
        <w:t xml:space="preserve"> and </w:t>
      </w:r>
      <w:r w:rsidRPr="00260941">
        <w:rPr>
          <w:i/>
          <w:iCs/>
          <w:lang w:val="en-GB"/>
        </w:rPr>
        <w:t>effective sample size</w:t>
      </w:r>
      <w:r w:rsidR="00241498" w:rsidRPr="00260941">
        <w:rPr>
          <w:i/>
          <w:iCs/>
          <w:lang w:val="en-GB"/>
        </w:rPr>
        <w:t xml:space="preserve"> (</w:t>
      </w:r>
      <w:proofErr w:type="spellStart"/>
      <w:r w:rsidR="00241498" w:rsidRPr="00260941">
        <w:rPr>
          <w:i/>
          <w:iCs/>
          <w:lang w:val="en-GB"/>
        </w:rPr>
        <w:t>n.eff</w:t>
      </w:r>
      <w:proofErr w:type="spellEnd"/>
      <w:r w:rsidR="00241498" w:rsidRPr="00260941">
        <w:rPr>
          <w:i/>
          <w:iCs/>
          <w:lang w:val="en-GB"/>
        </w:rPr>
        <w:t>)</w:t>
      </w:r>
      <w:r w:rsidRPr="00260941">
        <w:rPr>
          <w:i/>
          <w:iCs/>
          <w:lang w:val="en-GB"/>
        </w:rPr>
        <w:t>.</w:t>
      </w:r>
    </w:p>
    <w:p w14:paraId="609D066C" w14:textId="58D87975" w:rsidR="007B634F" w:rsidRPr="00260941" w:rsidRDefault="007B634F" w:rsidP="009B6C04">
      <w:pPr>
        <w:spacing w:line="480" w:lineRule="auto"/>
        <w:contextualSpacing/>
        <w:jc w:val="both"/>
        <w:rPr>
          <w:lang w:val="en-GB"/>
        </w:rPr>
      </w:pPr>
    </w:p>
    <w:p w14:paraId="03B86968" w14:textId="54B05D79" w:rsidR="0082788A" w:rsidRPr="00260941" w:rsidRDefault="0082788A" w:rsidP="009B6C04">
      <w:pPr>
        <w:spacing w:line="480" w:lineRule="auto"/>
        <w:contextualSpacing/>
        <w:jc w:val="both"/>
        <w:rPr>
          <w:lang w:val="en-GB"/>
        </w:rPr>
      </w:pPr>
    </w:p>
    <w:p w14:paraId="0CFEC89F" w14:textId="0D3E6DEE" w:rsidR="0082788A" w:rsidRPr="00260941" w:rsidRDefault="0082788A" w:rsidP="009B6C04">
      <w:pPr>
        <w:spacing w:line="480" w:lineRule="auto"/>
        <w:contextualSpacing/>
        <w:jc w:val="both"/>
        <w:rPr>
          <w:lang w:val="en-GB"/>
        </w:rPr>
      </w:pPr>
    </w:p>
    <w:p w14:paraId="2F0BF511" w14:textId="0FB0B939" w:rsidR="0082788A" w:rsidRPr="00260941" w:rsidRDefault="0082788A" w:rsidP="009B6C04">
      <w:pPr>
        <w:spacing w:line="480" w:lineRule="auto"/>
        <w:contextualSpacing/>
        <w:jc w:val="both"/>
        <w:rPr>
          <w:lang w:val="en-GB"/>
        </w:rPr>
      </w:pPr>
    </w:p>
    <w:p w14:paraId="09BE706A" w14:textId="7A979C03" w:rsidR="0082788A" w:rsidRPr="00260941" w:rsidRDefault="0082788A" w:rsidP="009B6C04">
      <w:pPr>
        <w:spacing w:line="480" w:lineRule="auto"/>
        <w:contextualSpacing/>
        <w:jc w:val="both"/>
        <w:rPr>
          <w:lang w:val="en-GB"/>
        </w:rPr>
      </w:pPr>
    </w:p>
    <w:p w14:paraId="2549206C" w14:textId="77777777" w:rsidR="0082788A" w:rsidRPr="00260941" w:rsidRDefault="0082788A" w:rsidP="009B6C04">
      <w:pPr>
        <w:spacing w:line="480" w:lineRule="auto"/>
        <w:contextualSpacing/>
        <w:jc w:val="both"/>
        <w:rPr>
          <w:lang w:val="en-GB"/>
        </w:rPr>
      </w:pPr>
    </w:p>
    <w:p w14:paraId="1E0D3342" w14:textId="77777777" w:rsidR="00E67496" w:rsidRPr="00B0509D" w:rsidRDefault="00E67496" w:rsidP="00E67496">
      <w:pPr>
        <w:pStyle w:val="Rubrik2"/>
        <w:contextualSpacing/>
        <w:jc w:val="both"/>
        <w:rPr>
          <w:rFonts w:cstheme="minorHAnsi"/>
          <w:i/>
          <w:iCs/>
          <w:sz w:val="22"/>
          <w:szCs w:val="22"/>
        </w:rPr>
      </w:pPr>
      <w:bookmarkStart w:id="187" w:name="_Toc59530761"/>
      <w:proofErr w:type="spellStart"/>
      <w:r w:rsidRPr="00B0509D">
        <w:rPr>
          <w:rFonts w:cstheme="minorHAnsi"/>
          <w:i/>
          <w:iCs/>
          <w:sz w:val="22"/>
          <w:szCs w:val="22"/>
        </w:rPr>
        <w:lastRenderedPageBreak/>
        <w:t>Growth</w:t>
      </w:r>
      <w:proofErr w:type="spellEnd"/>
      <w:r w:rsidRPr="00B0509D">
        <w:rPr>
          <w:rFonts w:cstheme="minorHAnsi"/>
          <w:i/>
          <w:iCs/>
          <w:sz w:val="22"/>
          <w:szCs w:val="22"/>
        </w:rPr>
        <w:t xml:space="preserve"> rate</w:t>
      </w:r>
      <w:bookmarkEnd w:id="187"/>
    </w:p>
    <w:p w14:paraId="7B743FB8" w14:textId="7277C4D9" w:rsidR="00E67496" w:rsidRPr="00B0509D" w:rsidRDefault="00434AFD" w:rsidP="00E67496">
      <w:pPr>
        <w:spacing w:line="480" w:lineRule="auto"/>
        <w:contextualSpacing/>
        <w:jc w:val="center"/>
      </w:pPr>
      <w:r>
        <w:rPr>
          <w:noProof/>
          <w:lang w:eastAsia="sv-SE"/>
        </w:rPr>
        <w:drawing>
          <wp:inline distT="0" distB="0" distL="0" distR="0" wp14:anchorId="77C7BF40" wp14:editId="125B9543">
            <wp:extent cx="5731510" cy="5731510"/>
            <wp:effectExtent l="0" t="0" r="0" b="0"/>
            <wp:docPr id="30" name="Picture 30"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shape&#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5BD6065" w14:textId="31C86404" w:rsidR="00E67496" w:rsidRPr="00260941" w:rsidRDefault="00E67496" w:rsidP="00E67496">
      <w:pPr>
        <w:spacing w:line="480" w:lineRule="auto"/>
        <w:contextualSpacing/>
        <w:jc w:val="both"/>
        <w:rPr>
          <w:i/>
          <w:iCs/>
          <w:lang w:val="en-GB"/>
        </w:rPr>
      </w:pPr>
      <w:r w:rsidRPr="00260941">
        <w:rPr>
          <w:i/>
          <w:iCs/>
          <w:lang w:val="en-GB"/>
        </w:rPr>
        <w:t>Fig. S</w:t>
      </w:r>
      <w:r w:rsidR="00420E9B" w:rsidRPr="00260941">
        <w:rPr>
          <w:i/>
          <w:iCs/>
          <w:lang w:val="en-GB"/>
        </w:rPr>
        <w:t>20</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for the global-level parameters for the growth rate model at temperatures below optimum temperatures.</w:t>
      </w:r>
    </w:p>
    <w:p w14:paraId="3D27C18F" w14:textId="012748DD" w:rsidR="00E67496" w:rsidRPr="00260941" w:rsidRDefault="00E67496" w:rsidP="00E67496">
      <w:pPr>
        <w:spacing w:line="480" w:lineRule="auto"/>
        <w:contextualSpacing/>
        <w:jc w:val="center"/>
        <w:rPr>
          <w:noProof/>
          <w:lang w:val="en-GB" w:eastAsia="sv-SE"/>
        </w:rPr>
      </w:pPr>
    </w:p>
    <w:p w14:paraId="5B22F0EB" w14:textId="6D4048B1" w:rsidR="00FF53C2" w:rsidRPr="00260941" w:rsidRDefault="00FF53C2" w:rsidP="00E67496">
      <w:pPr>
        <w:spacing w:line="480" w:lineRule="auto"/>
        <w:contextualSpacing/>
        <w:jc w:val="center"/>
        <w:rPr>
          <w:noProof/>
          <w:lang w:val="en-GB" w:eastAsia="sv-SE"/>
        </w:rPr>
      </w:pPr>
    </w:p>
    <w:p w14:paraId="5631AFA0" w14:textId="4B2B7ABF" w:rsidR="00FF53C2" w:rsidRPr="00260941" w:rsidRDefault="00FF53C2" w:rsidP="00E67496">
      <w:pPr>
        <w:spacing w:line="480" w:lineRule="auto"/>
        <w:contextualSpacing/>
        <w:jc w:val="center"/>
        <w:rPr>
          <w:noProof/>
          <w:lang w:val="en-GB" w:eastAsia="sv-SE"/>
        </w:rPr>
      </w:pPr>
    </w:p>
    <w:p w14:paraId="5E10C142" w14:textId="43D2F2F1" w:rsidR="00FF53C2" w:rsidRPr="00260941" w:rsidRDefault="00FF53C2" w:rsidP="00E67496">
      <w:pPr>
        <w:spacing w:line="480" w:lineRule="auto"/>
        <w:contextualSpacing/>
        <w:jc w:val="center"/>
        <w:rPr>
          <w:noProof/>
          <w:lang w:val="en-GB" w:eastAsia="sv-SE"/>
        </w:rPr>
      </w:pPr>
    </w:p>
    <w:p w14:paraId="0EBEEBF5" w14:textId="4D6ED8C4" w:rsidR="00FF53C2" w:rsidRPr="00260941" w:rsidRDefault="00FF53C2" w:rsidP="00E67496">
      <w:pPr>
        <w:spacing w:line="480" w:lineRule="auto"/>
        <w:contextualSpacing/>
        <w:jc w:val="center"/>
        <w:rPr>
          <w:noProof/>
          <w:lang w:val="en-GB" w:eastAsia="sv-SE"/>
        </w:rPr>
      </w:pPr>
    </w:p>
    <w:p w14:paraId="307EAAF9" w14:textId="6C87B225" w:rsidR="00FF53C2" w:rsidRPr="00B0509D" w:rsidRDefault="002067EC" w:rsidP="00E67496">
      <w:pPr>
        <w:spacing w:line="480" w:lineRule="auto"/>
        <w:contextualSpacing/>
        <w:jc w:val="center"/>
      </w:pPr>
      <w:r>
        <w:rPr>
          <w:noProof/>
          <w:lang w:eastAsia="sv-SE"/>
        </w:rPr>
        <w:lastRenderedPageBreak/>
        <w:drawing>
          <wp:inline distT="0" distB="0" distL="0" distR="0" wp14:anchorId="2CCA1B58" wp14:editId="6AE50E98">
            <wp:extent cx="5731510" cy="5731510"/>
            <wp:effectExtent l="0" t="0" r="0" b="0"/>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9394DA3" w14:textId="718379F0" w:rsidR="00E67496" w:rsidRPr="00260941" w:rsidRDefault="00E67496" w:rsidP="00E67496">
      <w:pPr>
        <w:spacing w:line="480" w:lineRule="auto"/>
        <w:contextualSpacing/>
        <w:jc w:val="both"/>
        <w:rPr>
          <w:i/>
          <w:iCs/>
          <w:lang w:val="en-GB"/>
        </w:rPr>
      </w:pPr>
      <w:r w:rsidRPr="00260941">
        <w:rPr>
          <w:i/>
          <w:iCs/>
          <w:lang w:val="en-GB"/>
        </w:rPr>
        <w:t>Fig. S</w:t>
      </w:r>
      <w:r w:rsidR="00452B88" w:rsidRPr="00260941">
        <w:rPr>
          <w:i/>
          <w:iCs/>
          <w:lang w:val="en-GB"/>
        </w:rPr>
        <w:t>21</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for the growth rate</w:t>
      </w:r>
      <w:r w:rsidRPr="00260941">
        <w:rPr>
          <w:i/>
          <w:iCs/>
          <w:lang w:val="en-GB"/>
        </w:rPr>
        <w:t xml:space="preserve"> model. This factor is based on the comparison of between and within-chain variation for the same parameter. A value close to one implies chains converged to the same distribution. The index of the parameter corresponds to species in alphabetical order.</w:t>
      </w:r>
    </w:p>
    <w:p w14:paraId="66643304" w14:textId="77777777" w:rsidR="00E67496" w:rsidRPr="00260941" w:rsidRDefault="00E67496" w:rsidP="00E67496">
      <w:pPr>
        <w:spacing w:line="480" w:lineRule="auto"/>
        <w:contextualSpacing/>
        <w:rPr>
          <w:lang w:val="en-GB"/>
        </w:rPr>
      </w:pPr>
    </w:p>
    <w:p w14:paraId="2D060143" w14:textId="77777777" w:rsidR="00E67496" w:rsidRPr="00260941" w:rsidRDefault="00E67496" w:rsidP="00E67496">
      <w:pPr>
        <w:spacing w:line="480" w:lineRule="auto"/>
        <w:contextualSpacing/>
        <w:rPr>
          <w:lang w:val="en-GB"/>
        </w:rPr>
      </w:pPr>
    </w:p>
    <w:p w14:paraId="5A6B34E4" w14:textId="77777777" w:rsidR="00E67496" w:rsidRPr="00260941" w:rsidRDefault="00E67496" w:rsidP="00E67496">
      <w:pPr>
        <w:spacing w:line="480" w:lineRule="auto"/>
        <w:contextualSpacing/>
        <w:rPr>
          <w:lang w:val="en-GB"/>
        </w:rPr>
      </w:pPr>
    </w:p>
    <w:p w14:paraId="5DD8E897" w14:textId="77777777" w:rsidR="00E67496" w:rsidRPr="00260941" w:rsidRDefault="00E67496" w:rsidP="00E67496">
      <w:pPr>
        <w:spacing w:line="480" w:lineRule="auto"/>
        <w:contextualSpacing/>
        <w:rPr>
          <w:lang w:val="en-GB"/>
        </w:rPr>
      </w:pPr>
    </w:p>
    <w:p w14:paraId="655FD9EC" w14:textId="4D831D01" w:rsidR="00E67496" w:rsidRPr="00B0509D" w:rsidRDefault="00972D9C" w:rsidP="00E67496">
      <w:pPr>
        <w:spacing w:line="480" w:lineRule="auto"/>
        <w:contextualSpacing/>
      </w:pPr>
      <w:r>
        <w:rPr>
          <w:noProof/>
          <w:lang w:eastAsia="sv-SE"/>
        </w:rPr>
        <w:lastRenderedPageBreak/>
        <w:drawing>
          <wp:inline distT="0" distB="0" distL="0" distR="0" wp14:anchorId="39FC9D6F" wp14:editId="43A5205D">
            <wp:extent cx="5731510" cy="5731510"/>
            <wp:effectExtent l="0" t="0" r="0" b="0"/>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938103F" w14:textId="411AC7B7" w:rsidR="00E67496" w:rsidRPr="00260941" w:rsidRDefault="00E67496" w:rsidP="00E67496">
      <w:pPr>
        <w:spacing w:line="480" w:lineRule="auto"/>
        <w:contextualSpacing/>
        <w:jc w:val="both"/>
        <w:rPr>
          <w:i/>
          <w:iCs/>
          <w:lang w:val="en-GB"/>
        </w:rPr>
      </w:pPr>
      <w:r w:rsidRPr="00260941">
        <w:rPr>
          <w:i/>
          <w:iCs/>
          <w:lang w:val="en-GB"/>
        </w:rPr>
        <w:t>Fig. S</w:t>
      </w:r>
      <w:r w:rsidR="00361A8B" w:rsidRPr="00260941">
        <w:rPr>
          <w:i/>
          <w:iCs/>
          <w:lang w:val="en-GB"/>
        </w:rPr>
        <w:t>22</w:t>
      </w:r>
      <w:r w:rsidRPr="00260941">
        <w:rPr>
          <w:i/>
          <w:iCs/>
          <w:lang w:val="en-GB"/>
        </w:rPr>
        <w:t>. A) Model fit (mean) for the model of growth</w:t>
      </w:r>
      <w:r w:rsidRPr="00260941">
        <w:rPr>
          <w:rFonts w:eastAsiaTheme="minorEastAsia"/>
          <w:i/>
          <w:iCs/>
          <w:lang w:val="en-GB"/>
        </w:rPr>
        <w:t xml:space="preserve"> at temperatures below temperature optimum (by species). Fit is evaluated by simulating data from the likelihood (at each iteration of the MCMC chain), to compare how well it matches the original data. Each simulated data point 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6D40EBC" w14:textId="648174FE" w:rsidR="00E67496" w:rsidRPr="00B0509D" w:rsidRDefault="00445094" w:rsidP="00E67496">
      <w:pPr>
        <w:spacing w:line="480" w:lineRule="auto"/>
        <w:contextualSpacing/>
      </w:pPr>
      <w:r>
        <w:rPr>
          <w:noProof/>
          <w:lang w:eastAsia="sv-SE"/>
        </w:rPr>
        <w:lastRenderedPageBreak/>
        <w:drawing>
          <wp:inline distT="0" distB="0" distL="0" distR="0" wp14:anchorId="557223FE" wp14:editId="5D60A55F">
            <wp:extent cx="5731510" cy="5731510"/>
            <wp:effectExtent l="0" t="0" r="0" b="0"/>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04637EF" w14:textId="032DE694" w:rsidR="00E67496" w:rsidRPr="00260941" w:rsidRDefault="00E67496" w:rsidP="00E67496">
      <w:pPr>
        <w:spacing w:line="480" w:lineRule="auto"/>
        <w:contextualSpacing/>
        <w:jc w:val="both"/>
        <w:rPr>
          <w:i/>
          <w:iCs/>
          <w:lang w:val="en-GB"/>
        </w:rPr>
      </w:pPr>
      <w:r w:rsidRPr="00260941">
        <w:rPr>
          <w:i/>
          <w:iCs/>
          <w:lang w:val="en-GB"/>
        </w:rPr>
        <w:t>Fig. S</w:t>
      </w:r>
      <w:r w:rsidR="006234CF" w:rsidRPr="00260941">
        <w:rPr>
          <w:i/>
          <w:iCs/>
          <w:lang w:val="en-GB"/>
        </w:rPr>
        <w:t>23</w:t>
      </w:r>
      <w:r w:rsidRPr="00260941">
        <w:rPr>
          <w:i/>
          <w:iCs/>
          <w:lang w:val="en-GB"/>
        </w:rPr>
        <w:t>. Posterior (black) and prior distribution (red) for the global parameters in the model for growth rate, including their % overlap and effective sample size (</w:t>
      </w:r>
      <w:proofErr w:type="spellStart"/>
      <w:r w:rsidRPr="00260941">
        <w:rPr>
          <w:i/>
          <w:iCs/>
          <w:lang w:val="en-GB"/>
        </w:rPr>
        <w:t>n.eff</w:t>
      </w:r>
      <w:proofErr w:type="spellEnd"/>
      <w:r w:rsidRPr="00260941">
        <w:rPr>
          <w:i/>
          <w:iCs/>
          <w:lang w:val="en-GB"/>
        </w:rPr>
        <w:t>).</w:t>
      </w:r>
    </w:p>
    <w:p w14:paraId="12F38007" w14:textId="62297D87" w:rsidR="00EE6F3F" w:rsidRPr="00260941" w:rsidRDefault="00EE6F3F" w:rsidP="00E67496">
      <w:pPr>
        <w:spacing w:line="480" w:lineRule="auto"/>
        <w:contextualSpacing/>
        <w:jc w:val="both"/>
        <w:rPr>
          <w:i/>
          <w:iCs/>
          <w:lang w:val="en-GB"/>
        </w:rPr>
      </w:pPr>
    </w:p>
    <w:p w14:paraId="6CC18167" w14:textId="568E32B2" w:rsidR="00EE6F3F" w:rsidRPr="00260941" w:rsidRDefault="00EE6F3F" w:rsidP="00E67496">
      <w:pPr>
        <w:spacing w:line="480" w:lineRule="auto"/>
        <w:contextualSpacing/>
        <w:jc w:val="both"/>
        <w:rPr>
          <w:i/>
          <w:iCs/>
          <w:lang w:val="en-GB"/>
        </w:rPr>
      </w:pPr>
    </w:p>
    <w:p w14:paraId="283BAE42" w14:textId="1498DA6B" w:rsidR="00EE6F3F" w:rsidRPr="00260941" w:rsidRDefault="00EE6F3F" w:rsidP="00E67496">
      <w:pPr>
        <w:spacing w:line="480" w:lineRule="auto"/>
        <w:contextualSpacing/>
        <w:jc w:val="both"/>
        <w:rPr>
          <w:i/>
          <w:iCs/>
          <w:lang w:val="en-GB"/>
        </w:rPr>
      </w:pPr>
    </w:p>
    <w:p w14:paraId="46FFF670" w14:textId="649E1009" w:rsidR="00EE6F3F" w:rsidRPr="00260941" w:rsidRDefault="00EE6F3F" w:rsidP="00E67496">
      <w:pPr>
        <w:spacing w:line="480" w:lineRule="auto"/>
        <w:contextualSpacing/>
        <w:jc w:val="both"/>
        <w:rPr>
          <w:i/>
          <w:iCs/>
          <w:lang w:val="en-GB"/>
        </w:rPr>
      </w:pPr>
    </w:p>
    <w:p w14:paraId="1EDA11F2" w14:textId="2EEF413D" w:rsidR="00EE6F3F" w:rsidRPr="00260941" w:rsidRDefault="00EE6F3F" w:rsidP="00E67496">
      <w:pPr>
        <w:spacing w:line="480" w:lineRule="auto"/>
        <w:contextualSpacing/>
        <w:jc w:val="both"/>
        <w:rPr>
          <w:i/>
          <w:iCs/>
          <w:lang w:val="en-GB"/>
        </w:rPr>
      </w:pPr>
    </w:p>
    <w:p w14:paraId="2BA69036" w14:textId="2FF7334C" w:rsidR="00EE6F3F" w:rsidRPr="00260941" w:rsidRDefault="00EE6F3F" w:rsidP="00E67496">
      <w:pPr>
        <w:spacing w:line="480" w:lineRule="auto"/>
        <w:contextualSpacing/>
        <w:jc w:val="both"/>
        <w:rPr>
          <w:i/>
          <w:iCs/>
          <w:lang w:val="en-GB"/>
        </w:rPr>
      </w:pPr>
    </w:p>
    <w:p w14:paraId="5759A9D9" w14:textId="7E64911A" w:rsidR="00572C7B" w:rsidRPr="00B0509D" w:rsidRDefault="00572C7B" w:rsidP="009B6C04">
      <w:pPr>
        <w:pStyle w:val="Rubrik2"/>
        <w:contextualSpacing/>
        <w:jc w:val="both"/>
        <w:rPr>
          <w:rFonts w:cstheme="minorHAnsi"/>
          <w:i/>
          <w:iCs/>
          <w:sz w:val="22"/>
          <w:szCs w:val="22"/>
        </w:rPr>
      </w:pPr>
      <w:bookmarkStart w:id="188" w:name="_Toc59530762"/>
      <w:r w:rsidRPr="00B0509D">
        <w:rPr>
          <w:rFonts w:cstheme="minorHAnsi"/>
          <w:i/>
          <w:iCs/>
          <w:sz w:val="22"/>
          <w:szCs w:val="22"/>
        </w:rPr>
        <w:lastRenderedPageBreak/>
        <w:t xml:space="preserve">Optimum </w:t>
      </w:r>
      <w:proofErr w:type="spellStart"/>
      <w:r w:rsidRPr="00B0509D">
        <w:rPr>
          <w:rFonts w:cstheme="minorHAnsi"/>
          <w:i/>
          <w:iCs/>
          <w:sz w:val="22"/>
          <w:szCs w:val="22"/>
        </w:rPr>
        <w:t>growth</w:t>
      </w:r>
      <w:proofErr w:type="spellEnd"/>
      <w:r w:rsidRPr="00B0509D">
        <w:rPr>
          <w:rFonts w:cstheme="minorHAnsi"/>
          <w:i/>
          <w:iCs/>
          <w:sz w:val="22"/>
          <w:szCs w:val="22"/>
        </w:rPr>
        <w:t xml:space="preserve"> </w:t>
      </w:r>
      <w:proofErr w:type="spellStart"/>
      <w:r w:rsidRPr="00B0509D">
        <w:rPr>
          <w:rFonts w:cstheme="minorHAnsi"/>
          <w:i/>
          <w:iCs/>
          <w:sz w:val="22"/>
          <w:szCs w:val="22"/>
        </w:rPr>
        <w:t>temperature</w:t>
      </w:r>
      <w:bookmarkEnd w:id="188"/>
      <w:proofErr w:type="spellEnd"/>
    </w:p>
    <w:p w14:paraId="1BEF1974" w14:textId="1513976C" w:rsidR="00DD25A0" w:rsidRPr="00B0509D" w:rsidRDefault="003C5FEA" w:rsidP="009B6C04">
      <w:pPr>
        <w:spacing w:line="480" w:lineRule="auto"/>
        <w:contextualSpacing/>
        <w:jc w:val="both"/>
      </w:pPr>
      <w:r>
        <w:rPr>
          <w:noProof/>
          <w:lang w:eastAsia="sv-SE"/>
        </w:rPr>
        <w:drawing>
          <wp:inline distT="0" distB="0" distL="0" distR="0" wp14:anchorId="2BA4BB3D" wp14:editId="5CC6C976">
            <wp:extent cx="5731510" cy="5731510"/>
            <wp:effectExtent l="0" t="0" r="0" b="0"/>
            <wp:docPr id="34" name="Picture 34" descr="A picture containing text, tran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text, transpor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B92A3DF" w14:textId="76D8C0F1" w:rsidR="00572C7B" w:rsidRPr="00260941" w:rsidRDefault="00F312A0" w:rsidP="009B6C04">
      <w:pPr>
        <w:spacing w:line="480" w:lineRule="auto"/>
        <w:contextualSpacing/>
        <w:jc w:val="both"/>
        <w:rPr>
          <w:i/>
          <w:iCs/>
          <w:lang w:val="en-GB"/>
        </w:rPr>
      </w:pPr>
      <w:r w:rsidRPr="00260941">
        <w:rPr>
          <w:i/>
          <w:iCs/>
          <w:lang w:val="en-GB"/>
        </w:rPr>
        <w:t xml:space="preserve">Fig. </w:t>
      </w:r>
      <w:r w:rsidR="005A1D78" w:rsidRPr="00260941">
        <w:rPr>
          <w:i/>
          <w:iCs/>
          <w:lang w:val="en-GB"/>
        </w:rPr>
        <w:t>S</w:t>
      </w:r>
      <w:r w:rsidR="00721BBB" w:rsidRPr="00260941">
        <w:rPr>
          <w:i/>
          <w:iCs/>
          <w:lang w:val="en-GB"/>
        </w:rPr>
        <w:t>2</w:t>
      </w:r>
      <w:r w:rsidR="00F3787B" w:rsidRPr="00260941">
        <w:rPr>
          <w:i/>
          <w:iCs/>
          <w:lang w:val="en-GB"/>
        </w:rPr>
        <w:t>4</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xml:space="preserve">), for the global-level parameters 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rFonts w:eastAsiaTheme="minorEastAsia"/>
          <w:i/>
          <w:iCs/>
          <w:lang w:val="en-GB"/>
        </w:rPr>
        <w:t xml:space="preserve"> model</w:t>
      </w:r>
      <w:r w:rsidR="007524FD" w:rsidRPr="00260941">
        <w:rPr>
          <w:rFonts w:eastAsiaTheme="minorEastAsia"/>
          <w:i/>
          <w:iCs/>
          <w:lang w:val="en-GB"/>
        </w:rPr>
        <w:t>.</w:t>
      </w:r>
    </w:p>
    <w:p w14:paraId="13A5678C" w14:textId="77777777" w:rsidR="00572C7B" w:rsidRPr="00260941" w:rsidRDefault="00572C7B" w:rsidP="009B6C04">
      <w:pPr>
        <w:spacing w:line="480" w:lineRule="auto"/>
        <w:contextualSpacing/>
        <w:rPr>
          <w:lang w:val="en-GB"/>
        </w:rPr>
      </w:pPr>
    </w:p>
    <w:p w14:paraId="4B822EEA" w14:textId="77777777" w:rsidR="00572C7B" w:rsidRPr="00260941" w:rsidRDefault="00572C7B" w:rsidP="009B6C04">
      <w:pPr>
        <w:spacing w:line="480" w:lineRule="auto"/>
        <w:contextualSpacing/>
        <w:rPr>
          <w:lang w:val="en-GB"/>
        </w:rPr>
      </w:pPr>
    </w:p>
    <w:p w14:paraId="5C4EA4AB" w14:textId="77777777" w:rsidR="00572C7B" w:rsidRPr="00260941" w:rsidRDefault="00572C7B" w:rsidP="009B6C04">
      <w:pPr>
        <w:spacing w:line="480" w:lineRule="auto"/>
        <w:contextualSpacing/>
        <w:rPr>
          <w:lang w:val="en-GB"/>
        </w:rPr>
      </w:pPr>
    </w:p>
    <w:p w14:paraId="50100FE8" w14:textId="77777777" w:rsidR="00572C7B" w:rsidRPr="00260941" w:rsidRDefault="00572C7B" w:rsidP="009B6C04">
      <w:pPr>
        <w:spacing w:line="480" w:lineRule="auto"/>
        <w:contextualSpacing/>
        <w:rPr>
          <w:lang w:val="en-GB"/>
        </w:rPr>
      </w:pPr>
    </w:p>
    <w:p w14:paraId="133F24AE" w14:textId="48283092" w:rsidR="00572C7B" w:rsidRPr="00260941" w:rsidRDefault="00572C7B" w:rsidP="009B6C04">
      <w:pPr>
        <w:spacing w:line="480" w:lineRule="auto"/>
        <w:contextualSpacing/>
        <w:jc w:val="center"/>
        <w:rPr>
          <w:noProof/>
          <w:lang w:val="en-GB" w:eastAsia="sv-SE"/>
        </w:rPr>
      </w:pPr>
    </w:p>
    <w:p w14:paraId="2463F351" w14:textId="65C3BC3E" w:rsidR="00DD74BD" w:rsidRPr="00B0509D" w:rsidRDefault="001F5F7B" w:rsidP="009B6C04">
      <w:pPr>
        <w:spacing w:line="480" w:lineRule="auto"/>
        <w:contextualSpacing/>
        <w:jc w:val="center"/>
      </w:pPr>
      <w:r>
        <w:rPr>
          <w:noProof/>
          <w:lang w:eastAsia="sv-SE"/>
        </w:rPr>
        <w:lastRenderedPageBreak/>
        <w:drawing>
          <wp:inline distT="0" distB="0" distL="0" distR="0" wp14:anchorId="21197B87" wp14:editId="3F86C3A1">
            <wp:extent cx="5731510" cy="5731510"/>
            <wp:effectExtent l="0" t="0" r="0" b="0"/>
            <wp:docPr id="36" name="Picture 3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scatter chart&#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0E7D6AD" w14:textId="02241103" w:rsidR="00572C7B" w:rsidRPr="00260941" w:rsidRDefault="0046424D" w:rsidP="009B6C04">
      <w:pPr>
        <w:spacing w:line="480" w:lineRule="auto"/>
        <w:contextualSpacing/>
        <w:jc w:val="both"/>
        <w:rPr>
          <w:i/>
          <w:iCs/>
          <w:lang w:val="en-GB"/>
        </w:rPr>
      </w:pPr>
      <w:r w:rsidRPr="00260941">
        <w:rPr>
          <w:i/>
          <w:iCs/>
          <w:lang w:val="en-GB"/>
        </w:rPr>
        <w:t xml:space="preserve">Fig. </w:t>
      </w:r>
      <w:r w:rsidR="00D557F0" w:rsidRPr="00260941">
        <w:rPr>
          <w:i/>
          <w:iCs/>
          <w:lang w:val="en-GB"/>
        </w:rPr>
        <w:t>S</w:t>
      </w:r>
      <w:r w:rsidR="00721BBB" w:rsidRPr="00260941">
        <w:rPr>
          <w:i/>
          <w:iCs/>
          <w:lang w:val="en-GB"/>
        </w:rPr>
        <w:t>2</w:t>
      </w:r>
      <w:r w:rsidR="00CB5C1F" w:rsidRPr="00260941">
        <w:rPr>
          <w:i/>
          <w:iCs/>
          <w:lang w:val="en-GB"/>
        </w:rPr>
        <w:t>5</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i/>
          <w:iCs/>
          <w:lang w:val="en-GB"/>
        </w:rPr>
        <w:t xml:space="preserve"> model. This factor is based on the comparison of between and within-chain variation for the same parameter. A value close to one implies chains converged to the same distribution.</w:t>
      </w:r>
      <w:r w:rsidR="009D1CFA" w:rsidRPr="00260941">
        <w:rPr>
          <w:i/>
          <w:iCs/>
          <w:lang w:val="en-GB"/>
        </w:rPr>
        <w:t xml:space="preserve"> </w:t>
      </w:r>
      <w:r w:rsidR="0029036F" w:rsidRPr="00260941">
        <w:rPr>
          <w:i/>
          <w:iCs/>
          <w:lang w:val="en-GB"/>
        </w:rPr>
        <w:t>The index of the parameter corresponds to species in alphabetical order.</w:t>
      </w:r>
    </w:p>
    <w:p w14:paraId="69238E46" w14:textId="3F84FE80" w:rsidR="00572C7B" w:rsidRPr="00260941" w:rsidRDefault="00572C7B" w:rsidP="009B6C04">
      <w:pPr>
        <w:spacing w:line="480" w:lineRule="auto"/>
        <w:contextualSpacing/>
        <w:jc w:val="center"/>
        <w:rPr>
          <w:noProof/>
          <w:lang w:val="en-GB" w:eastAsia="sv-SE"/>
        </w:rPr>
      </w:pPr>
    </w:p>
    <w:p w14:paraId="6C2453A8" w14:textId="5FF8D991" w:rsidR="00475BA6" w:rsidRPr="00260941" w:rsidRDefault="00475BA6" w:rsidP="009B6C04">
      <w:pPr>
        <w:spacing w:line="480" w:lineRule="auto"/>
        <w:contextualSpacing/>
        <w:jc w:val="center"/>
        <w:rPr>
          <w:noProof/>
          <w:lang w:val="en-GB" w:eastAsia="sv-SE"/>
        </w:rPr>
      </w:pPr>
    </w:p>
    <w:p w14:paraId="68BF69D0" w14:textId="124B3E1C" w:rsidR="00475BA6" w:rsidRPr="00260941" w:rsidRDefault="00475BA6" w:rsidP="009B6C04">
      <w:pPr>
        <w:spacing w:line="480" w:lineRule="auto"/>
        <w:contextualSpacing/>
        <w:jc w:val="center"/>
        <w:rPr>
          <w:noProof/>
          <w:lang w:val="en-GB" w:eastAsia="sv-SE"/>
        </w:rPr>
      </w:pPr>
    </w:p>
    <w:p w14:paraId="6B9A8113" w14:textId="2156ABFE" w:rsidR="00475BA6" w:rsidRPr="00260941" w:rsidRDefault="00475BA6" w:rsidP="009B6C04">
      <w:pPr>
        <w:spacing w:line="480" w:lineRule="auto"/>
        <w:contextualSpacing/>
        <w:jc w:val="center"/>
        <w:rPr>
          <w:noProof/>
          <w:lang w:val="en-GB" w:eastAsia="sv-SE"/>
        </w:rPr>
      </w:pPr>
    </w:p>
    <w:p w14:paraId="66C06CFD" w14:textId="6D6C58EC" w:rsidR="00572C7B" w:rsidRPr="00B0509D" w:rsidRDefault="001A541E" w:rsidP="009B6C04">
      <w:pPr>
        <w:spacing w:line="480" w:lineRule="auto"/>
        <w:contextualSpacing/>
      </w:pPr>
      <w:r>
        <w:rPr>
          <w:noProof/>
          <w:lang w:eastAsia="sv-SE"/>
        </w:rPr>
        <w:lastRenderedPageBreak/>
        <w:drawing>
          <wp:inline distT="0" distB="0" distL="0" distR="0" wp14:anchorId="709C56D5" wp14:editId="570B757B">
            <wp:extent cx="5731510" cy="5731510"/>
            <wp:effectExtent l="0" t="0" r="0" b="0"/>
            <wp:docPr id="37" name="Picture 3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histo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E891ECB" w14:textId="0F05DDB8" w:rsidR="00C31E39" w:rsidRPr="00260941" w:rsidRDefault="00C31E39" w:rsidP="009B6C04">
      <w:pPr>
        <w:spacing w:line="480" w:lineRule="auto"/>
        <w:contextualSpacing/>
        <w:jc w:val="both"/>
        <w:rPr>
          <w:rFonts w:eastAsiaTheme="minorEastAsia"/>
          <w:i/>
          <w:iCs/>
          <w:lang w:val="en-GB"/>
        </w:rPr>
      </w:pPr>
      <w:r w:rsidRPr="00260941">
        <w:rPr>
          <w:i/>
          <w:iCs/>
          <w:lang w:val="en-GB"/>
        </w:rPr>
        <w:t>Fig. S</w:t>
      </w:r>
      <w:r w:rsidR="00721BBB" w:rsidRPr="00260941">
        <w:rPr>
          <w:i/>
          <w:iCs/>
          <w:lang w:val="en-GB"/>
        </w:rPr>
        <w:t>2</w:t>
      </w:r>
      <w:r w:rsidR="00753E71" w:rsidRPr="00260941">
        <w:rPr>
          <w:i/>
          <w:iCs/>
          <w:lang w:val="en-GB"/>
        </w:rPr>
        <w:t>6</w:t>
      </w:r>
      <w:r w:rsidRPr="00260941">
        <w:rPr>
          <w:i/>
          <w:iCs/>
          <w:lang w:val="en-GB"/>
        </w:rPr>
        <w:t xml:space="preserve">. A) Model fit (mean) for </w:t>
      </w:r>
      <w:r w:rsidR="003B5A09" w:rsidRPr="00260941">
        <w:rPr>
          <w:i/>
          <w:iCs/>
          <w:lang w:val="en-GB"/>
        </w:rPr>
        <w:t xml:space="preserve">the </w:t>
      </w:r>
      <w:r w:rsidRPr="00260941">
        <w:rPr>
          <w:i/>
          <w:iCs/>
          <w:lang w:val="en-GB"/>
        </w:rPr>
        <w:t xml:space="preserve">model of </w:t>
      </w:r>
      <w:r w:rsidR="003B5A09" w:rsidRPr="00260941">
        <w:rPr>
          <w:i/>
          <w:iCs/>
          <w:lang w:val="en-GB"/>
        </w:rPr>
        <w:t xml:space="preserve">optimum </w:t>
      </w:r>
      <w:r w:rsidR="0012289B" w:rsidRPr="00260941">
        <w:rPr>
          <w:i/>
          <w:iCs/>
          <w:lang w:val="en-GB"/>
        </w:rPr>
        <w:t xml:space="preserve">growth </w:t>
      </w:r>
      <w:r w:rsidR="003B5A09" w:rsidRPr="00260941">
        <w:rPr>
          <w:i/>
          <w:iCs/>
          <w:lang w:val="en-GB"/>
        </w:rPr>
        <w:t>temperature</w:t>
      </w:r>
      <w:r w:rsidR="007C2347" w:rsidRPr="00260941">
        <w:rPr>
          <w:i/>
          <w:iCs/>
          <w:lang w:val="en-GB"/>
        </w:rPr>
        <w:t xml:space="preserve"> as a function of body mass</w:t>
      </w:r>
      <w:r w:rsidRPr="00260941">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164C00CC" w14:textId="623909C2" w:rsidR="00026A11" w:rsidRPr="00B0509D" w:rsidRDefault="00452667" w:rsidP="009B6C04">
      <w:pPr>
        <w:spacing w:line="480" w:lineRule="auto"/>
        <w:contextualSpacing/>
        <w:jc w:val="both"/>
      </w:pPr>
      <w:r>
        <w:rPr>
          <w:noProof/>
          <w:lang w:eastAsia="sv-SE"/>
        </w:rPr>
        <w:lastRenderedPageBreak/>
        <w:drawing>
          <wp:inline distT="0" distB="0" distL="0" distR="0" wp14:anchorId="413835AA" wp14:editId="12196100">
            <wp:extent cx="5730954" cy="3870036"/>
            <wp:effectExtent l="0" t="0" r="0" b="3810"/>
            <wp:docPr id="38" name="Picture 3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histogram&#10;&#10;Description automatically generated"/>
                    <pic:cNvPicPr/>
                  </pic:nvPicPr>
                  <pic:blipFill rotWithShape="1">
                    <a:blip r:embed="rId43" cstate="print">
                      <a:extLst>
                        <a:ext uri="{28A0092B-C50C-407E-A947-70E740481C1C}">
                          <a14:useLocalDpi xmlns:a14="http://schemas.microsoft.com/office/drawing/2010/main" val="0"/>
                        </a:ext>
                      </a:extLst>
                    </a:blip>
                    <a:srcRect t="16921" b="15550"/>
                    <a:stretch/>
                  </pic:blipFill>
                  <pic:spPr bwMode="auto">
                    <a:xfrm>
                      <a:off x="0" y="0"/>
                      <a:ext cx="5731510" cy="3870412"/>
                    </a:xfrm>
                    <a:prstGeom prst="rect">
                      <a:avLst/>
                    </a:prstGeom>
                    <a:ln>
                      <a:noFill/>
                    </a:ln>
                    <a:extLst>
                      <a:ext uri="{53640926-AAD7-44D8-BBD7-CCE9431645EC}">
                        <a14:shadowObscured xmlns:a14="http://schemas.microsoft.com/office/drawing/2010/main"/>
                      </a:ext>
                    </a:extLst>
                  </pic:spPr>
                </pic:pic>
              </a:graphicData>
            </a:graphic>
          </wp:inline>
        </w:drawing>
      </w:r>
    </w:p>
    <w:p w14:paraId="78C871F1" w14:textId="29C1966C" w:rsidR="00B56161" w:rsidRPr="00260941" w:rsidRDefault="00B56161" w:rsidP="009B6C04">
      <w:pPr>
        <w:spacing w:line="480" w:lineRule="auto"/>
        <w:contextualSpacing/>
        <w:jc w:val="both"/>
        <w:rPr>
          <w:i/>
          <w:iCs/>
          <w:lang w:val="en-GB"/>
        </w:rPr>
      </w:pPr>
      <w:r w:rsidRPr="00260941">
        <w:rPr>
          <w:i/>
          <w:iCs/>
          <w:lang w:val="en-GB"/>
        </w:rPr>
        <w:t xml:space="preserve">Fig. </w:t>
      </w:r>
      <w:r w:rsidR="00AA27E5" w:rsidRPr="00260941">
        <w:rPr>
          <w:i/>
          <w:iCs/>
          <w:lang w:val="en-GB"/>
        </w:rPr>
        <w:t>S</w:t>
      </w:r>
      <w:r w:rsidR="00721BBB" w:rsidRPr="00260941">
        <w:rPr>
          <w:i/>
          <w:iCs/>
          <w:lang w:val="en-GB"/>
        </w:rPr>
        <w:t>2</w:t>
      </w:r>
      <w:r w:rsidR="009068B8" w:rsidRPr="00260941">
        <w:rPr>
          <w:i/>
          <w:iCs/>
          <w:lang w:val="en-GB"/>
        </w:rPr>
        <w:t>7</w:t>
      </w:r>
      <w:r w:rsidRPr="00260941">
        <w:rPr>
          <w:i/>
          <w:iCs/>
          <w:lang w:val="en-GB"/>
        </w:rPr>
        <w:t>. Posterior (black) and prior distribution</w:t>
      </w:r>
      <w:r w:rsidR="004103A1" w:rsidRPr="00260941">
        <w:rPr>
          <w:i/>
          <w:iCs/>
          <w:lang w:val="en-GB"/>
        </w:rPr>
        <w:t xml:space="preserve"> (red)</w:t>
      </w:r>
      <w:r w:rsidRPr="00260941">
        <w:rPr>
          <w:i/>
          <w:iCs/>
          <w:lang w:val="en-GB"/>
        </w:rPr>
        <w:t xml:space="preserve"> for the global parameters in the model </w:t>
      </w:r>
      <w:proofErr w:type="gramStart"/>
      <w:r w:rsidRPr="00260941">
        <w:rPr>
          <w:i/>
          <w:iCs/>
          <w:lang w:val="en-GB"/>
        </w:rPr>
        <w:t xml:space="preserve">for </w:t>
      </w:r>
      <w:proofErr w:type="gramEnd"/>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i/>
          <w:iCs/>
          <w:lang w:val="en-GB"/>
        </w:rPr>
        <w:t>, including their % overlap</w:t>
      </w:r>
      <w:r w:rsidR="00FE57BB" w:rsidRPr="00260941">
        <w:rPr>
          <w:i/>
          <w:iCs/>
          <w:lang w:val="en-GB"/>
        </w:rPr>
        <w:t xml:space="preserve"> and </w:t>
      </w:r>
      <w:r w:rsidRPr="00260941">
        <w:rPr>
          <w:i/>
          <w:iCs/>
          <w:lang w:val="en-GB"/>
        </w:rPr>
        <w:t>effective sample size</w:t>
      </w:r>
      <w:r w:rsidR="006331B0" w:rsidRPr="00260941">
        <w:rPr>
          <w:i/>
          <w:iCs/>
          <w:lang w:val="en-GB"/>
        </w:rPr>
        <w:t xml:space="preserve"> (</w:t>
      </w:r>
      <w:proofErr w:type="spellStart"/>
      <w:r w:rsidR="006331B0" w:rsidRPr="00260941">
        <w:rPr>
          <w:i/>
          <w:iCs/>
          <w:lang w:val="en-GB"/>
        </w:rPr>
        <w:t>n.eff</w:t>
      </w:r>
      <w:proofErr w:type="spellEnd"/>
      <w:r w:rsidR="00466FD5" w:rsidRPr="00260941">
        <w:rPr>
          <w:i/>
          <w:iCs/>
          <w:lang w:val="en-GB"/>
        </w:rPr>
        <w:t>)</w:t>
      </w:r>
      <w:r w:rsidRPr="00260941">
        <w:rPr>
          <w:i/>
          <w:iCs/>
          <w:lang w:val="en-GB"/>
        </w:rPr>
        <w:t>.</w:t>
      </w:r>
    </w:p>
    <w:p w14:paraId="7BA53838" w14:textId="1A9BF9BA" w:rsidR="00026A11" w:rsidRPr="00260941" w:rsidRDefault="00026A11" w:rsidP="009B6C04">
      <w:pPr>
        <w:spacing w:line="480" w:lineRule="auto"/>
        <w:contextualSpacing/>
        <w:jc w:val="both"/>
        <w:rPr>
          <w:lang w:val="en-GB"/>
        </w:rPr>
      </w:pPr>
    </w:p>
    <w:p w14:paraId="6CC80E43" w14:textId="7E7CC36D" w:rsidR="00026A11" w:rsidRPr="00260941" w:rsidRDefault="00026A11" w:rsidP="009B6C04">
      <w:pPr>
        <w:spacing w:line="480" w:lineRule="auto"/>
        <w:contextualSpacing/>
        <w:jc w:val="both"/>
        <w:rPr>
          <w:lang w:val="en-GB"/>
        </w:rPr>
      </w:pPr>
    </w:p>
    <w:p w14:paraId="13623618" w14:textId="77777777" w:rsidR="00026A11" w:rsidRPr="00260941" w:rsidRDefault="00026A11" w:rsidP="00440E40">
      <w:pPr>
        <w:spacing w:line="480" w:lineRule="auto"/>
        <w:contextualSpacing/>
        <w:jc w:val="center"/>
        <w:rPr>
          <w:lang w:val="en-GB"/>
        </w:rPr>
      </w:pPr>
    </w:p>
    <w:p w14:paraId="60C7AB34" w14:textId="61CAEECB" w:rsidR="00026A11" w:rsidRPr="00260941" w:rsidRDefault="00026A11" w:rsidP="009B6C04">
      <w:pPr>
        <w:spacing w:line="480" w:lineRule="auto"/>
        <w:contextualSpacing/>
        <w:jc w:val="both"/>
        <w:rPr>
          <w:lang w:val="en-GB"/>
        </w:rPr>
      </w:pPr>
    </w:p>
    <w:p w14:paraId="4137BC42" w14:textId="249493EB" w:rsidR="00026A11" w:rsidRPr="00260941" w:rsidRDefault="00026A11" w:rsidP="009B6C04">
      <w:pPr>
        <w:spacing w:line="480" w:lineRule="auto"/>
        <w:contextualSpacing/>
        <w:jc w:val="both"/>
        <w:rPr>
          <w:lang w:val="en-GB"/>
        </w:rPr>
      </w:pPr>
    </w:p>
    <w:p w14:paraId="396A75A8" w14:textId="7A409E9C" w:rsidR="00026A11" w:rsidRPr="00260941" w:rsidRDefault="00026A11" w:rsidP="009B6C04">
      <w:pPr>
        <w:spacing w:line="480" w:lineRule="auto"/>
        <w:contextualSpacing/>
        <w:jc w:val="both"/>
        <w:rPr>
          <w:lang w:val="en-GB"/>
        </w:rPr>
      </w:pPr>
    </w:p>
    <w:p w14:paraId="1C11C108" w14:textId="77777777" w:rsidR="00913384" w:rsidRPr="00260941" w:rsidRDefault="00913384" w:rsidP="009B6C04">
      <w:pPr>
        <w:spacing w:line="480" w:lineRule="auto"/>
        <w:contextualSpacing/>
        <w:jc w:val="both"/>
        <w:rPr>
          <w:lang w:val="en-GB"/>
        </w:rPr>
      </w:pPr>
    </w:p>
    <w:p w14:paraId="3B63C2E1" w14:textId="7D380C06" w:rsidR="0076513E" w:rsidRPr="00260941" w:rsidRDefault="0076513E" w:rsidP="009B6C04">
      <w:pPr>
        <w:spacing w:line="480" w:lineRule="auto"/>
        <w:contextualSpacing/>
        <w:jc w:val="both"/>
        <w:rPr>
          <w:lang w:val="en-GB"/>
        </w:rPr>
      </w:pPr>
    </w:p>
    <w:p w14:paraId="6A323DA9" w14:textId="77777777" w:rsidR="0076513E" w:rsidRPr="00260941" w:rsidRDefault="0076513E" w:rsidP="009B6C04">
      <w:pPr>
        <w:spacing w:line="480" w:lineRule="auto"/>
        <w:contextualSpacing/>
        <w:jc w:val="both"/>
        <w:rPr>
          <w:lang w:val="en-GB"/>
        </w:rPr>
      </w:pPr>
    </w:p>
    <w:p w14:paraId="7793468B" w14:textId="34D5B238" w:rsidR="00026A11" w:rsidRPr="00260941" w:rsidRDefault="00026A11" w:rsidP="009B6C04">
      <w:pPr>
        <w:spacing w:line="480" w:lineRule="auto"/>
        <w:contextualSpacing/>
        <w:jc w:val="both"/>
        <w:rPr>
          <w:lang w:val="en-GB"/>
        </w:rPr>
      </w:pPr>
    </w:p>
    <w:p w14:paraId="09599935" w14:textId="1EC494BA" w:rsidR="0050457D" w:rsidRPr="00260941" w:rsidRDefault="0050457D" w:rsidP="009B6C04">
      <w:pPr>
        <w:pStyle w:val="Rubrik1"/>
        <w:contextualSpacing/>
        <w:rPr>
          <w:lang w:val="en-GB"/>
        </w:rPr>
      </w:pPr>
      <w:bookmarkStart w:id="189" w:name="_Toc59530763"/>
      <w:r w:rsidRPr="00260941">
        <w:rPr>
          <w:lang w:val="en-GB"/>
        </w:rPr>
        <w:lastRenderedPageBreak/>
        <w:t>References</w:t>
      </w:r>
      <w:bookmarkEnd w:id="189"/>
    </w:p>
    <w:p w14:paraId="417AEA31" w14:textId="77777777" w:rsidR="005F50F5" w:rsidRPr="005F50F5" w:rsidRDefault="00ED74CA" w:rsidP="005F50F5">
      <w:pPr>
        <w:pStyle w:val="Litteraturfrteckning"/>
        <w:rPr>
          <w:lang w:val="en-GB"/>
        </w:rPr>
      </w:pPr>
      <w:r w:rsidRPr="00260941">
        <w:rPr>
          <w:lang w:val="en-GB"/>
        </w:rPr>
        <w:t xml:space="preserve"> </w:t>
      </w:r>
      <w:r w:rsidR="005F50F5">
        <w:fldChar w:fldCharType="begin"/>
      </w:r>
      <w:r w:rsidR="005F50F5" w:rsidRPr="00260941">
        <w:rPr>
          <w:lang w:val="en-GB"/>
        </w:rPr>
        <w:instrText xml:space="preserve"> ADDIN ZOTERO_BIBL {"uncited":[],"omitted":[],"custom":[]} CSL_BIBLIOGRAPHY </w:instrText>
      </w:r>
      <w:r w:rsidR="005F50F5">
        <w:fldChar w:fldCharType="separate"/>
      </w:r>
      <w:r w:rsidR="005F50F5" w:rsidRPr="005F50F5">
        <w:rPr>
          <w:lang w:val="en-GB"/>
        </w:rPr>
        <w:t xml:space="preserve">Árnason, T., Björnsson, B., Steinarsson, A. &amp; Oddgeirsson, M. (2009). Effects of temperature and body weight on growth rate and feed conversion ratio in turbot (Scophthalmus maximus). </w:t>
      </w:r>
      <w:r w:rsidR="005F50F5" w:rsidRPr="005F50F5">
        <w:rPr>
          <w:i/>
          <w:iCs/>
          <w:lang w:val="en-GB"/>
        </w:rPr>
        <w:t>Aquaculture</w:t>
      </w:r>
      <w:r w:rsidR="005F50F5" w:rsidRPr="005F50F5">
        <w:rPr>
          <w:lang w:val="en-GB"/>
        </w:rPr>
        <w:t>, 295, 218–225.</w:t>
      </w:r>
    </w:p>
    <w:p w14:paraId="237729C0" w14:textId="77777777" w:rsidR="005F50F5" w:rsidRPr="005F50F5" w:rsidRDefault="005F50F5" w:rsidP="005F50F5">
      <w:pPr>
        <w:pStyle w:val="Litteraturfrteckning"/>
        <w:rPr>
          <w:lang w:val="en-GB"/>
        </w:rPr>
      </w:pPr>
      <w:r w:rsidRPr="005F50F5">
        <w:rPr>
          <w:lang w:val="en-GB"/>
        </w:rPr>
        <w:t xml:space="preserve">Baldwin, N.S. (1957). Food Consumption and Growth of Brook Trout at Different Temperatures. </w:t>
      </w:r>
      <w:r w:rsidRPr="005F50F5">
        <w:rPr>
          <w:i/>
          <w:iCs/>
          <w:lang w:val="en-GB"/>
        </w:rPr>
        <w:t>Transactions of the American Fisheries Society</w:t>
      </w:r>
      <w:r w:rsidRPr="005F50F5">
        <w:rPr>
          <w:lang w:val="en-GB"/>
        </w:rPr>
        <w:t>, 86, 323–328.</w:t>
      </w:r>
    </w:p>
    <w:p w14:paraId="2D897D53" w14:textId="77777777" w:rsidR="005F50F5" w:rsidRPr="005F50F5" w:rsidRDefault="005F50F5" w:rsidP="005F50F5">
      <w:pPr>
        <w:pStyle w:val="Litteraturfrteckning"/>
        <w:rPr>
          <w:lang w:val="en-GB"/>
        </w:rPr>
      </w:pPr>
      <w:r w:rsidRPr="005F50F5">
        <w:rPr>
          <w:lang w:val="en-GB"/>
        </w:rPr>
        <w:t xml:space="preserve">Beamish, F.W.H. (1964). Respiration of fishes with special emphasis on standard oxygen consumption II. Influence of weight and temperature on respiration of several species’. </w:t>
      </w:r>
      <w:r w:rsidRPr="005F50F5">
        <w:rPr>
          <w:i/>
          <w:iCs/>
          <w:lang w:val="en-GB"/>
        </w:rPr>
        <w:t>Canadian Journal of Zoology/Revue Canadienne de Zoologie</w:t>
      </w:r>
      <w:r w:rsidRPr="005F50F5">
        <w:rPr>
          <w:lang w:val="en-GB"/>
        </w:rPr>
        <w:t>, 42, 177–188.</w:t>
      </w:r>
    </w:p>
    <w:p w14:paraId="0E999313" w14:textId="77777777" w:rsidR="005F50F5" w:rsidRPr="005F50F5" w:rsidRDefault="005F50F5" w:rsidP="005F50F5">
      <w:pPr>
        <w:pStyle w:val="Litteraturfrteckning"/>
        <w:rPr>
          <w:lang w:val="en-GB"/>
        </w:rPr>
      </w:pPr>
      <w:r w:rsidRPr="005F50F5">
        <w:rPr>
          <w:lang w:val="en-GB"/>
        </w:rPr>
        <w:t xml:space="preserve">Beamish, F.W.H. &amp; Mookherjii, P.S. (1964). Respiration of fishes with special emphasis on standard oxygen consumption: I. influence of weight and temperature on respiration of goldfish, Carassius auratus l. </w:t>
      </w:r>
      <w:r w:rsidRPr="005F50F5">
        <w:rPr>
          <w:i/>
          <w:iCs/>
          <w:lang w:val="en-GB"/>
        </w:rPr>
        <w:t>Can. J. Zool.</w:t>
      </w:r>
      <w:r w:rsidRPr="005F50F5">
        <w:rPr>
          <w:lang w:val="en-GB"/>
        </w:rPr>
        <w:t>, 42, 161–175.</w:t>
      </w:r>
    </w:p>
    <w:p w14:paraId="34AC030A" w14:textId="77777777" w:rsidR="005F50F5" w:rsidRPr="005F50F5" w:rsidRDefault="005F50F5" w:rsidP="005F50F5">
      <w:pPr>
        <w:pStyle w:val="Litteraturfrteckning"/>
        <w:rPr>
          <w:lang w:val="en-GB"/>
        </w:rPr>
      </w:pPr>
      <w:r w:rsidRPr="005F50F5">
        <w:rPr>
          <w:lang w:val="en-GB"/>
        </w:rPr>
        <w:t xml:space="preserve">Bermudes, M., Glencross, B., Austen, K. &amp; Hawkins, W. (2010). The effects of temperature and size on the growth, energy budget and waste outputs of barramundi (Lates calcarifer). </w:t>
      </w:r>
      <w:r w:rsidRPr="005F50F5">
        <w:rPr>
          <w:i/>
          <w:iCs/>
          <w:lang w:val="en-GB"/>
        </w:rPr>
        <w:t>Aquaculture</w:t>
      </w:r>
      <w:r w:rsidRPr="005F50F5">
        <w:rPr>
          <w:lang w:val="en-GB"/>
        </w:rPr>
        <w:t>, 306, 160–166.</w:t>
      </w:r>
    </w:p>
    <w:p w14:paraId="45FD66E2" w14:textId="77777777" w:rsidR="005F50F5" w:rsidRPr="005F50F5" w:rsidRDefault="005F50F5" w:rsidP="005F50F5">
      <w:pPr>
        <w:pStyle w:val="Litteraturfrteckning"/>
        <w:rPr>
          <w:lang w:val="en-GB"/>
        </w:rPr>
      </w:pPr>
      <w:r w:rsidRPr="005F50F5">
        <w:rPr>
          <w:lang w:val="en-GB"/>
        </w:rPr>
        <w:t xml:space="preserve">Binkowski, F.P. &amp; Rudstam, L.G. (1994). Maximum Daily Ration of Great Lakes Bloater. </w:t>
      </w:r>
      <w:r w:rsidRPr="005F50F5">
        <w:rPr>
          <w:i/>
          <w:iCs/>
          <w:lang w:val="en-GB"/>
        </w:rPr>
        <w:t>Transactions of the American Fisheries Society</w:t>
      </w:r>
      <w:r w:rsidRPr="005F50F5">
        <w:rPr>
          <w:lang w:val="en-GB"/>
        </w:rPr>
        <w:t>, 123, 335–343.</w:t>
      </w:r>
    </w:p>
    <w:p w14:paraId="2560B42F" w14:textId="77777777" w:rsidR="005F50F5" w:rsidRPr="005F50F5" w:rsidRDefault="005F50F5" w:rsidP="005F50F5">
      <w:pPr>
        <w:pStyle w:val="Litteraturfrteckning"/>
        <w:rPr>
          <w:lang w:val="en-GB"/>
        </w:rPr>
      </w:pPr>
      <w:r w:rsidRPr="005F50F5">
        <w:rPr>
          <w:lang w:val="en-GB"/>
        </w:rPr>
        <w:t xml:space="preserve">Björnsson, B., Steinarsson, A. &amp; Árnason, T. (2007). Growth model for Atlantic cod (Gadus morhua): Effects of temperature and body weight on growth rate. </w:t>
      </w:r>
      <w:r w:rsidRPr="005F50F5">
        <w:rPr>
          <w:i/>
          <w:iCs/>
          <w:lang w:val="en-GB"/>
        </w:rPr>
        <w:t>Aquaculture</w:t>
      </w:r>
      <w:r w:rsidRPr="005F50F5">
        <w:rPr>
          <w:lang w:val="en-GB"/>
        </w:rPr>
        <w:t>, 271, 216–226.</w:t>
      </w:r>
    </w:p>
    <w:p w14:paraId="09ED3EE0" w14:textId="77777777" w:rsidR="005F50F5" w:rsidRPr="005F50F5" w:rsidRDefault="005F50F5" w:rsidP="005F50F5">
      <w:pPr>
        <w:pStyle w:val="Litteraturfrteckning"/>
        <w:rPr>
          <w:lang w:val="en-GB"/>
        </w:rPr>
      </w:pPr>
      <w:r w:rsidRPr="005F50F5">
        <w:rPr>
          <w:lang w:val="en-GB"/>
        </w:rPr>
        <w:t xml:space="preserve">Björnsson, B. &amp; Tryggvadóttir, S.V. (1996). Effects of size on optimal temperature for growth and growth efficiency of immature Atlantic halibut (Hippoglossus hippoglossus L.). </w:t>
      </w:r>
      <w:r w:rsidRPr="005F50F5">
        <w:rPr>
          <w:i/>
          <w:iCs/>
          <w:lang w:val="en-GB"/>
        </w:rPr>
        <w:t>Aquaculture</w:t>
      </w:r>
      <w:r w:rsidRPr="005F50F5">
        <w:rPr>
          <w:lang w:val="en-GB"/>
        </w:rPr>
        <w:t>, 142, 33–42.</w:t>
      </w:r>
    </w:p>
    <w:p w14:paraId="6D91DC02" w14:textId="77777777" w:rsidR="005F50F5" w:rsidRPr="005F50F5" w:rsidRDefault="005F50F5" w:rsidP="005F50F5">
      <w:pPr>
        <w:pStyle w:val="Litteraturfrteckning"/>
        <w:rPr>
          <w:lang w:val="en-GB"/>
        </w:rPr>
      </w:pPr>
      <w:r w:rsidRPr="005F50F5">
        <w:rPr>
          <w:lang w:val="en-GB"/>
        </w:rPr>
        <w:t xml:space="preserve">Brett, J.R., Shelbourn, J.E. &amp; Shoop, C.T. (1969). Growth Rate and Body Composition of Fingerling Sockeye Salmon, Oncorhynchus nerka, in relation to Temperature and Ration Size. </w:t>
      </w:r>
      <w:r w:rsidRPr="005F50F5">
        <w:rPr>
          <w:i/>
          <w:iCs/>
          <w:lang w:val="en-GB"/>
        </w:rPr>
        <w:t>J. Fish. Res. Bd. Can.</w:t>
      </w:r>
      <w:r w:rsidRPr="005F50F5">
        <w:rPr>
          <w:lang w:val="en-GB"/>
        </w:rPr>
        <w:t>, 26, 2363–2394.</w:t>
      </w:r>
    </w:p>
    <w:p w14:paraId="0FB22141" w14:textId="77777777" w:rsidR="005F50F5" w:rsidRPr="005F50F5" w:rsidRDefault="005F50F5" w:rsidP="005F50F5">
      <w:pPr>
        <w:pStyle w:val="Litteraturfrteckning"/>
        <w:rPr>
          <w:lang w:val="en-GB"/>
        </w:rPr>
      </w:pPr>
      <w:r w:rsidRPr="005F50F5">
        <w:rPr>
          <w:lang w:val="en-GB"/>
        </w:rPr>
        <w:t xml:space="preserve">Chipps, S.R. &amp; Wahl, D.H. (2004). Development and Evaluation of a Western Mosquitofish Bioenergetics Model. </w:t>
      </w:r>
      <w:r w:rsidRPr="005F50F5">
        <w:rPr>
          <w:i/>
          <w:iCs/>
          <w:lang w:val="en-GB"/>
        </w:rPr>
        <w:t>Transactions of the American Fisheries Society</w:t>
      </w:r>
      <w:r w:rsidRPr="005F50F5">
        <w:rPr>
          <w:lang w:val="en-GB"/>
        </w:rPr>
        <w:t>, 133, 1150–1162.</w:t>
      </w:r>
    </w:p>
    <w:p w14:paraId="3FB27D13" w14:textId="77777777" w:rsidR="005F50F5" w:rsidRPr="005F50F5" w:rsidRDefault="005F50F5" w:rsidP="005F50F5">
      <w:pPr>
        <w:pStyle w:val="Litteraturfrteckning"/>
        <w:rPr>
          <w:lang w:val="en-GB"/>
        </w:rPr>
      </w:pPr>
      <w:r w:rsidRPr="005F50F5">
        <w:rPr>
          <w:lang w:val="en-GB"/>
        </w:rPr>
        <w:t xml:space="preserve">Cui, Y. &amp; Wootton, R.J. (1988). Bioenergetics of growth of a cyprinid, Phoxinus phoxinus: the effect of ration, temperature and body size on food consumption, faecal production and nitrogenous excretion. </w:t>
      </w:r>
      <w:r w:rsidRPr="005F50F5">
        <w:rPr>
          <w:i/>
          <w:iCs/>
          <w:lang w:val="en-GB"/>
        </w:rPr>
        <w:t>J Fish Biology</w:t>
      </w:r>
      <w:r w:rsidRPr="005F50F5">
        <w:rPr>
          <w:lang w:val="en-GB"/>
        </w:rPr>
        <w:t>, 33, 431–443.</w:t>
      </w:r>
    </w:p>
    <w:p w14:paraId="3D75202A" w14:textId="77777777" w:rsidR="005F50F5" w:rsidRPr="005F50F5" w:rsidRDefault="005F50F5" w:rsidP="005F50F5">
      <w:pPr>
        <w:pStyle w:val="Litteraturfrteckning"/>
        <w:rPr>
          <w:lang w:val="en-GB"/>
        </w:rPr>
      </w:pPr>
      <w:r w:rsidRPr="005F50F5">
        <w:rPr>
          <w:lang w:val="en-GB"/>
        </w:rPr>
        <w:t xml:space="preserve">Degani, G., Gallagher, M.L. &amp; Meltzer, A. (1989). The influence of body size and temperature on oxygen consumption of the European eel, Anguilla anguilla. </w:t>
      </w:r>
      <w:r w:rsidRPr="005F50F5">
        <w:rPr>
          <w:i/>
          <w:iCs/>
          <w:lang w:val="en-GB"/>
        </w:rPr>
        <w:t>J Fish Biology</w:t>
      </w:r>
      <w:r w:rsidRPr="005F50F5">
        <w:rPr>
          <w:lang w:val="en-GB"/>
        </w:rPr>
        <w:t>, 34, 19–24.</w:t>
      </w:r>
    </w:p>
    <w:p w14:paraId="515FB210" w14:textId="77777777" w:rsidR="005F50F5" w:rsidRPr="005F50F5" w:rsidRDefault="005F50F5" w:rsidP="005F50F5">
      <w:pPr>
        <w:pStyle w:val="Litteraturfrteckning"/>
        <w:rPr>
          <w:lang w:val="en-GB"/>
        </w:rPr>
      </w:pPr>
      <w:r w:rsidRPr="005F50F5">
        <w:rPr>
          <w:lang w:val="en-GB"/>
        </w:rPr>
        <w:t xml:space="preserve">Deslauriers, D., Chipps, S.R., Breck, J.E., Rice, J.A. &amp; Madenjian, C.P. (2017). Fish Bioenergetics 4.0: An R-Based Modeling Application. </w:t>
      </w:r>
      <w:r w:rsidRPr="005F50F5">
        <w:rPr>
          <w:i/>
          <w:iCs/>
          <w:lang w:val="en-GB"/>
        </w:rPr>
        <w:t>Fisheries</w:t>
      </w:r>
      <w:r w:rsidRPr="005F50F5">
        <w:rPr>
          <w:lang w:val="en-GB"/>
        </w:rPr>
        <w:t>, 42, 586–596.</w:t>
      </w:r>
    </w:p>
    <w:p w14:paraId="5F3F029A" w14:textId="77777777" w:rsidR="005F50F5" w:rsidRPr="005F50F5" w:rsidRDefault="005F50F5" w:rsidP="005F50F5">
      <w:pPr>
        <w:pStyle w:val="Litteraturfrteckning"/>
        <w:rPr>
          <w:lang w:val="en-GB"/>
        </w:rPr>
      </w:pPr>
      <w:r w:rsidRPr="005F50F5">
        <w:rPr>
          <w:lang w:val="en-GB"/>
        </w:rPr>
        <w:t xml:space="preserve">Du Perez, H., H., McLachlan, A. &amp; Marais, J.F.K. (1986). Oxygen consumption of a shallow water teleost, the spotted grunter, Pomadysis commersonni (Lacépéde, 1802). </w:t>
      </w:r>
      <w:r w:rsidRPr="005F50F5">
        <w:rPr>
          <w:i/>
          <w:iCs/>
          <w:lang w:val="en-GB"/>
        </w:rPr>
        <w:t>Comparative Biochemistry and Physiology</w:t>
      </w:r>
      <w:r w:rsidRPr="005F50F5">
        <w:rPr>
          <w:lang w:val="en-GB"/>
        </w:rPr>
        <w:t>, 84a, 61–70.</w:t>
      </w:r>
    </w:p>
    <w:p w14:paraId="0F53B247" w14:textId="77777777" w:rsidR="005F50F5" w:rsidRPr="005F50F5" w:rsidRDefault="005F50F5" w:rsidP="005F50F5">
      <w:pPr>
        <w:pStyle w:val="Litteraturfrteckning"/>
        <w:rPr>
          <w:lang w:val="en-GB"/>
        </w:rPr>
      </w:pPr>
      <w:r w:rsidRPr="005F50F5">
        <w:rPr>
          <w:lang w:val="en-GB"/>
        </w:rPr>
        <w:t xml:space="preserve">Duston, J., Astatkie, T. &amp; MacIsaac, P.F. (2004). Effect of body size on growth and food conversion of juvenile striped bass reared at 16–28 °C in freshwater and seawater. </w:t>
      </w:r>
      <w:r w:rsidRPr="005F50F5">
        <w:rPr>
          <w:i/>
          <w:iCs/>
          <w:lang w:val="en-GB"/>
        </w:rPr>
        <w:t>Aquaculture</w:t>
      </w:r>
      <w:r w:rsidRPr="005F50F5">
        <w:rPr>
          <w:lang w:val="en-GB"/>
        </w:rPr>
        <w:t>, 234, 589–600.</w:t>
      </w:r>
    </w:p>
    <w:p w14:paraId="18EB0997" w14:textId="77777777" w:rsidR="005F50F5" w:rsidRPr="005F50F5" w:rsidRDefault="005F50F5" w:rsidP="005F50F5">
      <w:pPr>
        <w:pStyle w:val="Litteraturfrteckning"/>
        <w:rPr>
          <w:lang w:val="en-GB"/>
        </w:rPr>
      </w:pPr>
      <w:r w:rsidRPr="005F50F5">
        <w:rPr>
          <w:lang w:val="en-GB"/>
        </w:rPr>
        <w:lastRenderedPageBreak/>
        <w:t xml:space="preserve">Elliott, J.M. (1976). The Energetics of Feeding, Metabolism and Growth of Brown Trout (Salmo trutta L.) in Relation to Body Weight, Water Temperature and Ration Size. </w:t>
      </w:r>
      <w:r w:rsidRPr="005F50F5">
        <w:rPr>
          <w:i/>
          <w:iCs/>
          <w:lang w:val="en-GB"/>
        </w:rPr>
        <w:t>The Journal of Animal Ecology</w:t>
      </w:r>
      <w:r w:rsidRPr="005F50F5">
        <w:rPr>
          <w:lang w:val="en-GB"/>
        </w:rPr>
        <w:t>, 45, 923.</w:t>
      </w:r>
    </w:p>
    <w:p w14:paraId="0BDB9763" w14:textId="77777777" w:rsidR="005F50F5" w:rsidRPr="005F50F5" w:rsidRDefault="005F50F5" w:rsidP="005F50F5">
      <w:pPr>
        <w:pStyle w:val="Litteraturfrteckning"/>
        <w:rPr>
          <w:lang w:val="en-GB"/>
        </w:rPr>
      </w:pPr>
      <w:r w:rsidRPr="005F50F5">
        <w:rPr>
          <w:lang w:val="en-GB"/>
        </w:rPr>
        <w:t xml:space="preserve">Froese, R. &amp; Pauly, D. (2019). </w:t>
      </w:r>
      <w:r w:rsidRPr="005F50F5">
        <w:rPr>
          <w:i/>
          <w:iCs/>
          <w:lang w:val="en-GB"/>
        </w:rPr>
        <w:t>Editors. FishBase</w:t>
      </w:r>
      <w:r w:rsidRPr="005F50F5">
        <w:rPr>
          <w:lang w:val="en-GB"/>
        </w:rPr>
        <w:t>. World Wide Web electronic publication. www.fishbase.org, (12/2019).</w:t>
      </w:r>
    </w:p>
    <w:p w14:paraId="024B66EB" w14:textId="77777777" w:rsidR="005F50F5" w:rsidRPr="005F50F5" w:rsidRDefault="005F50F5" w:rsidP="005F50F5">
      <w:pPr>
        <w:pStyle w:val="Litteraturfrteckning"/>
        <w:rPr>
          <w:lang w:val="en-GB"/>
        </w:rPr>
      </w:pPr>
      <w:r w:rsidRPr="005F50F5">
        <w:rPr>
          <w:lang w:val="en-GB"/>
        </w:rPr>
        <w:t xml:space="preserve">Froese, R., Thorson, J.T. &amp; Reyes, R.B. (2014). A Bayesian approach for estimating length‐weight relationships in fishes. </w:t>
      </w:r>
      <w:r w:rsidRPr="005F50F5">
        <w:rPr>
          <w:i/>
          <w:iCs/>
          <w:lang w:val="en-GB"/>
        </w:rPr>
        <w:t>Journal of Applied Ichthyology</w:t>
      </w:r>
      <w:r w:rsidRPr="005F50F5">
        <w:rPr>
          <w:lang w:val="en-GB"/>
        </w:rPr>
        <w:t>, 30, 78–85.</w:t>
      </w:r>
    </w:p>
    <w:p w14:paraId="21B7F075" w14:textId="77777777" w:rsidR="005F50F5" w:rsidRPr="005F50F5" w:rsidRDefault="005F50F5" w:rsidP="005F50F5">
      <w:pPr>
        <w:pStyle w:val="Litteraturfrteckning"/>
        <w:rPr>
          <w:lang w:val="en-GB"/>
        </w:rPr>
      </w:pPr>
      <w:r w:rsidRPr="005F50F5">
        <w:rPr>
          <w:lang w:val="en-GB"/>
        </w:rPr>
        <w:t xml:space="preserve">From, J. &amp; Rasmussen, G. (1984). A growth model, gastric evacuation, and body composition in rainbow trout, Salmo gairdneri Richardson, 1836. </w:t>
      </w:r>
      <w:r w:rsidRPr="005F50F5">
        <w:rPr>
          <w:i/>
          <w:iCs/>
          <w:lang w:val="en-GB"/>
        </w:rPr>
        <w:t>Dana</w:t>
      </w:r>
      <w:r w:rsidRPr="005F50F5">
        <w:rPr>
          <w:lang w:val="en-GB"/>
        </w:rPr>
        <w:t>, 3, 61–139.</w:t>
      </w:r>
    </w:p>
    <w:p w14:paraId="28907CFE" w14:textId="77777777" w:rsidR="005F50F5" w:rsidRPr="005F50F5" w:rsidRDefault="005F50F5" w:rsidP="005F50F5">
      <w:pPr>
        <w:pStyle w:val="Litteraturfrteckning"/>
        <w:rPr>
          <w:lang w:val="en-GB"/>
        </w:rPr>
      </w:pPr>
      <w:r w:rsidRPr="005F50F5">
        <w:rPr>
          <w:lang w:val="en-GB"/>
        </w:rPr>
        <w:t xml:space="preserve">Glencross, B.D. &amp; Felsing, M. (2006). Influence of fish size and water temperature on the metabolic demand for oxygen by barramundi, Lates calcarifer (Bloch), in freshwater. </w:t>
      </w:r>
      <w:r w:rsidRPr="005F50F5">
        <w:rPr>
          <w:i/>
          <w:iCs/>
          <w:lang w:val="en-GB"/>
        </w:rPr>
        <w:t>Aquaculture Res</w:t>
      </w:r>
      <w:r w:rsidRPr="005F50F5">
        <w:rPr>
          <w:lang w:val="en-GB"/>
        </w:rPr>
        <w:t>, 37, 1055–1062.</w:t>
      </w:r>
    </w:p>
    <w:p w14:paraId="4A17E780" w14:textId="77777777" w:rsidR="005F50F5" w:rsidRPr="005F50F5" w:rsidRDefault="005F50F5" w:rsidP="005F50F5">
      <w:pPr>
        <w:pStyle w:val="Litteraturfrteckning"/>
        <w:rPr>
          <w:lang w:val="en-GB"/>
        </w:rPr>
      </w:pPr>
      <w:r w:rsidRPr="005F50F5">
        <w:rPr>
          <w:lang w:val="en-GB"/>
        </w:rPr>
        <w:t xml:space="preserve">Glover, D.C., DeVries, D.R. &amp; Wright, R.A. (2012). Effects of temperature, salinity and body size on routine metabolism of coastal largemouth bass </w:t>
      </w:r>
      <w:r w:rsidRPr="005F50F5">
        <w:rPr>
          <w:i/>
          <w:iCs/>
          <w:lang w:val="en-GB"/>
        </w:rPr>
        <w:t>Micropterus salmoides</w:t>
      </w:r>
      <w:r w:rsidRPr="005F50F5">
        <w:rPr>
          <w:lang w:val="en-GB"/>
        </w:rPr>
        <w:t xml:space="preserve">. </w:t>
      </w:r>
      <w:r w:rsidRPr="005F50F5">
        <w:rPr>
          <w:i/>
          <w:iCs/>
          <w:lang w:val="en-GB"/>
        </w:rPr>
        <w:t>Journal of Fish Biology</w:t>
      </w:r>
      <w:r w:rsidRPr="005F50F5">
        <w:rPr>
          <w:lang w:val="en-GB"/>
        </w:rPr>
        <w:t>, 81, 1463–1478.</w:t>
      </w:r>
    </w:p>
    <w:p w14:paraId="1219016E" w14:textId="77777777" w:rsidR="005F50F5" w:rsidRPr="005F50F5" w:rsidRDefault="005F50F5" w:rsidP="005F50F5">
      <w:pPr>
        <w:pStyle w:val="Litteraturfrteckning"/>
        <w:rPr>
          <w:lang w:val="en-GB"/>
        </w:rPr>
      </w:pPr>
      <w:r w:rsidRPr="005F50F5">
        <w:rPr>
          <w:lang w:val="en-GB"/>
        </w:rPr>
        <w:t xml:space="preserve">Handeland, S.O., Imsland, A.K. &amp; Stefansson, S.O. (2008). The effect of temperature and fish size on growth, feed intake, food conversion efficiency and stomach evacuation rate of Atlantic salmon post-smolts. </w:t>
      </w:r>
      <w:r w:rsidRPr="005F50F5">
        <w:rPr>
          <w:i/>
          <w:iCs/>
          <w:lang w:val="en-GB"/>
        </w:rPr>
        <w:t>Aquaculture</w:t>
      </w:r>
      <w:r w:rsidRPr="005F50F5">
        <w:rPr>
          <w:lang w:val="en-GB"/>
        </w:rPr>
        <w:t>, 283, 36–42.</w:t>
      </w:r>
    </w:p>
    <w:p w14:paraId="645889F6" w14:textId="77777777" w:rsidR="005F50F5" w:rsidRPr="005F50F5" w:rsidRDefault="005F50F5" w:rsidP="005F50F5">
      <w:pPr>
        <w:pStyle w:val="Litteraturfrteckning"/>
        <w:rPr>
          <w:lang w:val="en-GB"/>
        </w:rPr>
      </w:pPr>
      <w:r w:rsidRPr="005F50F5">
        <w:rPr>
          <w:lang w:val="en-GB"/>
        </w:rPr>
        <w:t xml:space="preserve">Hayward, R.S. &amp; Arnold, E. (1996). Temperature Dependence of Maximum Daily Consumption in White Crappie: Implications for Fisheries Management. </w:t>
      </w:r>
      <w:r w:rsidRPr="005F50F5">
        <w:rPr>
          <w:i/>
          <w:iCs/>
          <w:lang w:val="en-GB"/>
        </w:rPr>
        <w:t>Transactions of the American Fisheries Society</w:t>
      </w:r>
      <w:r w:rsidRPr="005F50F5">
        <w:rPr>
          <w:lang w:val="en-GB"/>
        </w:rPr>
        <w:t>, 125, 132–138.</w:t>
      </w:r>
    </w:p>
    <w:p w14:paraId="33B19AA1" w14:textId="77777777" w:rsidR="005F50F5" w:rsidRPr="005F50F5" w:rsidRDefault="005F50F5" w:rsidP="005F50F5">
      <w:pPr>
        <w:pStyle w:val="Litteraturfrteckning"/>
        <w:rPr>
          <w:lang w:val="en-GB"/>
        </w:rPr>
      </w:pPr>
      <w:r w:rsidRPr="005F50F5">
        <w:rPr>
          <w:lang w:val="en-GB"/>
        </w:rPr>
        <w:t xml:space="preserve">Heuton, M., Ayala, L., Morante, A., Dayton, K., Jones, A.C., Hunt, J.R., </w:t>
      </w:r>
      <w:r w:rsidRPr="005F50F5">
        <w:rPr>
          <w:i/>
          <w:iCs/>
          <w:lang w:val="en-GB"/>
        </w:rPr>
        <w:t>et al.</w:t>
      </w:r>
      <w:r w:rsidRPr="005F50F5">
        <w:rPr>
          <w:lang w:val="en-GB"/>
        </w:rPr>
        <w:t xml:space="preserve"> (2018). Oxygen consumption of desert pupfish at ecologically relevant temperatures suggests a significant role for anaerobic metabolism. </w:t>
      </w:r>
      <w:r w:rsidRPr="005F50F5">
        <w:rPr>
          <w:i/>
          <w:iCs/>
          <w:lang w:val="en-GB"/>
        </w:rPr>
        <w:t>J Comp Physiol B</w:t>
      </w:r>
      <w:r w:rsidRPr="005F50F5">
        <w:rPr>
          <w:lang w:val="en-GB"/>
        </w:rPr>
        <w:t>, 188, 821–830.</w:t>
      </w:r>
    </w:p>
    <w:p w14:paraId="3F85DA6B" w14:textId="77777777" w:rsidR="005F50F5" w:rsidRPr="005F50F5" w:rsidRDefault="005F50F5" w:rsidP="005F50F5">
      <w:pPr>
        <w:pStyle w:val="Litteraturfrteckning"/>
        <w:rPr>
          <w:lang w:val="en-GB"/>
        </w:rPr>
      </w:pPr>
      <w:r w:rsidRPr="005F50F5">
        <w:rPr>
          <w:lang w:val="en-GB"/>
        </w:rPr>
        <w:t xml:space="preserve">Horodysky, A.Z., Brill, R.W., Bushnell, P.G., Musick, J.A. &amp; Latour, R.J. (2011). Comparative metabolic rates of common western North Atlantic Ocean sciaenid fishes. </w:t>
      </w:r>
      <w:r w:rsidRPr="005F50F5">
        <w:rPr>
          <w:i/>
          <w:iCs/>
          <w:lang w:val="en-GB"/>
        </w:rPr>
        <w:t>Journal of Fish Biology</w:t>
      </w:r>
      <w:r w:rsidRPr="005F50F5">
        <w:rPr>
          <w:lang w:val="en-GB"/>
        </w:rPr>
        <w:t>, 79, 235–255.</w:t>
      </w:r>
    </w:p>
    <w:p w14:paraId="0D19231A" w14:textId="77777777" w:rsidR="005F50F5" w:rsidRPr="00260941" w:rsidRDefault="005F50F5" w:rsidP="005F50F5">
      <w:pPr>
        <w:pStyle w:val="Litteraturfrteckning"/>
      </w:pPr>
      <w:r w:rsidRPr="005F50F5">
        <w:rPr>
          <w:lang w:val="en-GB"/>
        </w:rPr>
        <w:t xml:space="preserve">Imsland, A.K., Foss, A., Sparboe, L.O. &amp; Sigurdsson, S. (2006). The effect of temperature and fish size on growth and feed efficiency ratio of juvenile spotted wolffish Anarhichas minor. </w:t>
      </w:r>
      <w:r w:rsidRPr="00260941">
        <w:rPr>
          <w:i/>
          <w:iCs/>
        </w:rPr>
        <w:t>J Fish Biology</w:t>
      </w:r>
      <w:r w:rsidRPr="00260941">
        <w:t>, 68, 1107–1122.</w:t>
      </w:r>
    </w:p>
    <w:p w14:paraId="186442F6" w14:textId="77777777" w:rsidR="005F50F5" w:rsidRPr="005F50F5" w:rsidRDefault="005F50F5" w:rsidP="005F50F5">
      <w:pPr>
        <w:pStyle w:val="Litteraturfrteckning"/>
        <w:rPr>
          <w:lang w:val="en-GB"/>
        </w:rPr>
      </w:pPr>
      <w:r w:rsidRPr="00260941">
        <w:t xml:space="preserve">Iwata, N., Kikuchi, K., Honda, H., Kiyono, M. &amp; Kurokura, H. (1994). </w:t>
      </w:r>
      <w:r w:rsidRPr="005F50F5">
        <w:rPr>
          <w:lang w:val="en-GB"/>
        </w:rPr>
        <w:t xml:space="preserve">Effects of Temperature on the Growth of Japanese Flounder. </w:t>
      </w:r>
      <w:r w:rsidRPr="005F50F5">
        <w:rPr>
          <w:i/>
          <w:iCs/>
          <w:lang w:val="en-GB"/>
        </w:rPr>
        <w:t>Fisheries science</w:t>
      </w:r>
      <w:r w:rsidRPr="005F50F5">
        <w:rPr>
          <w:lang w:val="en-GB"/>
        </w:rPr>
        <w:t>, 60, 527–531.</w:t>
      </w:r>
    </w:p>
    <w:p w14:paraId="596998C7" w14:textId="77777777" w:rsidR="005F50F5" w:rsidRPr="005F50F5" w:rsidRDefault="005F50F5" w:rsidP="005F50F5">
      <w:pPr>
        <w:pStyle w:val="Litteraturfrteckning"/>
        <w:rPr>
          <w:lang w:val="en-GB"/>
        </w:rPr>
      </w:pPr>
      <w:r w:rsidRPr="005F50F5">
        <w:rPr>
          <w:lang w:val="en-GB"/>
        </w:rPr>
        <w:t xml:space="preserve">Laurel, B.J., Copeman, L.A., Spencer, M. &amp; Iseri, P. (2017). Temperature-dependent growth as a function of size and age in juvenile Arctic cod (Boreogadus saida). </w:t>
      </w:r>
      <w:r w:rsidRPr="005F50F5">
        <w:rPr>
          <w:i/>
          <w:iCs/>
          <w:lang w:val="en-GB"/>
        </w:rPr>
        <w:t>ICES Journal of Marine Science</w:t>
      </w:r>
      <w:r w:rsidRPr="005F50F5">
        <w:rPr>
          <w:lang w:val="en-GB"/>
        </w:rPr>
        <w:t>, 74, 1614–1621.</w:t>
      </w:r>
    </w:p>
    <w:p w14:paraId="4316FA16" w14:textId="77777777" w:rsidR="005F50F5" w:rsidRPr="00260941" w:rsidRDefault="005F50F5" w:rsidP="005F50F5">
      <w:pPr>
        <w:pStyle w:val="Litteraturfrteckning"/>
      </w:pPr>
      <w:r w:rsidRPr="005F50F5">
        <w:rPr>
          <w:lang w:val="en-GB"/>
        </w:rPr>
        <w:t xml:space="preserve">Lessmark, O. (1983). Competition between perch (Perca fluviatilis) and roach (Rutilus rutilus) in south Swedish lakes. </w:t>
      </w:r>
      <w:r w:rsidRPr="00260941">
        <w:rPr>
          <w:i/>
          <w:iCs/>
        </w:rPr>
        <w:t>Limnologiska Institutionen, Lunds Universitet (Sweden)</w:t>
      </w:r>
      <w:r w:rsidRPr="00260941">
        <w:t>.</w:t>
      </w:r>
    </w:p>
    <w:p w14:paraId="6384F821" w14:textId="77777777" w:rsidR="005F50F5" w:rsidRPr="005F50F5" w:rsidRDefault="005F50F5" w:rsidP="005F50F5">
      <w:pPr>
        <w:pStyle w:val="Litteraturfrteckning"/>
        <w:rPr>
          <w:lang w:val="en-GB"/>
        </w:rPr>
      </w:pPr>
      <w:r w:rsidRPr="00260941">
        <w:t xml:space="preserve">Lin, X., Xie, S., Su, Y. &amp; Cui, Y. (2008). </w:t>
      </w:r>
      <w:r w:rsidRPr="005F50F5">
        <w:rPr>
          <w:lang w:val="en-GB"/>
        </w:rPr>
        <w:t xml:space="preserve">Optimum temperature for the growth performance of juvenile orange-spotted grouper (Epinephelus coioides H.). </w:t>
      </w:r>
      <w:r w:rsidRPr="005F50F5">
        <w:rPr>
          <w:i/>
          <w:iCs/>
          <w:lang w:val="en-GB"/>
        </w:rPr>
        <w:t>Chin. J. Ocean. Limnol.</w:t>
      </w:r>
      <w:r w:rsidRPr="005F50F5">
        <w:rPr>
          <w:lang w:val="en-GB"/>
        </w:rPr>
        <w:t>, 26, 69–75.</w:t>
      </w:r>
    </w:p>
    <w:p w14:paraId="7F2FF788" w14:textId="77777777" w:rsidR="005F50F5" w:rsidRPr="005F50F5" w:rsidRDefault="005F50F5" w:rsidP="005F50F5">
      <w:pPr>
        <w:pStyle w:val="Litteraturfrteckning"/>
        <w:rPr>
          <w:lang w:val="en-GB"/>
        </w:rPr>
      </w:pPr>
      <w:r w:rsidRPr="005F50F5">
        <w:rPr>
          <w:lang w:val="en-GB"/>
        </w:rPr>
        <w:t xml:space="preserve">Liu, J., Cui, Y. &amp; Liu, J. (1998). Food consumption and growth of two piscivorous fishes, the mandarin fish and the Chinese snakehead. </w:t>
      </w:r>
      <w:r w:rsidRPr="005F50F5">
        <w:rPr>
          <w:i/>
          <w:iCs/>
          <w:lang w:val="en-GB"/>
        </w:rPr>
        <w:t>Journal of Fish Biology</w:t>
      </w:r>
      <w:r w:rsidRPr="005F50F5">
        <w:rPr>
          <w:lang w:val="en-GB"/>
        </w:rPr>
        <w:t>, 53, 1071–1083.</w:t>
      </w:r>
    </w:p>
    <w:p w14:paraId="6E380BAC" w14:textId="77777777" w:rsidR="005F50F5" w:rsidRPr="005F50F5" w:rsidRDefault="005F50F5" w:rsidP="005F50F5">
      <w:pPr>
        <w:pStyle w:val="Litteraturfrteckning"/>
        <w:rPr>
          <w:lang w:val="en-GB"/>
        </w:rPr>
      </w:pPr>
      <w:r w:rsidRPr="005F50F5">
        <w:rPr>
          <w:lang w:val="en-GB"/>
        </w:rPr>
        <w:lastRenderedPageBreak/>
        <w:t xml:space="preserve">Liu, J., Cui, Y. &amp; Liu, J. (2000). Resting metabolism and heat increment of feeding in mandarin fish (Siniperca chuatsi) and Chinese snakehead (Channa argus). </w:t>
      </w:r>
      <w:r w:rsidRPr="005F50F5">
        <w:rPr>
          <w:i/>
          <w:iCs/>
          <w:lang w:val="en-GB"/>
        </w:rPr>
        <w:t>Comparative Biochemistry and Physiology Part A: Molecular &amp; Integrative Physiology</w:t>
      </w:r>
      <w:r w:rsidRPr="005F50F5">
        <w:rPr>
          <w:lang w:val="en-GB"/>
        </w:rPr>
        <w:t>, 127, 131–138.</w:t>
      </w:r>
    </w:p>
    <w:p w14:paraId="7724BBA5" w14:textId="77777777" w:rsidR="005F50F5" w:rsidRPr="005F50F5" w:rsidRDefault="005F50F5" w:rsidP="005F50F5">
      <w:pPr>
        <w:pStyle w:val="Litteraturfrteckning"/>
        <w:rPr>
          <w:lang w:val="en-GB"/>
        </w:rPr>
      </w:pPr>
      <w:r w:rsidRPr="005F50F5">
        <w:rPr>
          <w:lang w:val="en-GB"/>
        </w:rPr>
        <w:t xml:space="preserve">Luo, Y.P. &amp; Wang, Q.Q. (2012). Effects of body mass and temperature on routine metabolic rate of juvenile largemouth bronze gudgeon Coreius guichenoti. </w:t>
      </w:r>
      <w:r w:rsidRPr="005F50F5">
        <w:rPr>
          <w:i/>
          <w:iCs/>
          <w:lang w:val="en-GB"/>
        </w:rPr>
        <w:t>Journal of Fish Biology</w:t>
      </w:r>
      <w:r w:rsidRPr="005F50F5">
        <w:rPr>
          <w:lang w:val="en-GB"/>
        </w:rPr>
        <w:t>, 80, 842–851.</w:t>
      </w:r>
    </w:p>
    <w:p w14:paraId="573F9403" w14:textId="77777777" w:rsidR="005F50F5" w:rsidRPr="005F50F5" w:rsidRDefault="005F50F5" w:rsidP="005F50F5">
      <w:pPr>
        <w:pStyle w:val="Litteraturfrteckning"/>
        <w:rPr>
          <w:lang w:val="en-GB"/>
        </w:rPr>
      </w:pPr>
      <w:r w:rsidRPr="005F50F5">
        <w:rPr>
          <w:lang w:val="en-GB"/>
        </w:rPr>
        <w:t xml:space="preserve">Marmulla, G. &amp; Rosch, R. (1990). Maximum daily ration of juvenile fish fed on living natural zooplankton. </w:t>
      </w:r>
      <w:r w:rsidRPr="005F50F5">
        <w:rPr>
          <w:i/>
          <w:iCs/>
          <w:lang w:val="en-GB"/>
        </w:rPr>
        <w:t>J Fish Biology</w:t>
      </w:r>
      <w:r w:rsidRPr="005F50F5">
        <w:rPr>
          <w:lang w:val="en-GB"/>
        </w:rPr>
        <w:t>, 36, 789–801.</w:t>
      </w:r>
    </w:p>
    <w:p w14:paraId="3D1E26A9" w14:textId="77777777" w:rsidR="005F50F5" w:rsidRPr="005F50F5" w:rsidRDefault="005F50F5" w:rsidP="005F50F5">
      <w:pPr>
        <w:pStyle w:val="Litteraturfrteckning"/>
        <w:rPr>
          <w:lang w:val="en-GB"/>
        </w:rPr>
      </w:pPr>
      <w:r w:rsidRPr="005F50F5">
        <w:rPr>
          <w:lang w:val="en-GB"/>
        </w:rPr>
        <w:t xml:space="preserve">Mesa, M.G., Weiland, L.K., Christiansen, H.E., Sauter, S.T. &amp; Beauchamp, D.A. (2013). Development and Evaluation of a Bioenergetics Model for Bull Trout. </w:t>
      </w:r>
      <w:r w:rsidRPr="005F50F5">
        <w:rPr>
          <w:i/>
          <w:iCs/>
          <w:lang w:val="en-GB"/>
        </w:rPr>
        <w:t>Transactions of the American Fisheries Society</w:t>
      </w:r>
      <w:r w:rsidRPr="005F50F5">
        <w:rPr>
          <w:lang w:val="en-GB"/>
        </w:rPr>
        <w:t>, 142, 41–49.</w:t>
      </w:r>
    </w:p>
    <w:p w14:paraId="48BDE6A1" w14:textId="77777777" w:rsidR="005F50F5" w:rsidRPr="005F50F5" w:rsidRDefault="005F50F5" w:rsidP="005F50F5">
      <w:pPr>
        <w:pStyle w:val="Litteraturfrteckning"/>
        <w:rPr>
          <w:lang w:val="en-GB"/>
        </w:rPr>
      </w:pPr>
      <w:r w:rsidRPr="005F50F5">
        <w:rPr>
          <w:lang w:val="en-GB"/>
        </w:rPr>
        <w:t xml:space="preserve">Meskendahl, L., Herrmann, J.-P. &amp; Temming, A. (2010). Effects of temperature and body mass on metabolic rates of sprat, Sprattus sprattus L. </w:t>
      </w:r>
      <w:r w:rsidRPr="005F50F5">
        <w:rPr>
          <w:i/>
          <w:iCs/>
          <w:lang w:val="en-GB"/>
        </w:rPr>
        <w:t>Mar Biol</w:t>
      </w:r>
      <w:r w:rsidRPr="005F50F5">
        <w:rPr>
          <w:lang w:val="en-GB"/>
        </w:rPr>
        <w:t>, 157, 1917–1927.</w:t>
      </w:r>
    </w:p>
    <w:p w14:paraId="38458209" w14:textId="77777777" w:rsidR="005F50F5" w:rsidRPr="005F50F5" w:rsidRDefault="005F50F5" w:rsidP="005F50F5">
      <w:pPr>
        <w:pStyle w:val="Litteraturfrteckning"/>
        <w:rPr>
          <w:lang w:val="en-GB"/>
        </w:rPr>
      </w:pPr>
      <w:r w:rsidRPr="005F50F5">
        <w:rPr>
          <w:lang w:val="en-GB"/>
        </w:rPr>
        <w:t xml:space="preserve">Messmer, V., Pratchett, M.S., Hoey, A.S., Tobin, A.J., Coker, D.J., Cooke, S.J., </w:t>
      </w:r>
      <w:r w:rsidRPr="005F50F5">
        <w:rPr>
          <w:i/>
          <w:iCs/>
          <w:lang w:val="en-GB"/>
        </w:rPr>
        <w:t>et al.</w:t>
      </w:r>
      <w:r w:rsidRPr="005F50F5">
        <w:rPr>
          <w:lang w:val="en-GB"/>
        </w:rPr>
        <w:t xml:space="preserve"> (2017). Global warming may disproportionately affect larger adults in a predatory coral reef fish. </w:t>
      </w:r>
      <w:r w:rsidRPr="005F50F5">
        <w:rPr>
          <w:i/>
          <w:iCs/>
          <w:lang w:val="en-GB"/>
        </w:rPr>
        <w:t>Global Change Biology</w:t>
      </w:r>
      <w:r w:rsidRPr="005F50F5">
        <w:rPr>
          <w:lang w:val="en-GB"/>
        </w:rPr>
        <w:t>, 23, 2230–2240.</w:t>
      </w:r>
    </w:p>
    <w:p w14:paraId="5D9A5B0D" w14:textId="77777777" w:rsidR="005F50F5" w:rsidRPr="005F50F5" w:rsidRDefault="005F50F5" w:rsidP="005F50F5">
      <w:pPr>
        <w:pStyle w:val="Litteraturfrteckning"/>
        <w:rPr>
          <w:lang w:val="en-GB"/>
        </w:rPr>
      </w:pPr>
      <w:r w:rsidRPr="005F50F5">
        <w:rPr>
          <w:lang w:val="en-GB"/>
        </w:rPr>
        <w:t xml:space="preserve">Milano, D., Vigliano, P. &amp; Beauchamp, D. (2016). Effect of body size and temperature on respiration of </w:t>
      </w:r>
      <w:r w:rsidRPr="005F50F5">
        <w:rPr>
          <w:i/>
          <w:iCs/>
          <w:lang w:val="en-GB"/>
        </w:rPr>
        <w:t>Galaxias maculatus</w:t>
      </w:r>
      <w:r w:rsidRPr="005F50F5">
        <w:rPr>
          <w:lang w:val="en-GB"/>
        </w:rPr>
        <w:t xml:space="preserve"> (Pisces: Galaxiidae). </w:t>
      </w:r>
      <w:r w:rsidRPr="005F50F5">
        <w:rPr>
          <w:i/>
          <w:iCs/>
          <w:lang w:val="en-GB"/>
        </w:rPr>
        <w:t>New Zealand Journal of Marine and Freshwater Research</w:t>
      </w:r>
      <w:r w:rsidRPr="005F50F5">
        <w:rPr>
          <w:lang w:val="en-GB"/>
        </w:rPr>
        <w:t>, 51, 295–303.</w:t>
      </w:r>
    </w:p>
    <w:p w14:paraId="05A3DC04" w14:textId="77777777" w:rsidR="005F50F5" w:rsidRPr="005F50F5" w:rsidRDefault="005F50F5" w:rsidP="005F50F5">
      <w:pPr>
        <w:pStyle w:val="Litteraturfrteckning"/>
        <w:rPr>
          <w:lang w:val="en-GB"/>
        </w:rPr>
      </w:pPr>
      <w:r w:rsidRPr="005F50F5">
        <w:rPr>
          <w:lang w:val="en-GB"/>
        </w:rPr>
        <w:t xml:space="preserve">Nytrø, A.V., Vikingstad, E., Foss, A., Hangstad, T.A., Reynolds, P., Eliassen, G., </w:t>
      </w:r>
      <w:r w:rsidRPr="005F50F5">
        <w:rPr>
          <w:i/>
          <w:iCs/>
          <w:lang w:val="en-GB"/>
        </w:rPr>
        <w:t>et al.</w:t>
      </w:r>
      <w:r w:rsidRPr="005F50F5">
        <w:rPr>
          <w:lang w:val="en-GB"/>
        </w:rPr>
        <w:t xml:space="preserve"> (2014). The effect of temperature and fish size on growth of juvenile lumpfish (Cyclopterus lumpus L.). </w:t>
      </w:r>
      <w:r w:rsidRPr="005F50F5">
        <w:rPr>
          <w:i/>
          <w:iCs/>
          <w:lang w:val="en-GB"/>
        </w:rPr>
        <w:t>Aquaculture</w:t>
      </w:r>
      <w:r w:rsidRPr="005F50F5">
        <w:rPr>
          <w:lang w:val="en-GB"/>
        </w:rPr>
        <w:t>, 434, 296–302.</w:t>
      </w:r>
    </w:p>
    <w:p w14:paraId="7A3C3435" w14:textId="77777777" w:rsidR="005F50F5" w:rsidRPr="005F50F5" w:rsidRDefault="005F50F5" w:rsidP="005F50F5">
      <w:pPr>
        <w:pStyle w:val="Litteraturfrteckning"/>
        <w:rPr>
          <w:lang w:val="en-GB"/>
        </w:rPr>
      </w:pPr>
      <w:r w:rsidRPr="005F50F5">
        <w:rPr>
          <w:lang w:val="en-GB"/>
        </w:rPr>
        <w:t xml:space="preserve">Ohlberger, J., Mehner, Thomas., Staaks, Georg. &amp; Hölker, Franz. (2012). Intraspecific temperature dependence of the scaling of metabolic rate with body mass in fishes and its ecological implications. </w:t>
      </w:r>
      <w:r w:rsidRPr="005F50F5">
        <w:rPr>
          <w:i/>
          <w:iCs/>
          <w:lang w:val="en-GB"/>
        </w:rPr>
        <w:t>Oikos</w:t>
      </w:r>
      <w:r w:rsidRPr="005F50F5">
        <w:rPr>
          <w:lang w:val="en-GB"/>
        </w:rPr>
        <w:t>, 121, 245–251.</w:t>
      </w:r>
    </w:p>
    <w:p w14:paraId="72ABBC47" w14:textId="77777777" w:rsidR="005F50F5" w:rsidRPr="005F50F5" w:rsidRDefault="005F50F5" w:rsidP="005F50F5">
      <w:pPr>
        <w:pStyle w:val="Litteraturfrteckning"/>
        <w:rPr>
          <w:lang w:val="en-GB"/>
        </w:rPr>
      </w:pPr>
      <w:r w:rsidRPr="005F50F5">
        <w:rPr>
          <w:lang w:val="en-GB"/>
        </w:rPr>
        <w:t xml:space="preserve">Patterson, J.T., Mims, S.D. &amp; Wright, R.A. (2013). Effects of body mass and water temperature on routine metabolism of American paddlefish </w:t>
      </w:r>
      <w:r w:rsidRPr="005F50F5">
        <w:rPr>
          <w:i/>
          <w:iCs/>
          <w:lang w:val="en-GB"/>
        </w:rPr>
        <w:t>Polyodon spathula</w:t>
      </w:r>
      <w:r w:rsidRPr="005F50F5">
        <w:rPr>
          <w:lang w:val="en-GB"/>
        </w:rPr>
        <w:t xml:space="preserve">: routine metabolism of </w:t>
      </w:r>
      <w:r w:rsidRPr="005F50F5">
        <w:rPr>
          <w:i/>
          <w:iCs/>
          <w:lang w:val="en-GB"/>
        </w:rPr>
        <w:t>polyodon</w:t>
      </w:r>
      <w:r w:rsidRPr="005F50F5">
        <w:rPr>
          <w:lang w:val="en-GB"/>
        </w:rPr>
        <w:t xml:space="preserve"> </w:t>
      </w:r>
      <w:r w:rsidRPr="005F50F5">
        <w:rPr>
          <w:i/>
          <w:iCs/>
          <w:lang w:val="en-GB"/>
        </w:rPr>
        <w:t>spathula</w:t>
      </w:r>
      <w:r w:rsidRPr="005F50F5">
        <w:rPr>
          <w:lang w:val="en-GB"/>
        </w:rPr>
        <w:t xml:space="preserve">. </w:t>
      </w:r>
      <w:r w:rsidRPr="005F50F5">
        <w:rPr>
          <w:i/>
          <w:iCs/>
          <w:lang w:val="en-GB"/>
        </w:rPr>
        <w:t>J Fish Biol</w:t>
      </w:r>
      <w:r w:rsidRPr="005F50F5">
        <w:rPr>
          <w:lang w:val="en-GB"/>
        </w:rPr>
        <w:t>, 82, 1269–1280.</w:t>
      </w:r>
    </w:p>
    <w:p w14:paraId="4162E6B4" w14:textId="77777777" w:rsidR="005F50F5" w:rsidRPr="005F50F5" w:rsidRDefault="005F50F5" w:rsidP="005F50F5">
      <w:pPr>
        <w:pStyle w:val="Litteraturfrteckning"/>
        <w:rPr>
          <w:lang w:val="en-GB"/>
        </w:rPr>
      </w:pPr>
      <w:r w:rsidRPr="005F50F5">
        <w:rPr>
          <w:lang w:val="en-GB"/>
        </w:rPr>
        <w:t xml:space="preserve">Peck, M.A., Buckley, L.J. &amp; Bengtson, D.A. (2005). Effects of temperature, body size and feeding on rates of metabolism in young-of-the-year haddock. </w:t>
      </w:r>
      <w:r w:rsidRPr="005F50F5">
        <w:rPr>
          <w:i/>
          <w:iCs/>
          <w:lang w:val="en-GB"/>
        </w:rPr>
        <w:t>Journal of Fish Biology</w:t>
      </w:r>
      <w:r w:rsidRPr="005F50F5">
        <w:rPr>
          <w:lang w:val="en-GB"/>
        </w:rPr>
        <w:t>, 66, 911–923.</w:t>
      </w:r>
    </w:p>
    <w:p w14:paraId="0A396B6C" w14:textId="77777777" w:rsidR="005F50F5" w:rsidRPr="005F50F5" w:rsidRDefault="005F50F5" w:rsidP="005F50F5">
      <w:pPr>
        <w:pStyle w:val="Litteraturfrteckning"/>
        <w:rPr>
          <w:lang w:val="en-GB"/>
        </w:rPr>
      </w:pPr>
      <w:r w:rsidRPr="005F50F5">
        <w:rPr>
          <w:lang w:val="en-GB"/>
        </w:rPr>
        <w:t xml:space="preserve">Pirozzi, I. &amp; Booth, M.A. (2009). The effect of temperature and body weight on the routine metabolic rate and postprandial metabolic response in mulloway, Argyrosomus japonicus. </w:t>
      </w:r>
      <w:r w:rsidRPr="005F50F5">
        <w:rPr>
          <w:i/>
          <w:iCs/>
          <w:lang w:val="en-GB"/>
        </w:rPr>
        <w:t>Comparative Biochemistry and Physiology Part A: Molecular &amp; Integrative Physiology</w:t>
      </w:r>
      <w:r w:rsidRPr="005F50F5">
        <w:rPr>
          <w:lang w:val="en-GB"/>
        </w:rPr>
        <w:t>, 154, 110–118.</w:t>
      </w:r>
    </w:p>
    <w:p w14:paraId="57DAD484" w14:textId="77777777" w:rsidR="005F50F5" w:rsidRPr="005F50F5" w:rsidRDefault="005F50F5" w:rsidP="005F50F5">
      <w:pPr>
        <w:pStyle w:val="Litteraturfrteckning"/>
        <w:rPr>
          <w:lang w:val="en-GB"/>
        </w:rPr>
      </w:pPr>
      <w:r w:rsidRPr="005F50F5">
        <w:rPr>
          <w:lang w:val="en-GB"/>
        </w:rPr>
        <w:t xml:space="preserve">Rangel, R.E. &amp; Johnson, D.W. (2018). Metabolic responses to temperature in a sedentary reef fish, the bluebanded goby (Lythrypnus dalli , Gilbert). </w:t>
      </w:r>
      <w:r w:rsidRPr="005F50F5">
        <w:rPr>
          <w:i/>
          <w:iCs/>
          <w:lang w:val="en-GB"/>
        </w:rPr>
        <w:t>Journal of Experimental Marine Biology and Ecology</w:t>
      </w:r>
      <w:r w:rsidRPr="005F50F5">
        <w:rPr>
          <w:lang w:val="en-GB"/>
        </w:rPr>
        <w:t>, 501, 83–89.</w:t>
      </w:r>
    </w:p>
    <w:p w14:paraId="0117B455" w14:textId="77777777" w:rsidR="005F50F5" w:rsidRPr="005F50F5" w:rsidRDefault="005F50F5" w:rsidP="005F50F5">
      <w:pPr>
        <w:pStyle w:val="Litteraturfrteckning"/>
        <w:rPr>
          <w:lang w:val="en-GB"/>
        </w:rPr>
      </w:pPr>
      <w:r w:rsidRPr="005F50F5">
        <w:rPr>
          <w:lang w:val="en-GB"/>
        </w:rPr>
        <w:t xml:space="preserve">Siikavuopio, S.I., Foss, A., Saether, B.-S., Gunnarsson, S. &amp; Imsland, A.K. (2013). Comparison of the growth performance of offspring from cultured versus wild populations of arctic charr, </w:t>
      </w:r>
      <w:r w:rsidRPr="005F50F5">
        <w:rPr>
          <w:i/>
          <w:iCs/>
          <w:lang w:val="en-GB"/>
        </w:rPr>
        <w:t>Salvelinus alpinus</w:t>
      </w:r>
      <w:r w:rsidRPr="005F50F5">
        <w:rPr>
          <w:lang w:val="en-GB"/>
        </w:rPr>
        <w:t xml:space="preserve"> (L.), kept at three different temperatures. </w:t>
      </w:r>
      <w:r w:rsidRPr="005F50F5">
        <w:rPr>
          <w:i/>
          <w:iCs/>
          <w:lang w:val="en-GB"/>
        </w:rPr>
        <w:t>Aquac Res</w:t>
      </w:r>
      <w:r w:rsidRPr="005F50F5">
        <w:rPr>
          <w:lang w:val="en-GB"/>
        </w:rPr>
        <w:t>, 44, 995–1001.</w:t>
      </w:r>
    </w:p>
    <w:p w14:paraId="056DD555" w14:textId="77777777" w:rsidR="005F50F5" w:rsidRPr="005F50F5" w:rsidRDefault="005F50F5" w:rsidP="005F50F5">
      <w:pPr>
        <w:pStyle w:val="Litteraturfrteckning"/>
        <w:rPr>
          <w:lang w:val="en-GB"/>
        </w:rPr>
      </w:pPr>
      <w:r w:rsidRPr="005F50F5">
        <w:rPr>
          <w:lang w:val="en-GB"/>
        </w:rPr>
        <w:t xml:space="preserve">Slesinger, E., Andres, A., Young, R., Seibel, B., Saba, V., Phelan, B., </w:t>
      </w:r>
      <w:r w:rsidRPr="005F50F5">
        <w:rPr>
          <w:i/>
          <w:iCs/>
          <w:lang w:val="en-GB"/>
        </w:rPr>
        <w:t>et al.</w:t>
      </w:r>
      <w:r w:rsidRPr="005F50F5">
        <w:rPr>
          <w:lang w:val="en-GB"/>
        </w:rPr>
        <w:t xml:space="preserve"> (2019). The effect of ocean warming on black sea bass (Centropristis striata) aerobic scope and hypoxia tolerance. </w:t>
      </w:r>
      <w:r w:rsidRPr="005F50F5">
        <w:rPr>
          <w:i/>
          <w:iCs/>
          <w:lang w:val="en-GB"/>
        </w:rPr>
        <w:t>PLoS ONE</w:t>
      </w:r>
      <w:r w:rsidRPr="005F50F5">
        <w:rPr>
          <w:lang w:val="en-GB"/>
        </w:rPr>
        <w:t>, 14, e0218390.</w:t>
      </w:r>
    </w:p>
    <w:p w14:paraId="619DD70C" w14:textId="77777777" w:rsidR="005F50F5" w:rsidRPr="005F50F5" w:rsidRDefault="005F50F5" w:rsidP="005F50F5">
      <w:pPr>
        <w:pStyle w:val="Litteraturfrteckning"/>
        <w:rPr>
          <w:lang w:val="en-GB"/>
        </w:rPr>
      </w:pPr>
      <w:r w:rsidRPr="005F50F5">
        <w:rPr>
          <w:lang w:val="en-GB"/>
        </w:rPr>
        <w:lastRenderedPageBreak/>
        <w:t xml:space="preserve">Sun, L. &amp; Chen, H. (2014). Effects of water temperature and fish size on growth and bioenergetics of cobia (Rachycentron canadum). </w:t>
      </w:r>
      <w:r w:rsidRPr="005F50F5">
        <w:rPr>
          <w:i/>
          <w:iCs/>
          <w:lang w:val="en-GB"/>
        </w:rPr>
        <w:t>Aquaculture</w:t>
      </w:r>
      <w:r w:rsidRPr="005F50F5">
        <w:rPr>
          <w:lang w:val="en-GB"/>
        </w:rPr>
        <w:t>, 426–427, 172–180.</w:t>
      </w:r>
    </w:p>
    <w:p w14:paraId="7F4FE365" w14:textId="77777777" w:rsidR="005F50F5" w:rsidRPr="005F50F5" w:rsidRDefault="005F50F5" w:rsidP="005F50F5">
      <w:pPr>
        <w:pStyle w:val="Litteraturfrteckning"/>
        <w:rPr>
          <w:lang w:val="en-GB"/>
        </w:rPr>
      </w:pPr>
      <w:r w:rsidRPr="005F50F5">
        <w:rPr>
          <w:lang w:val="en-GB"/>
        </w:rPr>
        <w:t xml:space="preserve">Tirsgaard, B., Behrens, J.W. &amp; Steffensen, J.F. (2015). The effect of temperature and body size on metabolic scope of activity in juvenile Atlantic cod Gadus morhua L. </w:t>
      </w:r>
      <w:r w:rsidRPr="005F50F5">
        <w:rPr>
          <w:i/>
          <w:iCs/>
          <w:lang w:val="en-GB"/>
        </w:rPr>
        <w:t>Comparative Biochemistry and Physiology Part A: Molecular &amp; Integrative Physiology</w:t>
      </w:r>
      <w:r w:rsidRPr="005F50F5">
        <w:rPr>
          <w:lang w:val="en-GB"/>
        </w:rPr>
        <w:t>, 179, 89–94.</w:t>
      </w:r>
    </w:p>
    <w:p w14:paraId="36D39A32" w14:textId="77777777" w:rsidR="005F50F5" w:rsidRPr="00260941" w:rsidRDefault="005F50F5" w:rsidP="005F50F5">
      <w:pPr>
        <w:pStyle w:val="Litteraturfrteckning"/>
      </w:pPr>
      <w:r w:rsidRPr="00260941">
        <w:t xml:space="preserve">Tomala, D., Chavarria, J. &amp; Angeles, B. (2014). Evaluacion de la tasa de consumo de oxigeno de Colossoma macropomum en relacion al peso corporal y temperatura del agua. </w:t>
      </w:r>
      <w:r w:rsidRPr="00260941">
        <w:rPr>
          <w:i/>
          <w:iCs/>
        </w:rPr>
        <w:t>lajar</w:t>
      </w:r>
      <w:r w:rsidRPr="00260941">
        <w:t>, 42, 971–979.</w:t>
      </w:r>
    </w:p>
    <w:p w14:paraId="6ECF376B" w14:textId="77777777" w:rsidR="005F50F5" w:rsidRPr="005F50F5" w:rsidRDefault="005F50F5" w:rsidP="005F50F5">
      <w:pPr>
        <w:pStyle w:val="Litteraturfrteckning"/>
        <w:rPr>
          <w:lang w:val="en-GB"/>
        </w:rPr>
      </w:pPr>
      <w:r w:rsidRPr="00260941">
        <w:t xml:space="preserve">Tomiyama, T., Kusakabe, K., Otsuki, N., Yoshida, Y., Takahashi, S., Hata, M., </w:t>
      </w:r>
      <w:r w:rsidRPr="00260941">
        <w:rPr>
          <w:i/>
          <w:iCs/>
        </w:rPr>
        <w:t>et al.</w:t>
      </w:r>
      <w:r w:rsidRPr="00260941">
        <w:t xml:space="preserve"> </w:t>
      </w:r>
      <w:r w:rsidRPr="005F50F5">
        <w:rPr>
          <w:lang w:val="en-GB"/>
        </w:rPr>
        <w:t xml:space="preserve">(2018). Ontogenetic changes in the optimal temperature for growth of juvenile marbled flounder Pseudopleuronectes yokohamae. </w:t>
      </w:r>
      <w:r w:rsidRPr="005F50F5">
        <w:rPr>
          <w:i/>
          <w:iCs/>
          <w:lang w:val="en-GB"/>
        </w:rPr>
        <w:t>Journal of Sea Research</w:t>
      </w:r>
      <w:r w:rsidRPr="005F50F5">
        <w:rPr>
          <w:lang w:val="en-GB"/>
        </w:rPr>
        <w:t>, 141, 14–20.</w:t>
      </w:r>
    </w:p>
    <w:p w14:paraId="1E8DFA1C" w14:textId="77777777" w:rsidR="005F50F5" w:rsidRPr="005F50F5" w:rsidRDefault="005F50F5" w:rsidP="005F50F5">
      <w:pPr>
        <w:pStyle w:val="Litteraturfrteckning"/>
        <w:rPr>
          <w:lang w:val="en-GB"/>
        </w:rPr>
      </w:pPr>
      <w:r w:rsidRPr="005F50F5">
        <w:rPr>
          <w:lang w:val="en-GB"/>
        </w:rPr>
        <w:t xml:space="preserve">Wang, H.P., Hayward, R.S., Whitledge, G.W. &amp; Fischer, S.A. (2003). Prey-size Preference, Maximum Handling Size, and Consumption Rates for Redear Sunfish Lepomis microlophus Feeding on Two Gastropods Common to Aquaculture Ponds. </w:t>
      </w:r>
      <w:r w:rsidRPr="005F50F5">
        <w:rPr>
          <w:i/>
          <w:iCs/>
          <w:lang w:val="en-GB"/>
        </w:rPr>
        <w:t>J World Aquaculture Soc</w:t>
      </w:r>
      <w:r w:rsidRPr="005F50F5">
        <w:rPr>
          <w:lang w:val="en-GB"/>
        </w:rPr>
        <w:t>, 34, 379–386.</w:t>
      </w:r>
    </w:p>
    <w:p w14:paraId="47C0CFED" w14:textId="77777777" w:rsidR="005F50F5" w:rsidRPr="005F50F5" w:rsidRDefault="005F50F5" w:rsidP="005F50F5">
      <w:pPr>
        <w:pStyle w:val="Litteraturfrteckning"/>
        <w:rPr>
          <w:lang w:val="en-GB"/>
        </w:rPr>
      </w:pPr>
      <w:r w:rsidRPr="005F50F5">
        <w:rPr>
          <w:lang w:val="en-GB"/>
        </w:rPr>
        <w:t xml:space="preserve">Wootton, R.J., Allen, J.R.M. &amp; Cole, S.J. (1980). Effect of body weight and temperature on the maximum daily food consumption of Gasterosteus aculeatus L. and Phoxinus phoxinus (L.): selecting an appropriate model. </w:t>
      </w:r>
      <w:r w:rsidRPr="005F50F5">
        <w:rPr>
          <w:i/>
          <w:iCs/>
          <w:lang w:val="en-GB"/>
        </w:rPr>
        <w:t>J Fish Biology</w:t>
      </w:r>
      <w:r w:rsidRPr="005F50F5">
        <w:rPr>
          <w:lang w:val="en-GB"/>
        </w:rPr>
        <w:t>, 17, 695–705.</w:t>
      </w:r>
    </w:p>
    <w:p w14:paraId="4AF58313" w14:textId="77777777" w:rsidR="005F50F5" w:rsidRPr="005F50F5" w:rsidRDefault="005F50F5" w:rsidP="005F50F5">
      <w:pPr>
        <w:pStyle w:val="Litteraturfrteckning"/>
        <w:rPr>
          <w:lang w:val="en-GB"/>
        </w:rPr>
      </w:pPr>
      <w:r w:rsidRPr="005F50F5">
        <w:rPr>
          <w:lang w:val="en-GB"/>
        </w:rPr>
        <w:t xml:space="preserve">Xie, Xiaojun. &amp; Sun, Ruyung. (1990). The Bioenergetics of the Southern Catfish (Silurus meridionalis Chen). I. Resting Metabolic Rate as a Function of Body Weight and Temperature. </w:t>
      </w:r>
      <w:r w:rsidRPr="005F50F5">
        <w:rPr>
          <w:i/>
          <w:iCs/>
          <w:lang w:val="en-GB"/>
        </w:rPr>
        <w:t>Physiological Zoology</w:t>
      </w:r>
      <w:r w:rsidRPr="005F50F5">
        <w:rPr>
          <w:lang w:val="en-GB"/>
        </w:rPr>
        <w:t>, 63, 1181–1195.</w:t>
      </w:r>
    </w:p>
    <w:p w14:paraId="47B250C9" w14:textId="77777777" w:rsidR="005F50F5" w:rsidRPr="005F50F5" w:rsidRDefault="005F50F5" w:rsidP="005F50F5">
      <w:pPr>
        <w:pStyle w:val="Litteraturfrteckning"/>
        <w:rPr>
          <w:lang w:val="en-GB"/>
        </w:rPr>
      </w:pPr>
      <w:r w:rsidRPr="005F50F5">
        <w:rPr>
          <w:lang w:val="en-GB"/>
        </w:rPr>
        <w:t xml:space="preserve">Yamanaka, H., Takahara, T., Kohmatsu, Y. &amp; Yuma, M. (2013). Body size and temperature dependence of routine metabolic rate and critical oxygen concentration in larvae and juveniles of the round crucian carp </w:t>
      </w:r>
      <w:r w:rsidRPr="005F50F5">
        <w:rPr>
          <w:i/>
          <w:iCs/>
          <w:lang w:val="en-GB"/>
        </w:rPr>
        <w:t>Carassius auratus grandoculis</w:t>
      </w:r>
      <w:r w:rsidRPr="005F50F5">
        <w:rPr>
          <w:lang w:val="en-GB"/>
        </w:rPr>
        <w:t xml:space="preserve"> Temminck &amp; Schlegel 1846. </w:t>
      </w:r>
      <w:r w:rsidRPr="005F50F5">
        <w:rPr>
          <w:i/>
          <w:iCs/>
          <w:lang w:val="en-GB"/>
        </w:rPr>
        <w:t>J. Appl. Ichthyol.</w:t>
      </w:r>
      <w:r w:rsidRPr="005F50F5">
        <w:rPr>
          <w:lang w:val="en-GB"/>
        </w:rPr>
        <w:t>, 29, 891–895.</w:t>
      </w:r>
    </w:p>
    <w:p w14:paraId="1ED2038A" w14:textId="77777777" w:rsidR="005F50F5" w:rsidRPr="005F50F5" w:rsidRDefault="005F50F5" w:rsidP="005F50F5">
      <w:pPr>
        <w:pStyle w:val="Litteraturfrteckning"/>
        <w:rPr>
          <w:lang w:val="en-GB"/>
        </w:rPr>
      </w:pPr>
      <w:r w:rsidRPr="005F50F5">
        <w:rPr>
          <w:lang w:val="en-GB"/>
        </w:rPr>
        <w:t xml:space="preserve">Zhang, L., Zhao, Z.-G. &amp; Fan, Q.-X. (2017). Effects of water temperature and initial weight on growth, digestion and energy budget of yellow catfish </w:t>
      </w:r>
      <w:r w:rsidRPr="005F50F5">
        <w:rPr>
          <w:i/>
          <w:iCs/>
          <w:lang w:val="en-GB"/>
        </w:rPr>
        <w:t>Pelteobagrus fulvidraco</w:t>
      </w:r>
      <w:r w:rsidRPr="005F50F5">
        <w:rPr>
          <w:lang w:val="en-GB"/>
        </w:rPr>
        <w:t xml:space="preserve"> (Richardson, 1846). </w:t>
      </w:r>
      <w:r w:rsidRPr="005F50F5">
        <w:rPr>
          <w:i/>
          <w:iCs/>
          <w:lang w:val="en-GB"/>
        </w:rPr>
        <w:t>J Appl Ichthyol</w:t>
      </w:r>
      <w:r w:rsidRPr="005F50F5">
        <w:rPr>
          <w:lang w:val="en-GB"/>
        </w:rPr>
        <w:t>, 33, 1108–1117.</w:t>
      </w:r>
    </w:p>
    <w:p w14:paraId="3E90058E" w14:textId="11F26510" w:rsidR="002509CC" w:rsidRPr="00B0509D" w:rsidRDefault="005F50F5" w:rsidP="00B90122">
      <w:pPr>
        <w:contextualSpacing/>
        <w:jc w:val="both"/>
        <w:rPr>
          <w:rFonts w:cstheme="minorHAnsi"/>
        </w:rPr>
      </w:pPr>
      <w:r>
        <w:fldChar w:fldCharType="end"/>
      </w:r>
    </w:p>
    <w:sectPr w:rsidR="002509CC" w:rsidRPr="00B0509D" w:rsidSect="00647D43">
      <w:headerReference w:type="even" r:id="rId44"/>
      <w:footerReference w:type="default" r:id="rId45"/>
      <w:headerReference w:type="first" r:id="rId46"/>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ax Lindmark" w:date="2020-12-22T11:58:00Z" w:initials="ML">
    <w:p w14:paraId="0D044313" w14:textId="5353710C" w:rsidR="00260941" w:rsidRPr="00260941" w:rsidRDefault="00260941">
      <w:pPr>
        <w:pStyle w:val="Kommentarer"/>
        <w:rPr>
          <w:lang w:val="en-GB"/>
        </w:rPr>
      </w:pPr>
      <w:r>
        <w:rPr>
          <w:rStyle w:val="Kommentarsreferens"/>
        </w:rPr>
        <w:annotationRef/>
      </w:r>
      <w:r w:rsidRPr="00260941">
        <w:rPr>
          <w:lang w:val="en-GB"/>
        </w:rPr>
        <w:t>See comment in main paper</w:t>
      </w:r>
    </w:p>
  </w:comment>
  <w:comment w:id="6" w:author="Jan Ohlberger" w:date="2020-12-03T20:53:00Z" w:initials="Ca">
    <w:p w14:paraId="333F9067" w14:textId="00E72BC7" w:rsidR="00260941" w:rsidRPr="00260941" w:rsidRDefault="00260941">
      <w:pPr>
        <w:pStyle w:val="Kommentarer"/>
        <w:rPr>
          <w:lang w:val="en-GB"/>
        </w:rPr>
      </w:pPr>
      <w:r>
        <w:rPr>
          <w:rStyle w:val="Kommentarsreferens"/>
        </w:rPr>
        <w:annotationRef/>
      </w:r>
      <w:r w:rsidRPr="00260941">
        <w:rPr>
          <w:lang w:val="en-GB"/>
        </w:rPr>
        <w:t>Not sure we need this part, as long as we present the actual search</w:t>
      </w:r>
    </w:p>
  </w:comment>
  <w:comment w:id="10" w:author="Jan Ohlberger" w:date="2020-12-03T20:57:00Z" w:initials="Ca">
    <w:p w14:paraId="7D4B02F5" w14:textId="38874824" w:rsidR="00260941" w:rsidRPr="00260941" w:rsidRDefault="00260941">
      <w:pPr>
        <w:pStyle w:val="Kommentarer"/>
        <w:rPr>
          <w:lang w:val="en-GB"/>
        </w:rPr>
      </w:pPr>
      <w:r>
        <w:rPr>
          <w:rStyle w:val="Kommentarsreferens"/>
        </w:rPr>
        <w:annotationRef/>
      </w:r>
      <w:r w:rsidRPr="00260941">
        <w:rPr>
          <w:lang w:val="en-GB"/>
        </w:rPr>
        <w:t xml:space="preserve">Makes more sense to me to present this after the search description. </w:t>
      </w:r>
    </w:p>
  </w:comment>
  <w:comment w:id="24" w:author="Jan Ohlberger" w:date="2020-12-03T20:57:00Z" w:initials="Ca">
    <w:p w14:paraId="42E66EB8" w14:textId="77777777" w:rsidR="00260941" w:rsidRPr="00260941" w:rsidRDefault="00260941" w:rsidP="00C711B4">
      <w:pPr>
        <w:pStyle w:val="Kommentarer"/>
        <w:rPr>
          <w:lang w:val="en-GB"/>
        </w:rPr>
      </w:pPr>
      <w:r>
        <w:rPr>
          <w:rStyle w:val="Kommentarsreferens"/>
        </w:rPr>
        <w:annotationRef/>
      </w:r>
      <w:r w:rsidRPr="00260941">
        <w:rPr>
          <w:lang w:val="en-GB"/>
        </w:rPr>
        <w:t xml:space="preserve">Makes more sense to me to present this after the search description. </w:t>
      </w:r>
    </w:p>
  </w:comment>
  <w:comment w:id="25" w:author="Max Lindmark" w:date="2020-12-21T16:52:00Z" w:initials="ML">
    <w:p w14:paraId="5DF10CF1" w14:textId="00231E9E" w:rsidR="00260941" w:rsidRPr="00260941" w:rsidRDefault="00260941">
      <w:pPr>
        <w:pStyle w:val="Kommentarer"/>
        <w:rPr>
          <w:lang w:val="en-GB"/>
        </w:rPr>
      </w:pPr>
      <w:r>
        <w:rPr>
          <w:rStyle w:val="Kommentarsreferens"/>
        </w:rPr>
        <w:annotationRef/>
      </w:r>
      <w:r w:rsidRPr="00260941">
        <w:rPr>
          <w:lang w:val="en-GB"/>
        </w:rPr>
        <w:t>Ok! Moved as suggested and removed the opening paragraph about the “pre search”</w:t>
      </w:r>
    </w:p>
  </w:comment>
  <w:comment w:id="31" w:author="Jan Ohlberger" w:date="2020-12-03T20:57:00Z" w:initials="Ca">
    <w:p w14:paraId="02E26A2B" w14:textId="3342C956" w:rsidR="00260941" w:rsidRPr="00260941" w:rsidRDefault="00260941">
      <w:pPr>
        <w:pStyle w:val="Kommentarer"/>
        <w:rPr>
          <w:lang w:val="en-GB"/>
        </w:rPr>
      </w:pPr>
      <w:r>
        <w:rPr>
          <w:rStyle w:val="Kommentarsreferens"/>
        </w:rPr>
        <w:annotationRef/>
      </w:r>
      <w:r w:rsidRPr="00260941">
        <w:rPr>
          <w:lang w:val="en-GB"/>
        </w:rPr>
        <w:t>See my comment above – also mentioned here, so I’d merge the two sections.</w:t>
      </w:r>
    </w:p>
  </w:comment>
  <w:comment w:id="56" w:author="Max Lindmark" w:date="2020-12-09T12:17:00Z" w:initials="ML">
    <w:p w14:paraId="4937BAE3" w14:textId="0F6C8579" w:rsidR="00260941" w:rsidRPr="00260941" w:rsidRDefault="00260941">
      <w:pPr>
        <w:pStyle w:val="Kommentarer"/>
        <w:rPr>
          <w:lang w:val="en-GB"/>
        </w:rPr>
      </w:pPr>
      <w:r>
        <w:rPr>
          <w:rStyle w:val="Kommentarsreferens"/>
        </w:rPr>
        <w:annotationRef/>
      </w:r>
      <w:r w:rsidRPr="00260941">
        <w:rPr>
          <w:lang w:val="en-GB"/>
        </w:rPr>
        <w:t xml:space="preserve">I added </w:t>
      </w:r>
      <w:proofErr w:type="gramStart"/>
      <w:r w:rsidRPr="00260941">
        <w:rPr>
          <w:lang w:val="en-GB"/>
        </w:rPr>
        <w:t>the ”</w:t>
      </w:r>
      <w:proofErr w:type="gramEnd"/>
      <w:r w:rsidRPr="00260941">
        <w:rPr>
          <w:lang w:val="en-GB"/>
        </w:rPr>
        <w:t xml:space="preserve">Northern Snakehead” and “Snakehead” alternatives in this column in the data for </w:t>
      </w:r>
      <w:proofErr w:type="spellStart"/>
      <w:r w:rsidRPr="00260941">
        <w:rPr>
          <w:i/>
          <w:iCs/>
          <w:lang w:val="en-GB"/>
        </w:rPr>
        <w:t>Channa</w:t>
      </w:r>
      <w:proofErr w:type="spellEnd"/>
      <w:r w:rsidRPr="00260941">
        <w:rPr>
          <w:i/>
          <w:iCs/>
          <w:lang w:val="en-GB"/>
        </w:rPr>
        <w:t xml:space="preserve"> </w:t>
      </w:r>
      <w:proofErr w:type="spellStart"/>
      <w:r w:rsidRPr="00260941">
        <w:rPr>
          <w:i/>
          <w:iCs/>
          <w:lang w:val="en-GB"/>
        </w:rPr>
        <w:t>argus</w:t>
      </w:r>
      <w:proofErr w:type="spellEnd"/>
      <w:r w:rsidRPr="00260941">
        <w:rPr>
          <w:lang w:val="en-GB"/>
        </w:rPr>
        <w:t xml:space="preserve"> (see below point by Jan!)</w:t>
      </w:r>
    </w:p>
  </w:comment>
  <w:comment w:id="61" w:author="Max Lindmark" w:date="2020-12-09T12:42:00Z" w:initials="ML">
    <w:p w14:paraId="015BCAEB" w14:textId="79A092F9" w:rsidR="00260941" w:rsidRPr="00260941" w:rsidRDefault="00260941">
      <w:pPr>
        <w:pStyle w:val="Kommentarer"/>
        <w:rPr>
          <w:lang w:val="en-GB"/>
        </w:rPr>
      </w:pPr>
      <w:r>
        <w:rPr>
          <w:rStyle w:val="Kommentarsreferens"/>
        </w:rPr>
        <w:annotationRef/>
      </w:r>
      <w:r w:rsidRPr="00260941">
        <w:rPr>
          <w:lang w:val="en-GB"/>
        </w:rPr>
        <w:t>I had information on alternative common names in the “notes” column in data, so I also spell them out here now</w:t>
      </w:r>
    </w:p>
  </w:comment>
  <w:comment w:id="63" w:author="Jan Ohlberger" w:date="2020-12-03T11:46:00Z" w:initials="Ca">
    <w:p w14:paraId="49A9AB69" w14:textId="77777777" w:rsidR="00260941" w:rsidRPr="00260941" w:rsidRDefault="00260941">
      <w:pPr>
        <w:pStyle w:val="Kommentarer"/>
        <w:rPr>
          <w:lang w:val="en-GB"/>
        </w:rPr>
      </w:pPr>
      <w:r>
        <w:rPr>
          <w:rStyle w:val="Kommentarsreferens"/>
        </w:rPr>
        <w:annotationRef/>
      </w:r>
      <w:r w:rsidRPr="00260941">
        <w:rPr>
          <w:lang w:val="en-GB"/>
        </w:rPr>
        <w:t>I had to look this one up (ok, not only this one!)</w:t>
      </w:r>
    </w:p>
    <w:p w14:paraId="379287AF" w14:textId="08129806" w:rsidR="00260941" w:rsidRPr="00260941" w:rsidRDefault="00260941" w:rsidP="00571315">
      <w:pPr>
        <w:pStyle w:val="Kommentarer"/>
        <w:rPr>
          <w:lang w:val="en-GB"/>
        </w:rPr>
      </w:pPr>
      <w:r w:rsidRPr="00260941">
        <w:rPr>
          <w:lang w:val="en-GB"/>
        </w:rPr>
        <w:t>I see that this name is used in the paper (one ‘e’) – but it looks like “northern snakehead” as common name is used …!?</w:t>
      </w:r>
    </w:p>
    <w:p w14:paraId="40192481" w14:textId="0E88F7AE" w:rsidR="00260941" w:rsidRPr="00260941" w:rsidRDefault="00260941" w:rsidP="00571315">
      <w:pPr>
        <w:pStyle w:val="Kommentarer"/>
        <w:rPr>
          <w:lang w:val="en-GB"/>
        </w:rPr>
      </w:pPr>
      <w:r w:rsidRPr="00260941">
        <w:rPr>
          <w:lang w:val="en-GB"/>
        </w:rPr>
        <w:t xml:space="preserve"> </w:t>
      </w:r>
    </w:p>
    <w:p w14:paraId="02F8D955" w14:textId="0745BE84" w:rsidR="00260941" w:rsidRPr="00260941" w:rsidRDefault="00260941">
      <w:pPr>
        <w:pStyle w:val="Kommentarer"/>
        <w:rPr>
          <w:lang w:val="en-GB"/>
        </w:rPr>
      </w:pPr>
      <w:r w:rsidRPr="00260941">
        <w:rPr>
          <w:lang w:val="en-GB"/>
        </w:rPr>
        <w:t>(</w:t>
      </w:r>
      <w:proofErr w:type="gramStart"/>
      <w:r w:rsidRPr="00260941">
        <w:rPr>
          <w:lang w:val="en-GB"/>
        </w:rPr>
        <w:t>also</w:t>
      </w:r>
      <w:proofErr w:type="gramEnd"/>
      <w:r w:rsidRPr="00260941">
        <w:rPr>
          <w:lang w:val="en-GB"/>
        </w:rPr>
        <w:t>: look up “</w:t>
      </w:r>
      <w:r w:rsidRPr="002F6002">
        <w:rPr>
          <w:lang w:val="en-GB"/>
        </w:rPr>
        <w:t>Chinese snakehead</w:t>
      </w:r>
      <w:r>
        <w:rPr>
          <w:rStyle w:val="Kommentarsreferens"/>
        </w:rPr>
        <w:annotationRef/>
      </w:r>
      <w:r w:rsidRPr="00260941">
        <w:rPr>
          <w:lang w:val="en-GB"/>
        </w:rPr>
        <w:t>” on google!)</w:t>
      </w:r>
    </w:p>
  </w:comment>
  <w:comment w:id="64" w:author="Max Lindmark" w:date="2020-12-09T12:16:00Z" w:initials="ML">
    <w:p w14:paraId="60EB3AC4" w14:textId="757C8D0D" w:rsidR="00260941" w:rsidRPr="00260941" w:rsidRDefault="00260941">
      <w:pPr>
        <w:pStyle w:val="Kommentarer"/>
        <w:rPr>
          <w:lang w:val="en-GB"/>
        </w:rPr>
      </w:pPr>
      <w:r>
        <w:rPr>
          <w:rStyle w:val="Kommentarsreferens"/>
        </w:rPr>
        <w:annotationRef/>
      </w:r>
      <w:r w:rsidRPr="00260941">
        <w:rPr>
          <w:lang w:val="en-GB"/>
        </w:rPr>
        <w:t>Ah, that’s correct, only one ‘e’! (</w:t>
      </w:r>
      <w:proofErr w:type="gramStart"/>
      <w:r w:rsidRPr="00260941">
        <w:rPr>
          <w:lang w:val="en-GB"/>
        </w:rPr>
        <w:t>name</w:t>
      </w:r>
      <w:proofErr w:type="gramEnd"/>
      <w:r w:rsidRPr="00260941">
        <w:rPr>
          <w:lang w:val="en-GB"/>
        </w:rPr>
        <w:t xml:space="preserve"> in excel was correct for consumption but in the metabolism data it was still with two ‘e’), fixed now, well spotted </w:t>
      </w:r>
      <w:r>
        <w:sym w:font="Wingdings" w:char="F04A"/>
      </w:r>
      <w:r w:rsidRPr="00260941">
        <w:rPr>
          <w:lang w:val="en-GB"/>
        </w:rPr>
        <w:t xml:space="preserve"> !</w:t>
      </w:r>
    </w:p>
    <w:p w14:paraId="4A1DCB79" w14:textId="77777777" w:rsidR="00260941" w:rsidRPr="00260941" w:rsidRDefault="00260941">
      <w:pPr>
        <w:pStyle w:val="Kommentarer"/>
        <w:rPr>
          <w:lang w:val="en-GB"/>
        </w:rPr>
      </w:pPr>
    </w:p>
    <w:p w14:paraId="7E21C44C" w14:textId="6A03541D" w:rsidR="00260941" w:rsidRPr="00260941" w:rsidRDefault="00260941">
      <w:pPr>
        <w:pStyle w:val="Kommentarer"/>
        <w:rPr>
          <w:lang w:val="en-GB"/>
        </w:rPr>
      </w:pPr>
      <w:r w:rsidRPr="00260941">
        <w:rPr>
          <w:lang w:val="en-GB"/>
        </w:rPr>
        <w:t>I can see how it got its name!! That’s really cool (and that it can breathe air and move over land…)</w:t>
      </w:r>
    </w:p>
  </w:comment>
  <w:comment w:id="80" w:author="Max Lindmark" w:date="2020-12-21T16:55:00Z" w:initials="ML">
    <w:p w14:paraId="5551BC35" w14:textId="3E6DC00D" w:rsidR="00260941" w:rsidRPr="00260941" w:rsidRDefault="00260941">
      <w:pPr>
        <w:pStyle w:val="Kommentarer"/>
        <w:rPr>
          <w:lang w:val="en-GB"/>
        </w:rPr>
      </w:pPr>
      <w:r>
        <w:rPr>
          <w:rStyle w:val="Kommentarsreferens"/>
        </w:rPr>
        <w:annotationRef/>
      </w:r>
      <w:r w:rsidRPr="00260941">
        <w:rPr>
          <w:lang w:val="en-GB"/>
        </w:rPr>
        <w:t>Same edit as above</w:t>
      </w:r>
    </w:p>
  </w:comment>
  <w:comment w:id="83" w:author="Jan Ohlberger" w:date="2020-12-03T21:15:00Z" w:initials="Ca">
    <w:p w14:paraId="48EEE512" w14:textId="77777777" w:rsidR="00260941" w:rsidRPr="00260941" w:rsidRDefault="00260941" w:rsidP="00632624">
      <w:pPr>
        <w:pStyle w:val="Kommentarer"/>
        <w:rPr>
          <w:lang w:val="en-GB"/>
        </w:rPr>
      </w:pPr>
      <w:r>
        <w:rPr>
          <w:rStyle w:val="Kommentarsreferens"/>
        </w:rPr>
        <w:annotationRef/>
      </w:r>
      <w:r w:rsidRPr="00260941">
        <w:rPr>
          <w:lang w:val="en-GB"/>
        </w:rPr>
        <w:t xml:space="preserve">Explain the </w:t>
      </w:r>
      <w:proofErr w:type="spellStart"/>
      <w:r w:rsidRPr="00260941">
        <w:rPr>
          <w:lang w:val="en-GB"/>
        </w:rPr>
        <w:t>colors</w:t>
      </w:r>
      <w:proofErr w:type="spellEnd"/>
      <w:r w:rsidRPr="00260941">
        <w:rPr>
          <w:lang w:val="en-GB"/>
        </w:rPr>
        <w:t>?</w:t>
      </w:r>
    </w:p>
  </w:comment>
  <w:comment w:id="84" w:author="Max Lindmark" w:date="2020-12-09T12:52:00Z" w:initials="ML">
    <w:p w14:paraId="0FD6ACE6" w14:textId="77777777" w:rsidR="00260941" w:rsidRPr="00260941" w:rsidRDefault="00260941" w:rsidP="00632624">
      <w:pPr>
        <w:pStyle w:val="Kommentarer"/>
        <w:rPr>
          <w:lang w:val="en-GB"/>
        </w:rPr>
      </w:pPr>
      <w:r>
        <w:rPr>
          <w:rStyle w:val="Kommentarsreferens"/>
        </w:rPr>
        <w:annotationRef/>
      </w:r>
      <w:r w:rsidRPr="00260941">
        <w:rPr>
          <w:lang w:val="en-GB"/>
        </w:rPr>
        <w:t xml:space="preserve">Good point, and since it’s for growth rate we can also add in the </w:t>
      </w:r>
      <w:proofErr w:type="spellStart"/>
      <w:r w:rsidRPr="00260941">
        <w:rPr>
          <w:lang w:val="en-GB"/>
        </w:rPr>
        <w:t>color</w:t>
      </w:r>
      <w:proofErr w:type="spellEnd"/>
      <w:r w:rsidRPr="00260941">
        <w:rPr>
          <w:lang w:val="en-GB"/>
        </w:rPr>
        <w:t xml:space="preserve"> legend because fewer species, forgot that!</w:t>
      </w:r>
    </w:p>
  </w:comment>
  <w:comment w:id="90" w:author="Jan Ohlberger" w:date="2020-12-03T21:16:00Z" w:initials="Ca">
    <w:p w14:paraId="39B3A05D" w14:textId="77777777" w:rsidR="00260941" w:rsidRPr="00260941" w:rsidRDefault="00260941" w:rsidP="00632624">
      <w:pPr>
        <w:pStyle w:val="Kommentarer"/>
        <w:rPr>
          <w:lang w:val="en-GB"/>
        </w:rPr>
      </w:pPr>
      <w:r>
        <w:rPr>
          <w:rStyle w:val="Kommentarsreferens"/>
        </w:rPr>
        <w:annotationRef/>
      </w:r>
      <w:r w:rsidRPr="00260941">
        <w:rPr>
          <w:lang w:val="en-GB"/>
        </w:rPr>
        <w:t>That only refers to the experimental temperatures though, right?</w:t>
      </w:r>
    </w:p>
  </w:comment>
  <w:comment w:id="91" w:author="Max Lindmark" w:date="2020-12-09T16:08:00Z" w:initials="ML">
    <w:p w14:paraId="3B1BDB17" w14:textId="77777777" w:rsidR="00260941" w:rsidRPr="00260941" w:rsidRDefault="00260941" w:rsidP="00632624">
      <w:pPr>
        <w:pStyle w:val="Kommentarer"/>
        <w:rPr>
          <w:lang w:val="en-GB"/>
        </w:rPr>
      </w:pPr>
      <w:r>
        <w:rPr>
          <w:rStyle w:val="Kommentarsreferens"/>
        </w:rPr>
        <w:annotationRef/>
      </w:r>
      <w:r w:rsidRPr="00260941">
        <w:rPr>
          <w:lang w:val="en-GB"/>
        </w:rPr>
        <w:t>Not sure I follow! Did this clarify anything?</w:t>
      </w:r>
    </w:p>
  </w:comment>
  <w:comment w:id="92" w:author="Jan Ohlberger" w:date="2020-12-22T15:14:00Z" w:initials="Ca">
    <w:p w14:paraId="7A0B3764" w14:textId="27566D3E" w:rsidR="00260941" w:rsidRPr="00260941" w:rsidRDefault="00260941">
      <w:pPr>
        <w:pStyle w:val="Kommentarer"/>
        <w:rPr>
          <w:lang w:val="en-GB"/>
        </w:rPr>
      </w:pPr>
      <w:r>
        <w:rPr>
          <w:rStyle w:val="Kommentarsreferens"/>
        </w:rPr>
        <w:annotationRef/>
      </w:r>
      <w:r w:rsidRPr="00260941">
        <w:rPr>
          <w:lang w:val="en-GB"/>
        </w:rPr>
        <w:t>Not important…</w:t>
      </w:r>
    </w:p>
    <w:p w14:paraId="67E24EE5" w14:textId="27349575" w:rsidR="00260941" w:rsidRPr="00260941" w:rsidRDefault="00260941">
      <w:pPr>
        <w:pStyle w:val="Kommentarer"/>
        <w:rPr>
          <w:lang w:val="en-GB"/>
        </w:rPr>
      </w:pPr>
      <w:r w:rsidRPr="00260941">
        <w:rPr>
          <w:lang w:val="en-GB"/>
        </w:rPr>
        <w:t xml:space="preserve">I meant that ‘in the growth rate data’ should not refer to ‘environmental’ temperatures, which is currently does. </w:t>
      </w:r>
    </w:p>
    <w:p w14:paraId="6321355E" w14:textId="3EB01785" w:rsidR="00260941" w:rsidRPr="00260941" w:rsidRDefault="00260941">
      <w:pPr>
        <w:pStyle w:val="Kommentarer"/>
        <w:rPr>
          <w:lang w:val="en-GB"/>
        </w:rPr>
      </w:pPr>
      <w:r w:rsidRPr="00260941">
        <w:rPr>
          <w:lang w:val="en-GB"/>
        </w:rPr>
        <w:t>In your files maybe, but you got those environmental temperature data from elsewhere, not the papers that provided the growth rate data.</w:t>
      </w:r>
    </w:p>
  </w:comment>
  <w:comment w:id="94" w:author="Max Lindmark" w:date="2020-12-21T15:29:00Z" w:initials="ML">
    <w:p w14:paraId="3D7C84EE" w14:textId="1EE744D5" w:rsidR="00260941" w:rsidRPr="00260941" w:rsidRDefault="00260941">
      <w:pPr>
        <w:pStyle w:val="Kommentarer"/>
        <w:rPr>
          <w:lang w:val="en-GB"/>
        </w:rPr>
      </w:pPr>
      <w:r>
        <w:rPr>
          <w:rStyle w:val="Kommentarsreferens"/>
        </w:rPr>
        <w:annotationRef/>
      </w:r>
      <w:r w:rsidRPr="00260941">
        <w:rPr>
          <w:lang w:val="en-GB"/>
        </w:rPr>
        <w:t>This changed from -0.43 to this value when I updated the script with the new parameters (using the estimate for resting metabolic rate) and is now even closer to the scaling of growth rate.</w:t>
      </w:r>
    </w:p>
  </w:comment>
  <w:comment w:id="98" w:author="Jan Ohlberger" w:date="2020-12-03T21:24:00Z" w:initials="Ca">
    <w:p w14:paraId="36F111C8" w14:textId="77777777" w:rsidR="00260941" w:rsidRPr="00260941" w:rsidRDefault="00260941" w:rsidP="00EE4D53">
      <w:pPr>
        <w:pStyle w:val="Kommentarer"/>
        <w:rPr>
          <w:lang w:val="en-GB"/>
        </w:rPr>
      </w:pPr>
      <w:r>
        <w:rPr>
          <w:rStyle w:val="Kommentarsreferens"/>
        </w:rPr>
        <w:annotationRef/>
      </w:r>
      <w:r w:rsidRPr="00260941">
        <w:rPr>
          <w:lang w:val="en-GB"/>
        </w:rPr>
        <w:t>Has that changed? Can’t find the value in the table…</w:t>
      </w:r>
    </w:p>
  </w:comment>
  <w:comment w:id="99" w:author="Max Lindmark" w:date="2020-12-09T13:15:00Z" w:initials="ML">
    <w:p w14:paraId="0A33E4D3" w14:textId="77777777" w:rsidR="00260941" w:rsidRPr="00260941" w:rsidRDefault="00260941" w:rsidP="00EE4D53">
      <w:pPr>
        <w:pStyle w:val="Kommentarer"/>
        <w:rPr>
          <w:lang w:val="en-GB"/>
        </w:rPr>
      </w:pPr>
      <w:r>
        <w:rPr>
          <w:rStyle w:val="Kommentarsreferens"/>
        </w:rPr>
        <w:annotationRef/>
      </w:r>
      <w:r w:rsidRPr="002B5049">
        <w:rPr>
          <w:lang w:val="en-GB"/>
        </w:rPr>
        <w:t xml:space="preserve">Hmm, thanks for spotting this! I’m guessing this must have changed either with the addition of author-data or when I fixed the prior issue a while ago (earlier I made them too tight after mixing </w:t>
      </w:r>
      <w:proofErr w:type="spellStart"/>
      <w:r w:rsidRPr="002B5049">
        <w:rPr>
          <w:lang w:val="en-GB"/>
        </w:rPr>
        <w:t>sd</w:t>
      </w:r>
      <w:proofErr w:type="spellEnd"/>
      <w:r w:rsidRPr="002B5049">
        <w:rPr>
          <w:lang w:val="en-GB"/>
        </w:rPr>
        <w:t xml:space="preserve"> and precision). </w:t>
      </w:r>
      <w:r w:rsidRPr="00260941">
        <w:rPr>
          <w:lang w:val="en-GB"/>
        </w:rPr>
        <w:t>The table was up to date at least (the delta-WAIC is 5.5).</w:t>
      </w:r>
    </w:p>
    <w:p w14:paraId="7B1957C8" w14:textId="77777777" w:rsidR="00260941" w:rsidRPr="00260941" w:rsidRDefault="00260941" w:rsidP="00EE4D53">
      <w:pPr>
        <w:pStyle w:val="Kommentarer"/>
        <w:rPr>
          <w:lang w:val="en-GB"/>
        </w:rPr>
      </w:pPr>
    </w:p>
    <w:p w14:paraId="3970E490" w14:textId="26EE84AB" w:rsidR="00260941" w:rsidRPr="00260941" w:rsidRDefault="00260941" w:rsidP="00EE4D53">
      <w:pPr>
        <w:pStyle w:val="Kommentarer"/>
        <w:rPr>
          <w:lang w:val="en-GB"/>
        </w:rPr>
      </w:pPr>
      <w:r w:rsidRPr="00260941">
        <w:rPr>
          <w:lang w:val="en-GB"/>
        </w:rPr>
        <w:t>All this means I can shorten this sentence by removing the part about delta WAIC &lt;2 because it no longer applies!</w:t>
      </w:r>
    </w:p>
    <w:p w14:paraId="20B1A5E9" w14:textId="77777777" w:rsidR="00260941" w:rsidRPr="00260941" w:rsidRDefault="00260941" w:rsidP="00EE4D53">
      <w:pPr>
        <w:pStyle w:val="Kommentarer"/>
        <w:rPr>
          <w:lang w:val="en-GB"/>
        </w:rPr>
      </w:pPr>
    </w:p>
    <w:p w14:paraId="5943EAAA" w14:textId="70E130C4" w:rsidR="00260941" w:rsidRPr="00260941" w:rsidRDefault="00260941" w:rsidP="00EE4D53">
      <w:pPr>
        <w:pStyle w:val="Kommentarer"/>
        <w:rPr>
          <w:lang w:val="en-GB"/>
        </w:rPr>
      </w:pPr>
      <w:r w:rsidRPr="00260941">
        <w:rPr>
          <w:lang w:val="en-GB"/>
        </w:rPr>
        <w:t>See also comment on that Table!</w:t>
      </w:r>
    </w:p>
  </w:comment>
  <w:comment w:id="125" w:author="Max Lindmark" w:date="2020-12-21T17:18:00Z" w:initials="ML">
    <w:p w14:paraId="6E672DED" w14:textId="7589AF87" w:rsidR="00260941" w:rsidRPr="00260941" w:rsidRDefault="00260941">
      <w:pPr>
        <w:pStyle w:val="Kommentarer"/>
        <w:rPr>
          <w:lang w:val="en-GB"/>
        </w:rPr>
      </w:pPr>
      <w:r>
        <w:rPr>
          <w:rStyle w:val="Kommentarsreferens"/>
        </w:rPr>
        <w:annotationRef/>
      </w:r>
      <w:r w:rsidRPr="00260941">
        <w:rPr>
          <w:lang w:val="en-GB"/>
        </w:rPr>
        <w:t>When updating the model with priors for the global mean of random intercepts by each metabolic type separately, I also updated the priors. It didn’t have much effect because they are quite wide! Can also change back</w:t>
      </w:r>
    </w:p>
  </w:comment>
  <w:comment w:id="155" w:author="Max Lindmark" w:date="2020-12-09T13:44:00Z" w:initials="ML">
    <w:p w14:paraId="39F572F4" w14:textId="7443AF9F" w:rsidR="00260941" w:rsidRPr="00260941" w:rsidRDefault="00260941">
      <w:pPr>
        <w:pStyle w:val="Kommentarer"/>
        <w:rPr>
          <w:lang w:val="en-GB"/>
        </w:rPr>
      </w:pPr>
      <w:r>
        <w:rPr>
          <w:rStyle w:val="Kommentarsreferens"/>
        </w:rPr>
        <w:annotationRef/>
      </w:r>
      <w:r w:rsidRPr="00260941">
        <w:rPr>
          <w:lang w:val="en-GB"/>
        </w:rPr>
        <w:t>As a final check I re-ran all models and updated the WAIC’s and delta WAICs. I’m not sure if it was due to problems with setting the seed or slight changes with last batch of data from authors or if I simply didn’t update it recently, but either way, some values were not correct here. Mostly decimal changes, but one change is that M2 for consumption no longer is within 2 delta WAICs.</w:t>
      </w:r>
    </w:p>
    <w:p w14:paraId="15BAEF5A" w14:textId="77777777" w:rsidR="00260941" w:rsidRPr="00260941" w:rsidRDefault="00260941">
      <w:pPr>
        <w:pStyle w:val="Kommentarer"/>
        <w:rPr>
          <w:lang w:val="en-GB"/>
        </w:rPr>
      </w:pPr>
    </w:p>
    <w:p w14:paraId="22FAE024" w14:textId="2B1C1136" w:rsidR="00260941" w:rsidRPr="00260941" w:rsidRDefault="00260941">
      <w:pPr>
        <w:pStyle w:val="Kommentarer"/>
        <w:rPr>
          <w:lang w:val="en-GB"/>
        </w:rPr>
      </w:pPr>
      <w:r w:rsidRPr="00260941">
        <w:rPr>
          <w:lang w:val="en-GB"/>
        </w:rPr>
        <w:t xml:space="preserve">I re-ran all scripts twice to ensure there was no random variation now (seed working as expected) … and it wasn’t so it seems to work correctly now! </w:t>
      </w:r>
    </w:p>
  </w:comment>
  <w:comment w:id="156" w:author="Jan Ohlberger" w:date="2020-12-22T15:19:00Z" w:initials="Ca">
    <w:p w14:paraId="04831CF1" w14:textId="3E949CA0" w:rsidR="00260941" w:rsidRPr="00260941" w:rsidRDefault="00260941">
      <w:pPr>
        <w:pStyle w:val="Kommentarer"/>
        <w:rPr>
          <w:lang w:val="en-GB"/>
        </w:rPr>
      </w:pPr>
      <w:r>
        <w:rPr>
          <w:rStyle w:val="Kommentarsreferens"/>
        </w:rPr>
        <w:annotationRef/>
      </w:r>
      <w:r w:rsidRPr="00260941">
        <w:rPr>
          <w:lang w:val="en-GB"/>
        </w:rPr>
        <w:t>Thanks for checking. Results are simpler if anything without the similar WAICs</w:t>
      </w:r>
    </w:p>
  </w:comment>
  <w:comment w:id="157" w:author="Max Lindmark" w:date="2020-12-09T13:01:00Z" w:initials="ML">
    <w:p w14:paraId="05C87C5B" w14:textId="4397B83A" w:rsidR="00260941" w:rsidRPr="00260941" w:rsidRDefault="00260941">
      <w:pPr>
        <w:pStyle w:val="Kommentarer"/>
        <w:rPr>
          <w:lang w:val="en-GB"/>
        </w:rPr>
      </w:pPr>
      <w:r>
        <w:rPr>
          <w:rStyle w:val="Kommentarsreferens"/>
        </w:rPr>
        <w:annotationRef/>
      </w:r>
      <w:r w:rsidRPr="00260941">
        <w:rPr>
          <w:lang w:val="en-GB"/>
        </w:rPr>
        <w:t>Updated</w:t>
      </w:r>
    </w:p>
  </w:comment>
  <w:comment w:id="158" w:author="Jan Ohlberger" w:date="2020-12-03T21:22:00Z" w:initials="Ca">
    <w:p w14:paraId="59110A6F" w14:textId="3A615FCA" w:rsidR="00260941" w:rsidRPr="00260941" w:rsidRDefault="00260941">
      <w:pPr>
        <w:pStyle w:val="Kommentarer"/>
        <w:rPr>
          <w:lang w:val="en-GB"/>
        </w:rPr>
      </w:pPr>
      <w:r>
        <w:rPr>
          <w:rStyle w:val="Kommentarsreferens"/>
        </w:rPr>
        <w:annotationRef/>
      </w:r>
      <w:r w:rsidRPr="00260941">
        <w:rPr>
          <w:lang w:val="en-GB"/>
        </w:rPr>
        <w:t>Bold?</w:t>
      </w:r>
    </w:p>
  </w:comment>
  <w:comment w:id="159" w:author="Max Lindmark" w:date="2020-12-09T13:01:00Z" w:initials="ML">
    <w:p w14:paraId="2885555B" w14:textId="085224DD" w:rsidR="00260941" w:rsidRPr="00260941" w:rsidRDefault="00260941">
      <w:pPr>
        <w:pStyle w:val="Kommentarer"/>
        <w:rPr>
          <w:lang w:val="en-GB"/>
        </w:rPr>
      </w:pPr>
      <w:r>
        <w:rPr>
          <w:rStyle w:val="Kommentarsreferens"/>
        </w:rPr>
        <w:annotationRef/>
      </w:r>
      <w:r w:rsidRPr="00260941">
        <w:rPr>
          <w:lang w:val="en-GB"/>
        </w:rPr>
        <w:t>Yes! Thanks for checking (also with the new updates to these models it’s bold)</w:t>
      </w:r>
    </w:p>
  </w:comment>
  <w:comment w:id="160" w:author="Max Lindmark" w:date="2020-12-09T13:43:00Z" w:initials="ML">
    <w:p w14:paraId="6BEB4C17" w14:textId="7620D378" w:rsidR="00260941" w:rsidRPr="00260941" w:rsidRDefault="00260941">
      <w:pPr>
        <w:pStyle w:val="Kommentarer"/>
        <w:rPr>
          <w:lang w:val="en-GB"/>
        </w:rPr>
      </w:pPr>
      <w:r>
        <w:rPr>
          <w:rStyle w:val="Kommentarsreferens"/>
        </w:rPr>
        <w:annotationRef/>
      </w:r>
      <w:r w:rsidRPr="00260941">
        <w:rPr>
          <w:lang w:val="en-GB"/>
        </w:rPr>
        <w:t xml:space="preserve">No longer within 2 delta </w:t>
      </w:r>
      <w:proofErr w:type="spellStart"/>
      <w:r w:rsidRPr="00260941">
        <w:rPr>
          <w:lang w:val="en-GB"/>
        </w:rPr>
        <w:t>waic</w:t>
      </w:r>
      <w:proofErr w:type="spellEnd"/>
    </w:p>
  </w:comment>
  <w:comment w:id="161" w:author="Max Lindmark" w:date="2020-12-21T12:20:00Z" w:initials="ML">
    <w:p w14:paraId="61E7C4BF" w14:textId="10B618E1" w:rsidR="00260941" w:rsidRPr="00260941" w:rsidRDefault="00260941">
      <w:pPr>
        <w:pStyle w:val="Kommentarer"/>
        <w:rPr>
          <w:lang w:val="en-GB"/>
        </w:rPr>
      </w:pPr>
      <w:r>
        <w:rPr>
          <w:rStyle w:val="Kommentarsreferens"/>
        </w:rPr>
        <w:annotationRef/>
      </w:r>
      <w:r w:rsidRPr="00260941">
        <w:rPr>
          <w:lang w:val="en-GB"/>
        </w:rPr>
        <w:t>Interesting to see that some estimates for standard metabolic rate are closer to the average routine (and to some degree vice versa). Maybe this reflects variation between species and difficulties estimating the true standard metabolic rate</w:t>
      </w:r>
    </w:p>
  </w:comment>
  <w:comment w:id="162" w:author="Jan Ohlberger" w:date="2020-12-22T15:21:00Z" w:initials="Ca">
    <w:p w14:paraId="0191D57E" w14:textId="1E9F304F" w:rsidR="00260941" w:rsidRPr="00260941" w:rsidRDefault="00260941">
      <w:pPr>
        <w:pStyle w:val="Kommentarer"/>
        <w:rPr>
          <w:lang w:val="en-GB"/>
        </w:rPr>
      </w:pPr>
      <w:r>
        <w:rPr>
          <w:rStyle w:val="Kommentarsreferens"/>
        </w:rPr>
        <w:annotationRef/>
      </w:r>
      <w:r w:rsidRPr="00260941">
        <w:rPr>
          <w:lang w:val="en-GB"/>
        </w:rPr>
        <w:t>Yep, could be both, true variation and/or issues with estimating the rates, or even issues around the definitions of these terms…</w:t>
      </w:r>
    </w:p>
  </w:comment>
  <w:comment w:id="186" w:author="Anna Gårdmark" w:date="2021-01-12T11:51:00Z" w:initials="AG">
    <w:p w14:paraId="0A5B2315" w14:textId="79968A82" w:rsidR="006E1DE4" w:rsidRPr="006E1DE4" w:rsidRDefault="006E1DE4">
      <w:pPr>
        <w:pStyle w:val="Kommentarer"/>
        <w:rPr>
          <w:lang w:val="en-GB"/>
        </w:rPr>
      </w:pPr>
      <w:r>
        <w:rPr>
          <w:rStyle w:val="Kommentarsreferens"/>
        </w:rPr>
        <w:annotationRef/>
      </w:r>
      <w:proofErr w:type="gramStart"/>
      <w:r w:rsidRPr="006E1DE4">
        <w:rPr>
          <w:rStyle w:val="Kommentarsreferens"/>
          <w:lang w:val="en-GB"/>
        </w:rPr>
        <w:t>replot</w:t>
      </w:r>
      <w:proofErr w:type="gramEnd"/>
      <w:r w:rsidRPr="006E1DE4">
        <w:rPr>
          <w:rStyle w:val="Kommentarsreferens"/>
          <w:lang w:val="en-GB"/>
        </w:rPr>
        <w:t xml:space="preserve"> perhaps with a higher plot-frame, to get more space between y-axis labels</w:t>
      </w:r>
      <w:r>
        <w:rPr>
          <w:rStyle w:val="Kommentarsreferens"/>
          <w:lang w:val="en-GB"/>
        </w:rPr>
        <w:t>?</w:t>
      </w:r>
      <w:r w:rsidRPr="006E1DE4">
        <w:rPr>
          <w:rStyle w:val="Kommentarsreferens"/>
          <w:lang w:val="en-GB"/>
        </w:rPr>
        <w:t xml:space="preserve"> </w:t>
      </w:r>
      <w:r>
        <w:rPr>
          <w:rStyle w:val="Kommentarsreferens"/>
          <w:lang w:val="en-GB"/>
        </w:rPr>
        <w:t>Hard to read them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D044313" w15:done="0"/>
  <w15:commentEx w15:paraId="333F9067" w15:done="0"/>
  <w15:commentEx w15:paraId="7D4B02F5" w15:done="0"/>
  <w15:commentEx w15:paraId="42E66EB8" w15:done="0"/>
  <w15:commentEx w15:paraId="5DF10CF1" w15:paraIdParent="42E66EB8" w15:done="0"/>
  <w15:commentEx w15:paraId="02E26A2B" w15:done="0"/>
  <w15:commentEx w15:paraId="4937BAE3" w15:done="0"/>
  <w15:commentEx w15:paraId="015BCAEB" w15:done="0"/>
  <w15:commentEx w15:paraId="02F8D955" w15:done="0"/>
  <w15:commentEx w15:paraId="7E21C44C" w15:paraIdParent="02F8D955" w15:done="0"/>
  <w15:commentEx w15:paraId="5551BC35" w15:done="0"/>
  <w15:commentEx w15:paraId="48EEE512" w15:done="0"/>
  <w15:commentEx w15:paraId="0FD6ACE6" w15:paraIdParent="48EEE512" w15:done="0"/>
  <w15:commentEx w15:paraId="39B3A05D" w15:done="0"/>
  <w15:commentEx w15:paraId="3B1BDB17" w15:paraIdParent="39B3A05D" w15:done="0"/>
  <w15:commentEx w15:paraId="6321355E" w15:paraIdParent="39B3A05D" w15:done="0"/>
  <w15:commentEx w15:paraId="3D7C84EE" w15:done="0"/>
  <w15:commentEx w15:paraId="36F111C8" w15:done="0"/>
  <w15:commentEx w15:paraId="5943EAAA" w15:paraIdParent="36F111C8" w15:done="0"/>
  <w15:commentEx w15:paraId="6E672DED" w15:done="0"/>
  <w15:commentEx w15:paraId="22FAE024" w15:done="0"/>
  <w15:commentEx w15:paraId="04831CF1" w15:paraIdParent="22FAE024" w15:done="0"/>
  <w15:commentEx w15:paraId="05C87C5B" w15:done="0"/>
  <w15:commentEx w15:paraId="59110A6F" w15:done="0"/>
  <w15:commentEx w15:paraId="2885555B" w15:paraIdParent="59110A6F" w15:done="0"/>
  <w15:commentEx w15:paraId="6BEB4C17" w15:done="0"/>
  <w15:commentEx w15:paraId="61E7C4BF" w15:done="0"/>
  <w15:commentEx w15:paraId="0191D57E" w15:paraIdParent="61E7C4BF" w15:done="0"/>
  <w15:commentEx w15:paraId="0A5B23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C5DEF" w16cex:dateUtc="2020-12-22T10:58:00Z"/>
  <w16cex:commentExtensible w16cex:durableId="238B5151" w16cex:dateUtc="2020-12-21T15:52:00Z"/>
  <w16cex:commentExtensible w16cex:durableId="237B3EE7" w16cex:dateUtc="2020-12-09T11:17:00Z"/>
  <w16cex:commentExtensible w16cex:durableId="237B44C7" w16cex:dateUtc="2020-12-09T11:42:00Z"/>
  <w16cex:commentExtensible w16cex:durableId="237B3E90" w16cex:dateUtc="2020-12-09T11:16:00Z"/>
  <w16cex:commentExtensible w16cex:durableId="238B5217" w16cex:dateUtc="2020-12-21T15:55:00Z"/>
  <w16cex:commentExtensible w16cex:durableId="237B4711" w16cex:dateUtc="2020-12-09T11:52:00Z"/>
  <w16cex:commentExtensible w16cex:durableId="237B74F9" w16cex:dateUtc="2020-12-09T15:08:00Z"/>
  <w16cex:commentExtensible w16cex:durableId="238B3DC1" w16cex:dateUtc="2020-12-21T14:29:00Z"/>
  <w16cex:commentExtensible w16cex:durableId="237B4C7F" w16cex:dateUtc="2020-12-09T12:15:00Z"/>
  <w16cex:commentExtensible w16cex:durableId="238B577F" w16cex:dateUtc="2020-12-21T16:18:00Z"/>
  <w16cex:commentExtensible w16cex:durableId="237B533E" w16cex:dateUtc="2020-12-09T12:44:00Z"/>
  <w16cex:commentExtensible w16cex:durableId="237B4925" w16cex:dateUtc="2020-12-09T12:01:00Z"/>
  <w16cex:commentExtensible w16cex:durableId="237B4911" w16cex:dateUtc="2020-12-09T12:01:00Z"/>
  <w16cex:commentExtensible w16cex:durableId="237B52F6" w16cex:dateUtc="2020-12-09T12:43:00Z"/>
  <w16cex:commentExtensible w16cex:durableId="238B1180" w16cex:dateUtc="2020-12-21T1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044313" w16cid:durableId="238C5DEF"/>
  <w16cid:commentId w16cid:paraId="333F9067" w16cid:durableId="2373CED4"/>
  <w16cid:commentId w16cid:paraId="7D4B02F5" w16cid:durableId="2373CFD1"/>
  <w16cid:commentId w16cid:paraId="42E66EB8" w16cid:durableId="238B5130"/>
  <w16cid:commentId w16cid:paraId="5DF10CF1" w16cid:durableId="238B5151"/>
  <w16cid:commentId w16cid:paraId="02E26A2B" w16cid:durableId="2373CFA2"/>
  <w16cid:commentId w16cid:paraId="4937BAE3" w16cid:durableId="237B3EE7"/>
  <w16cid:commentId w16cid:paraId="015BCAEB" w16cid:durableId="237B44C7"/>
  <w16cid:commentId w16cid:paraId="02F8D955" w16cid:durableId="23734E91"/>
  <w16cid:commentId w16cid:paraId="7E21C44C" w16cid:durableId="237B3E90"/>
  <w16cid:commentId w16cid:paraId="5551BC35" w16cid:durableId="238B5217"/>
  <w16cid:commentId w16cid:paraId="48EEE512" w16cid:durableId="2373D3EB"/>
  <w16cid:commentId w16cid:paraId="0FD6ACE6" w16cid:durableId="237B4711"/>
  <w16cid:commentId w16cid:paraId="39B3A05D" w16cid:durableId="2373D43F"/>
  <w16cid:commentId w16cid:paraId="3B1BDB17" w16cid:durableId="237B74F9"/>
  <w16cid:commentId w16cid:paraId="6321355E" w16cid:durableId="238C8BED"/>
  <w16cid:commentId w16cid:paraId="3D7C84EE" w16cid:durableId="238B3DC1"/>
  <w16cid:commentId w16cid:paraId="36F111C8" w16cid:durableId="2373D5F9"/>
  <w16cid:commentId w16cid:paraId="5943EAAA" w16cid:durableId="237B4C7F"/>
  <w16cid:commentId w16cid:paraId="6E672DED" w16cid:durableId="238B577F"/>
  <w16cid:commentId w16cid:paraId="22FAE024" w16cid:durableId="237B533E"/>
  <w16cid:commentId w16cid:paraId="04831CF1" w16cid:durableId="238C8D0D"/>
  <w16cid:commentId w16cid:paraId="05C87C5B" w16cid:durableId="237B4925"/>
  <w16cid:commentId w16cid:paraId="59110A6F" w16cid:durableId="2373D5A5"/>
  <w16cid:commentId w16cid:paraId="2885555B" w16cid:durableId="237B4911"/>
  <w16cid:commentId w16cid:paraId="6BEB4C17" w16cid:durableId="237B52F6"/>
  <w16cid:commentId w16cid:paraId="61E7C4BF" w16cid:durableId="238B1180"/>
  <w16cid:commentId w16cid:paraId="0191D57E" w16cid:durableId="238C8D8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31C2D0" w14:textId="77777777" w:rsidR="006541D7" w:rsidRDefault="006541D7" w:rsidP="00B65B3A">
      <w:r>
        <w:separator/>
      </w:r>
    </w:p>
    <w:p w14:paraId="750B6FBD" w14:textId="77777777" w:rsidR="006541D7" w:rsidRDefault="006541D7"/>
  </w:endnote>
  <w:endnote w:type="continuationSeparator" w:id="0">
    <w:p w14:paraId="42472CAC" w14:textId="77777777" w:rsidR="006541D7" w:rsidRDefault="006541D7" w:rsidP="00B65B3A">
      <w:r>
        <w:continuationSeparator/>
      </w:r>
    </w:p>
    <w:p w14:paraId="3F89961B" w14:textId="77777777" w:rsidR="006541D7" w:rsidRDefault="006541D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706296"/>
      <w:docPartObj>
        <w:docPartGallery w:val="Page Numbers (Bottom of Page)"/>
        <w:docPartUnique/>
      </w:docPartObj>
    </w:sdtPr>
    <w:sdtEndPr>
      <w:rPr>
        <w:noProof/>
      </w:rPr>
    </w:sdtEndPr>
    <w:sdtContent>
      <w:p w14:paraId="59B198AA" w14:textId="56F5E6F4" w:rsidR="00260941" w:rsidRDefault="00260941">
        <w:pPr>
          <w:pStyle w:val="Sidfot"/>
          <w:jc w:val="center"/>
        </w:pPr>
        <w:r>
          <w:fldChar w:fldCharType="begin"/>
        </w:r>
        <w:r>
          <w:instrText xml:space="preserve"> PAGE   \* MERGEFORMAT </w:instrText>
        </w:r>
        <w:r>
          <w:fldChar w:fldCharType="separate"/>
        </w:r>
        <w:r w:rsidR="006E1DE4">
          <w:rPr>
            <w:noProof/>
          </w:rPr>
          <w:t>32</w:t>
        </w:r>
        <w:r>
          <w:rPr>
            <w:noProof/>
          </w:rPr>
          <w:fldChar w:fldCharType="end"/>
        </w:r>
      </w:p>
    </w:sdtContent>
  </w:sdt>
  <w:p w14:paraId="0D3AA5C0" w14:textId="77777777" w:rsidR="00260941" w:rsidRDefault="00260941">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EBAE5C" w14:textId="77777777" w:rsidR="006541D7" w:rsidRDefault="006541D7" w:rsidP="00B65B3A">
      <w:r>
        <w:separator/>
      </w:r>
    </w:p>
  </w:footnote>
  <w:footnote w:type="continuationSeparator" w:id="0">
    <w:p w14:paraId="6BB207F9" w14:textId="77777777" w:rsidR="006541D7" w:rsidRDefault="006541D7"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58BC1F" w14:textId="77777777" w:rsidR="00260941" w:rsidRDefault="00260941" w:rsidP="00B65B3A">
    <w:pPr>
      <w:pStyle w:val="Sidhuvud"/>
      <w:spacing w:before="240" w:after="276"/>
    </w:pPr>
  </w:p>
  <w:p w14:paraId="2835C4F5" w14:textId="77777777" w:rsidR="00260941" w:rsidRDefault="00260941" w:rsidP="00B65B3A">
    <w:pPr>
      <w:spacing w:after="276"/>
    </w:pPr>
  </w:p>
  <w:p w14:paraId="31D1C0B9" w14:textId="77777777" w:rsidR="00260941" w:rsidRDefault="00260941"/>
  <w:p w14:paraId="56DB4B41" w14:textId="77777777" w:rsidR="00260941" w:rsidRDefault="00260941"/>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0178D8" w14:textId="77777777" w:rsidR="00260941" w:rsidRPr="00B30794" w:rsidRDefault="00260941"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53B83634"/>
    <w:lvl w:ilvl="0">
      <w:start w:val="1"/>
      <w:numFmt w:val="decimal"/>
      <w:pStyle w:val="Numreradlista"/>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Punktlista"/>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x Lindmark">
    <w15:presenceInfo w15:providerId="AD" w15:userId="S::max.lindmark@slu.se::74a91d58-1def-4e6c-a200-e80e4af38c20"/>
  </w15:person>
  <w15:person w15:author="Jan Ohlberger">
    <w15:presenceInfo w15:providerId="None" w15:userId="Jan Ohlberger"/>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4096" w:nlCheck="1" w:checkStyle="0"/>
  <w:activeWritingStyle w:appName="MSWord" w:lang="en-US" w:vendorID="64" w:dllVersion="4096" w:nlCheck="1" w:checkStyle="0"/>
  <w:activeWritingStyle w:appName="MSWord" w:lang="sv-SE" w:vendorID="64" w:dllVersion="4096" w:nlCheck="1" w:checkStyle="0"/>
  <w:activeWritingStyle w:appName="MSWord" w:lang="en-GB" w:vendorID="64" w:dllVersion="131078" w:nlCheck="1" w:checkStyle="1"/>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revisionView w:formatting="0"/>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1EDA"/>
    <w:rsid w:val="00000AB2"/>
    <w:rsid w:val="000013AA"/>
    <w:rsid w:val="000020BF"/>
    <w:rsid w:val="0000225A"/>
    <w:rsid w:val="00002EF2"/>
    <w:rsid w:val="00003434"/>
    <w:rsid w:val="00004768"/>
    <w:rsid w:val="00004E54"/>
    <w:rsid w:val="00004E8D"/>
    <w:rsid w:val="00005B93"/>
    <w:rsid w:val="00005CE6"/>
    <w:rsid w:val="000062A0"/>
    <w:rsid w:val="00006573"/>
    <w:rsid w:val="00006766"/>
    <w:rsid w:val="00006884"/>
    <w:rsid w:val="00006E0B"/>
    <w:rsid w:val="00007798"/>
    <w:rsid w:val="00007814"/>
    <w:rsid w:val="00007F29"/>
    <w:rsid w:val="000104C1"/>
    <w:rsid w:val="00011AD6"/>
    <w:rsid w:val="0001208A"/>
    <w:rsid w:val="0001208F"/>
    <w:rsid w:val="00013BFF"/>
    <w:rsid w:val="000150FA"/>
    <w:rsid w:val="0001577C"/>
    <w:rsid w:val="00015BBC"/>
    <w:rsid w:val="00016D79"/>
    <w:rsid w:val="00016ED5"/>
    <w:rsid w:val="00017922"/>
    <w:rsid w:val="00017F5C"/>
    <w:rsid w:val="000201A2"/>
    <w:rsid w:val="000206BC"/>
    <w:rsid w:val="0002287F"/>
    <w:rsid w:val="000230EE"/>
    <w:rsid w:val="000239DB"/>
    <w:rsid w:val="00023EE9"/>
    <w:rsid w:val="00024A0B"/>
    <w:rsid w:val="0002521E"/>
    <w:rsid w:val="0002534A"/>
    <w:rsid w:val="00025460"/>
    <w:rsid w:val="000259FD"/>
    <w:rsid w:val="00026234"/>
    <w:rsid w:val="000265F1"/>
    <w:rsid w:val="00026A11"/>
    <w:rsid w:val="00026C66"/>
    <w:rsid w:val="00027AAF"/>
    <w:rsid w:val="0003004F"/>
    <w:rsid w:val="00030AD3"/>
    <w:rsid w:val="00030CDA"/>
    <w:rsid w:val="0003125C"/>
    <w:rsid w:val="00031B52"/>
    <w:rsid w:val="000326C7"/>
    <w:rsid w:val="000326DE"/>
    <w:rsid w:val="00032D32"/>
    <w:rsid w:val="0003339F"/>
    <w:rsid w:val="00033D1D"/>
    <w:rsid w:val="00033EB3"/>
    <w:rsid w:val="0003516B"/>
    <w:rsid w:val="00035221"/>
    <w:rsid w:val="00035E2B"/>
    <w:rsid w:val="00036668"/>
    <w:rsid w:val="00036767"/>
    <w:rsid w:val="00036872"/>
    <w:rsid w:val="0003691D"/>
    <w:rsid w:val="000369ED"/>
    <w:rsid w:val="00037581"/>
    <w:rsid w:val="00037720"/>
    <w:rsid w:val="00037B31"/>
    <w:rsid w:val="000405B9"/>
    <w:rsid w:val="00040639"/>
    <w:rsid w:val="00040A57"/>
    <w:rsid w:val="0004120E"/>
    <w:rsid w:val="0004173C"/>
    <w:rsid w:val="00041F03"/>
    <w:rsid w:val="00042139"/>
    <w:rsid w:val="0004223C"/>
    <w:rsid w:val="00042D21"/>
    <w:rsid w:val="00045129"/>
    <w:rsid w:val="000457B8"/>
    <w:rsid w:val="00045950"/>
    <w:rsid w:val="00046241"/>
    <w:rsid w:val="00046587"/>
    <w:rsid w:val="00046A75"/>
    <w:rsid w:val="00047D64"/>
    <w:rsid w:val="00047F27"/>
    <w:rsid w:val="00050CA4"/>
    <w:rsid w:val="0005173A"/>
    <w:rsid w:val="000517F8"/>
    <w:rsid w:val="00053E90"/>
    <w:rsid w:val="00054960"/>
    <w:rsid w:val="000551FA"/>
    <w:rsid w:val="00057117"/>
    <w:rsid w:val="000577D5"/>
    <w:rsid w:val="000603A4"/>
    <w:rsid w:val="0006132E"/>
    <w:rsid w:val="0006236D"/>
    <w:rsid w:val="000623CD"/>
    <w:rsid w:val="000624AC"/>
    <w:rsid w:val="00064013"/>
    <w:rsid w:val="0006455F"/>
    <w:rsid w:val="00064A38"/>
    <w:rsid w:val="00064A6B"/>
    <w:rsid w:val="000651D7"/>
    <w:rsid w:val="000653E5"/>
    <w:rsid w:val="00066833"/>
    <w:rsid w:val="00066CCD"/>
    <w:rsid w:val="00066E3A"/>
    <w:rsid w:val="000672CC"/>
    <w:rsid w:val="000700A6"/>
    <w:rsid w:val="00070517"/>
    <w:rsid w:val="00070D47"/>
    <w:rsid w:val="00070DC3"/>
    <w:rsid w:val="000714B5"/>
    <w:rsid w:val="000722A3"/>
    <w:rsid w:val="00072939"/>
    <w:rsid w:val="00072A59"/>
    <w:rsid w:val="00072F1F"/>
    <w:rsid w:val="0007322F"/>
    <w:rsid w:val="00073C62"/>
    <w:rsid w:val="00073F1A"/>
    <w:rsid w:val="00074793"/>
    <w:rsid w:val="00074799"/>
    <w:rsid w:val="00074A3E"/>
    <w:rsid w:val="00076ADA"/>
    <w:rsid w:val="00076AF9"/>
    <w:rsid w:val="00076C95"/>
    <w:rsid w:val="00077100"/>
    <w:rsid w:val="00077256"/>
    <w:rsid w:val="000807A2"/>
    <w:rsid w:val="00083446"/>
    <w:rsid w:val="00083938"/>
    <w:rsid w:val="000839B9"/>
    <w:rsid w:val="00083ABB"/>
    <w:rsid w:val="00084AE4"/>
    <w:rsid w:val="00084C98"/>
    <w:rsid w:val="0008558C"/>
    <w:rsid w:val="00085816"/>
    <w:rsid w:val="00085EA0"/>
    <w:rsid w:val="00085F7B"/>
    <w:rsid w:val="00086EBA"/>
    <w:rsid w:val="00090AD0"/>
    <w:rsid w:val="00091C60"/>
    <w:rsid w:val="00091CC5"/>
    <w:rsid w:val="000929A6"/>
    <w:rsid w:val="00093327"/>
    <w:rsid w:val="00094DD2"/>
    <w:rsid w:val="00094E98"/>
    <w:rsid w:val="0009501C"/>
    <w:rsid w:val="00095218"/>
    <w:rsid w:val="00095C04"/>
    <w:rsid w:val="00096452"/>
    <w:rsid w:val="00096B87"/>
    <w:rsid w:val="000977AA"/>
    <w:rsid w:val="000979A4"/>
    <w:rsid w:val="000A050D"/>
    <w:rsid w:val="000A1439"/>
    <w:rsid w:val="000A2CF2"/>
    <w:rsid w:val="000A3CC8"/>
    <w:rsid w:val="000A40A4"/>
    <w:rsid w:val="000A51C1"/>
    <w:rsid w:val="000A5B2C"/>
    <w:rsid w:val="000A6446"/>
    <w:rsid w:val="000A7167"/>
    <w:rsid w:val="000A72B5"/>
    <w:rsid w:val="000A7BFE"/>
    <w:rsid w:val="000B0F03"/>
    <w:rsid w:val="000B1042"/>
    <w:rsid w:val="000B1194"/>
    <w:rsid w:val="000B165D"/>
    <w:rsid w:val="000B2641"/>
    <w:rsid w:val="000B2B57"/>
    <w:rsid w:val="000B3697"/>
    <w:rsid w:val="000B3829"/>
    <w:rsid w:val="000B5931"/>
    <w:rsid w:val="000B5D24"/>
    <w:rsid w:val="000B6164"/>
    <w:rsid w:val="000B61DD"/>
    <w:rsid w:val="000B74D0"/>
    <w:rsid w:val="000C1CC2"/>
    <w:rsid w:val="000C2276"/>
    <w:rsid w:val="000C22EF"/>
    <w:rsid w:val="000C2E93"/>
    <w:rsid w:val="000C3080"/>
    <w:rsid w:val="000C30BC"/>
    <w:rsid w:val="000C3FBD"/>
    <w:rsid w:val="000C4AEF"/>
    <w:rsid w:val="000C4D53"/>
    <w:rsid w:val="000C5E36"/>
    <w:rsid w:val="000C5E3D"/>
    <w:rsid w:val="000C72FF"/>
    <w:rsid w:val="000C78E5"/>
    <w:rsid w:val="000C7DEE"/>
    <w:rsid w:val="000D0BDD"/>
    <w:rsid w:val="000D0FE3"/>
    <w:rsid w:val="000D10B2"/>
    <w:rsid w:val="000D19D9"/>
    <w:rsid w:val="000D19E8"/>
    <w:rsid w:val="000D1CCB"/>
    <w:rsid w:val="000D2695"/>
    <w:rsid w:val="000D2CC7"/>
    <w:rsid w:val="000D3977"/>
    <w:rsid w:val="000D4E9B"/>
    <w:rsid w:val="000D5164"/>
    <w:rsid w:val="000D6311"/>
    <w:rsid w:val="000D70FF"/>
    <w:rsid w:val="000E1145"/>
    <w:rsid w:val="000E2703"/>
    <w:rsid w:val="000E2F98"/>
    <w:rsid w:val="000E3D94"/>
    <w:rsid w:val="000E417D"/>
    <w:rsid w:val="000E41E7"/>
    <w:rsid w:val="000E4B5B"/>
    <w:rsid w:val="000E5BE8"/>
    <w:rsid w:val="000E6188"/>
    <w:rsid w:val="000E666F"/>
    <w:rsid w:val="000E67FF"/>
    <w:rsid w:val="000E74B7"/>
    <w:rsid w:val="000E7F63"/>
    <w:rsid w:val="000F015A"/>
    <w:rsid w:val="000F0583"/>
    <w:rsid w:val="000F0ECE"/>
    <w:rsid w:val="000F21BD"/>
    <w:rsid w:val="000F258C"/>
    <w:rsid w:val="000F3C49"/>
    <w:rsid w:val="000F4041"/>
    <w:rsid w:val="000F4FF0"/>
    <w:rsid w:val="000F5318"/>
    <w:rsid w:val="000F5646"/>
    <w:rsid w:val="000F5E03"/>
    <w:rsid w:val="000F69CD"/>
    <w:rsid w:val="00101CEB"/>
    <w:rsid w:val="00101EFE"/>
    <w:rsid w:val="00104B7B"/>
    <w:rsid w:val="00104E6E"/>
    <w:rsid w:val="001069FC"/>
    <w:rsid w:val="0010797C"/>
    <w:rsid w:val="00107C5D"/>
    <w:rsid w:val="00111164"/>
    <w:rsid w:val="001124FA"/>
    <w:rsid w:val="0011279F"/>
    <w:rsid w:val="0011432F"/>
    <w:rsid w:val="001143B2"/>
    <w:rsid w:val="00114FEF"/>
    <w:rsid w:val="001151DC"/>
    <w:rsid w:val="00116162"/>
    <w:rsid w:val="0011677B"/>
    <w:rsid w:val="001168AF"/>
    <w:rsid w:val="001170C0"/>
    <w:rsid w:val="001174A0"/>
    <w:rsid w:val="0011776D"/>
    <w:rsid w:val="00117DBE"/>
    <w:rsid w:val="00121A54"/>
    <w:rsid w:val="0012289B"/>
    <w:rsid w:val="001228E5"/>
    <w:rsid w:val="001231E4"/>
    <w:rsid w:val="00123287"/>
    <w:rsid w:val="00123FF5"/>
    <w:rsid w:val="00124ECF"/>
    <w:rsid w:val="00125ED1"/>
    <w:rsid w:val="00127035"/>
    <w:rsid w:val="001301F8"/>
    <w:rsid w:val="00130327"/>
    <w:rsid w:val="00131F37"/>
    <w:rsid w:val="0013418C"/>
    <w:rsid w:val="00134450"/>
    <w:rsid w:val="00134611"/>
    <w:rsid w:val="00135024"/>
    <w:rsid w:val="00136440"/>
    <w:rsid w:val="00136AF6"/>
    <w:rsid w:val="00136B06"/>
    <w:rsid w:val="0013765F"/>
    <w:rsid w:val="00140551"/>
    <w:rsid w:val="001406CC"/>
    <w:rsid w:val="00140867"/>
    <w:rsid w:val="00141279"/>
    <w:rsid w:val="001414D6"/>
    <w:rsid w:val="001423D4"/>
    <w:rsid w:val="0014245C"/>
    <w:rsid w:val="001424DF"/>
    <w:rsid w:val="00142B1E"/>
    <w:rsid w:val="00143166"/>
    <w:rsid w:val="001433B7"/>
    <w:rsid w:val="001433E0"/>
    <w:rsid w:val="00143602"/>
    <w:rsid w:val="001439B0"/>
    <w:rsid w:val="00144D9B"/>
    <w:rsid w:val="00146861"/>
    <w:rsid w:val="0014686C"/>
    <w:rsid w:val="0014775B"/>
    <w:rsid w:val="00150DE5"/>
    <w:rsid w:val="00151C97"/>
    <w:rsid w:val="00152606"/>
    <w:rsid w:val="00152A43"/>
    <w:rsid w:val="00152C1E"/>
    <w:rsid w:val="00153304"/>
    <w:rsid w:val="00153387"/>
    <w:rsid w:val="00153AA7"/>
    <w:rsid w:val="00154326"/>
    <w:rsid w:val="001544CB"/>
    <w:rsid w:val="0015461A"/>
    <w:rsid w:val="00154680"/>
    <w:rsid w:val="00154776"/>
    <w:rsid w:val="001547B3"/>
    <w:rsid w:val="001557B6"/>
    <w:rsid w:val="001560E7"/>
    <w:rsid w:val="00156D64"/>
    <w:rsid w:val="001606A7"/>
    <w:rsid w:val="00160C3E"/>
    <w:rsid w:val="00161378"/>
    <w:rsid w:val="00161E24"/>
    <w:rsid w:val="00163775"/>
    <w:rsid w:val="00163BD3"/>
    <w:rsid w:val="0016432D"/>
    <w:rsid w:val="001662CF"/>
    <w:rsid w:val="00166496"/>
    <w:rsid w:val="00166798"/>
    <w:rsid w:val="00166C40"/>
    <w:rsid w:val="00170047"/>
    <w:rsid w:val="001711AA"/>
    <w:rsid w:val="00171577"/>
    <w:rsid w:val="00171AAD"/>
    <w:rsid w:val="001725E8"/>
    <w:rsid w:val="00172ADC"/>
    <w:rsid w:val="00173599"/>
    <w:rsid w:val="00174445"/>
    <w:rsid w:val="00174BC9"/>
    <w:rsid w:val="00175634"/>
    <w:rsid w:val="00175CBD"/>
    <w:rsid w:val="00175F1D"/>
    <w:rsid w:val="0017644D"/>
    <w:rsid w:val="00176A7C"/>
    <w:rsid w:val="00180A29"/>
    <w:rsid w:val="00180AB9"/>
    <w:rsid w:val="00180D91"/>
    <w:rsid w:val="0018108D"/>
    <w:rsid w:val="0018395F"/>
    <w:rsid w:val="001842F8"/>
    <w:rsid w:val="0018448F"/>
    <w:rsid w:val="001844E7"/>
    <w:rsid w:val="0018481E"/>
    <w:rsid w:val="00184F6D"/>
    <w:rsid w:val="001864ED"/>
    <w:rsid w:val="00186762"/>
    <w:rsid w:val="001869D4"/>
    <w:rsid w:val="00187745"/>
    <w:rsid w:val="00187CF5"/>
    <w:rsid w:val="00187ED2"/>
    <w:rsid w:val="00190949"/>
    <w:rsid w:val="00190B14"/>
    <w:rsid w:val="001918E0"/>
    <w:rsid w:val="00191F75"/>
    <w:rsid w:val="00192E68"/>
    <w:rsid w:val="00193CAC"/>
    <w:rsid w:val="00193D3B"/>
    <w:rsid w:val="001966BD"/>
    <w:rsid w:val="00196B58"/>
    <w:rsid w:val="00196C2D"/>
    <w:rsid w:val="00197B0E"/>
    <w:rsid w:val="001A0054"/>
    <w:rsid w:val="001A0A78"/>
    <w:rsid w:val="001A15E5"/>
    <w:rsid w:val="001A18DC"/>
    <w:rsid w:val="001A1EDB"/>
    <w:rsid w:val="001A1F63"/>
    <w:rsid w:val="001A30E3"/>
    <w:rsid w:val="001A366A"/>
    <w:rsid w:val="001A382A"/>
    <w:rsid w:val="001A43E7"/>
    <w:rsid w:val="001A463E"/>
    <w:rsid w:val="001A4685"/>
    <w:rsid w:val="001A4810"/>
    <w:rsid w:val="001A5159"/>
    <w:rsid w:val="001A541E"/>
    <w:rsid w:val="001A6B37"/>
    <w:rsid w:val="001A6FF0"/>
    <w:rsid w:val="001A7A24"/>
    <w:rsid w:val="001B0311"/>
    <w:rsid w:val="001B081E"/>
    <w:rsid w:val="001B0FBA"/>
    <w:rsid w:val="001B14FB"/>
    <w:rsid w:val="001B155A"/>
    <w:rsid w:val="001B1825"/>
    <w:rsid w:val="001B26D8"/>
    <w:rsid w:val="001B3592"/>
    <w:rsid w:val="001B4646"/>
    <w:rsid w:val="001B4E2B"/>
    <w:rsid w:val="001B4ED3"/>
    <w:rsid w:val="001B5A95"/>
    <w:rsid w:val="001B7D61"/>
    <w:rsid w:val="001C0B45"/>
    <w:rsid w:val="001C0D97"/>
    <w:rsid w:val="001C2858"/>
    <w:rsid w:val="001C3220"/>
    <w:rsid w:val="001C3332"/>
    <w:rsid w:val="001C3335"/>
    <w:rsid w:val="001C345B"/>
    <w:rsid w:val="001C421D"/>
    <w:rsid w:val="001C4443"/>
    <w:rsid w:val="001C464D"/>
    <w:rsid w:val="001C4BC6"/>
    <w:rsid w:val="001C4F55"/>
    <w:rsid w:val="001C533E"/>
    <w:rsid w:val="001C6078"/>
    <w:rsid w:val="001C716B"/>
    <w:rsid w:val="001C71E7"/>
    <w:rsid w:val="001C74B1"/>
    <w:rsid w:val="001C7BA5"/>
    <w:rsid w:val="001D0181"/>
    <w:rsid w:val="001D0FAD"/>
    <w:rsid w:val="001D10DF"/>
    <w:rsid w:val="001D110F"/>
    <w:rsid w:val="001D2308"/>
    <w:rsid w:val="001D3750"/>
    <w:rsid w:val="001D389C"/>
    <w:rsid w:val="001D39ED"/>
    <w:rsid w:val="001D3E87"/>
    <w:rsid w:val="001D4672"/>
    <w:rsid w:val="001D501B"/>
    <w:rsid w:val="001D54D3"/>
    <w:rsid w:val="001D5A61"/>
    <w:rsid w:val="001D7403"/>
    <w:rsid w:val="001D7972"/>
    <w:rsid w:val="001D7CE6"/>
    <w:rsid w:val="001E0278"/>
    <w:rsid w:val="001E04B2"/>
    <w:rsid w:val="001E07E5"/>
    <w:rsid w:val="001E0C17"/>
    <w:rsid w:val="001E2112"/>
    <w:rsid w:val="001E291C"/>
    <w:rsid w:val="001E2C04"/>
    <w:rsid w:val="001E2FD1"/>
    <w:rsid w:val="001E3559"/>
    <w:rsid w:val="001E378D"/>
    <w:rsid w:val="001E493C"/>
    <w:rsid w:val="001E4C77"/>
    <w:rsid w:val="001E5F16"/>
    <w:rsid w:val="001E6567"/>
    <w:rsid w:val="001E67DA"/>
    <w:rsid w:val="001E6988"/>
    <w:rsid w:val="001E737F"/>
    <w:rsid w:val="001E7C36"/>
    <w:rsid w:val="001E7E67"/>
    <w:rsid w:val="001F0A85"/>
    <w:rsid w:val="001F0C78"/>
    <w:rsid w:val="001F1738"/>
    <w:rsid w:val="001F1A85"/>
    <w:rsid w:val="001F1C76"/>
    <w:rsid w:val="001F1F3E"/>
    <w:rsid w:val="001F2010"/>
    <w:rsid w:val="001F2087"/>
    <w:rsid w:val="001F2F06"/>
    <w:rsid w:val="001F35F2"/>
    <w:rsid w:val="001F3939"/>
    <w:rsid w:val="001F3B30"/>
    <w:rsid w:val="001F42E5"/>
    <w:rsid w:val="001F4C7A"/>
    <w:rsid w:val="001F4CDD"/>
    <w:rsid w:val="001F573E"/>
    <w:rsid w:val="001F5BA0"/>
    <w:rsid w:val="001F5F7B"/>
    <w:rsid w:val="001F6670"/>
    <w:rsid w:val="001F66B8"/>
    <w:rsid w:val="001F6ABE"/>
    <w:rsid w:val="001F7D5E"/>
    <w:rsid w:val="002007B3"/>
    <w:rsid w:val="00200A79"/>
    <w:rsid w:val="00200C92"/>
    <w:rsid w:val="00200EB5"/>
    <w:rsid w:val="00201169"/>
    <w:rsid w:val="00201376"/>
    <w:rsid w:val="00201E66"/>
    <w:rsid w:val="0020226B"/>
    <w:rsid w:val="002032A8"/>
    <w:rsid w:val="002033AC"/>
    <w:rsid w:val="00203D5B"/>
    <w:rsid w:val="00203FD0"/>
    <w:rsid w:val="002047F9"/>
    <w:rsid w:val="002054CD"/>
    <w:rsid w:val="002058C9"/>
    <w:rsid w:val="00205F92"/>
    <w:rsid w:val="002067EC"/>
    <w:rsid w:val="0020772E"/>
    <w:rsid w:val="002101BE"/>
    <w:rsid w:val="00210963"/>
    <w:rsid w:val="00211678"/>
    <w:rsid w:val="00211713"/>
    <w:rsid w:val="00211B86"/>
    <w:rsid w:val="00212826"/>
    <w:rsid w:val="002137EA"/>
    <w:rsid w:val="00213F38"/>
    <w:rsid w:val="00214183"/>
    <w:rsid w:val="00214BB4"/>
    <w:rsid w:val="00216172"/>
    <w:rsid w:val="002169D8"/>
    <w:rsid w:val="00217177"/>
    <w:rsid w:val="0021721A"/>
    <w:rsid w:val="00217657"/>
    <w:rsid w:val="002204C5"/>
    <w:rsid w:val="00220E30"/>
    <w:rsid w:val="00220EB4"/>
    <w:rsid w:val="002210A0"/>
    <w:rsid w:val="002213C3"/>
    <w:rsid w:val="002216B8"/>
    <w:rsid w:val="00222D4E"/>
    <w:rsid w:val="0022679A"/>
    <w:rsid w:val="00226C97"/>
    <w:rsid w:val="00226ED4"/>
    <w:rsid w:val="00227B6D"/>
    <w:rsid w:val="00231B2F"/>
    <w:rsid w:val="00231D70"/>
    <w:rsid w:val="00232350"/>
    <w:rsid w:val="00232536"/>
    <w:rsid w:val="00232CAC"/>
    <w:rsid w:val="00232D75"/>
    <w:rsid w:val="00233BE5"/>
    <w:rsid w:val="00234600"/>
    <w:rsid w:val="00234BAC"/>
    <w:rsid w:val="00235596"/>
    <w:rsid w:val="00235D9A"/>
    <w:rsid w:val="002361B2"/>
    <w:rsid w:val="002370AC"/>
    <w:rsid w:val="00237CD9"/>
    <w:rsid w:val="002408AE"/>
    <w:rsid w:val="00241100"/>
    <w:rsid w:val="00241498"/>
    <w:rsid w:val="00242126"/>
    <w:rsid w:val="00242ACA"/>
    <w:rsid w:val="00242E4F"/>
    <w:rsid w:val="00243B17"/>
    <w:rsid w:val="00243FF3"/>
    <w:rsid w:val="00244B03"/>
    <w:rsid w:val="0024549F"/>
    <w:rsid w:val="00246AC0"/>
    <w:rsid w:val="002472F4"/>
    <w:rsid w:val="00247DF0"/>
    <w:rsid w:val="00247FCA"/>
    <w:rsid w:val="00250777"/>
    <w:rsid w:val="002509CC"/>
    <w:rsid w:val="00251057"/>
    <w:rsid w:val="00251070"/>
    <w:rsid w:val="002516E7"/>
    <w:rsid w:val="00252FB5"/>
    <w:rsid w:val="00253660"/>
    <w:rsid w:val="00253BE7"/>
    <w:rsid w:val="00253C7D"/>
    <w:rsid w:val="00254101"/>
    <w:rsid w:val="00254D76"/>
    <w:rsid w:val="00254EF2"/>
    <w:rsid w:val="00255257"/>
    <w:rsid w:val="00255BEA"/>
    <w:rsid w:val="002565F0"/>
    <w:rsid w:val="00256922"/>
    <w:rsid w:val="00256F58"/>
    <w:rsid w:val="00257745"/>
    <w:rsid w:val="002578EB"/>
    <w:rsid w:val="00257FBE"/>
    <w:rsid w:val="00260486"/>
    <w:rsid w:val="00260941"/>
    <w:rsid w:val="002609A5"/>
    <w:rsid w:val="00261518"/>
    <w:rsid w:val="0026168A"/>
    <w:rsid w:val="0026181A"/>
    <w:rsid w:val="00261B47"/>
    <w:rsid w:val="002623A1"/>
    <w:rsid w:val="00262E9D"/>
    <w:rsid w:val="00263BC9"/>
    <w:rsid w:val="002640A3"/>
    <w:rsid w:val="0026422B"/>
    <w:rsid w:val="002646AF"/>
    <w:rsid w:val="00264FFE"/>
    <w:rsid w:val="002655DC"/>
    <w:rsid w:val="00265C6A"/>
    <w:rsid w:val="00265D48"/>
    <w:rsid w:val="00266BE1"/>
    <w:rsid w:val="00266E09"/>
    <w:rsid w:val="00267042"/>
    <w:rsid w:val="00267FD1"/>
    <w:rsid w:val="002713B1"/>
    <w:rsid w:val="002716B1"/>
    <w:rsid w:val="002717BA"/>
    <w:rsid w:val="0027209B"/>
    <w:rsid w:val="00273751"/>
    <w:rsid w:val="00274D73"/>
    <w:rsid w:val="002768C8"/>
    <w:rsid w:val="00277795"/>
    <w:rsid w:val="0027787D"/>
    <w:rsid w:val="002800BE"/>
    <w:rsid w:val="0028087E"/>
    <w:rsid w:val="002817AF"/>
    <w:rsid w:val="002818DF"/>
    <w:rsid w:val="00281E19"/>
    <w:rsid w:val="0028247A"/>
    <w:rsid w:val="00283D26"/>
    <w:rsid w:val="002845F7"/>
    <w:rsid w:val="002850E1"/>
    <w:rsid w:val="00285314"/>
    <w:rsid w:val="002858C7"/>
    <w:rsid w:val="00285F36"/>
    <w:rsid w:val="00286698"/>
    <w:rsid w:val="00287C0D"/>
    <w:rsid w:val="00287EA2"/>
    <w:rsid w:val="002900A9"/>
    <w:rsid w:val="002901A0"/>
    <w:rsid w:val="0029036F"/>
    <w:rsid w:val="002922F2"/>
    <w:rsid w:val="0029295B"/>
    <w:rsid w:val="002929E2"/>
    <w:rsid w:val="00292D32"/>
    <w:rsid w:val="00292F00"/>
    <w:rsid w:val="002935FF"/>
    <w:rsid w:val="00293A53"/>
    <w:rsid w:val="00293B3A"/>
    <w:rsid w:val="00293F78"/>
    <w:rsid w:val="002948C9"/>
    <w:rsid w:val="00294C73"/>
    <w:rsid w:val="00294C85"/>
    <w:rsid w:val="00295339"/>
    <w:rsid w:val="0029671C"/>
    <w:rsid w:val="00296FF8"/>
    <w:rsid w:val="00297807"/>
    <w:rsid w:val="002978B3"/>
    <w:rsid w:val="002A1070"/>
    <w:rsid w:val="002A1574"/>
    <w:rsid w:val="002A1C57"/>
    <w:rsid w:val="002A3D5C"/>
    <w:rsid w:val="002A4B22"/>
    <w:rsid w:val="002A5C33"/>
    <w:rsid w:val="002A6A3B"/>
    <w:rsid w:val="002A6CCD"/>
    <w:rsid w:val="002A7901"/>
    <w:rsid w:val="002B0294"/>
    <w:rsid w:val="002B0CCB"/>
    <w:rsid w:val="002B1321"/>
    <w:rsid w:val="002B2FB8"/>
    <w:rsid w:val="002B315A"/>
    <w:rsid w:val="002B3399"/>
    <w:rsid w:val="002B3C2A"/>
    <w:rsid w:val="002B42FA"/>
    <w:rsid w:val="002B4435"/>
    <w:rsid w:val="002B45B3"/>
    <w:rsid w:val="002B5049"/>
    <w:rsid w:val="002B5AC3"/>
    <w:rsid w:val="002B5AE4"/>
    <w:rsid w:val="002B5EFE"/>
    <w:rsid w:val="002B5F5A"/>
    <w:rsid w:val="002B60F9"/>
    <w:rsid w:val="002B783E"/>
    <w:rsid w:val="002B7A67"/>
    <w:rsid w:val="002B7B23"/>
    <w:rsid w:val="002C00B8"/>
    <w:rsid w:val="002C1876"/>
    <w:rsid w:val="002C2889"/>
    <w:rsid w:val="002C3479"/>
    <w:rsid w:val="002C3B90"/>
    <w:rsid w:val="002C3E4A"/>
    <w:rsid w:val="002C5BC6"/>
    <w:rsid w:val="002C716F"/>
    <w:rsid w:val="002C74BA"/>
    <w:rsid w:val="002C7794"/>
    <w:rsid w:val="002D06AA"/>
    <w:rsid w:val="002D13AA"/>
    <w:rsid w:val="002D1A30"/>
    <w:rsid w:val="002D1FCE"/>
    <w:rsid w:val="002D4370"/>
    <w:rsid w:val="002D4B77"/>
    <w:rsid w:val="002D4C21"/>
    <w:rsid w:val="002D50F7"/>
    <w:rsid w:val="002D51AC"/>
    <w:rsid w:val="002D54CB"/>
    <w:rsid w:val="002E0B10"/>
    <w:rsid w:val="002E2CE0"/>
    <w:rsid w:val="002E35D6"/>
    <w:rsid w:val="002E38CE"/>
    <w:rsid w:val="002E39F2"/>
    <w:rsid w:val="002E56D0"/>
    <w:rsid w:val="002E574F"/>
    <w:rsid w:val="002E63C8"/>
    <w:rsid w:val="002E6543"/>
    <w:rsid w:val="002E6A62"/>
    <w:rsid w:val="002E6AE3"/>
    <w:rsid w:val="002E6D03"/>
    <w:rsid w:val="002E7B90"/>
    <w:rsid w:val="002F007E"/>
    <w:rsid w:val="002F0279"/>
    <w:rsid w:val="002F06A8"/>
    <w:rsid w:val="002F06D1"/>
    <w:rsid w:val="002F07B0"/>
    <w:rsid w:val="002F1067"/>
    <w:rsid w:val="002F1147"/>
    <w:rsid w:val="002F16D9"/>
    <w:rsid w:val="002F1FA8"/>
    <w:rsid w:val="002F2214"/>
    <w:rsid w:val="002F2B48"/>
    <w:rsid w:val="002F3B54"/>
    <w:rsid w:val="002F3FDC"/>
    <w:rsid w:val="002F4048"/>
    <w:rsid w:val="002F40F0"/>
    <w:rsid w:val="002F4877"/>
    <w:rsid w:val="002F4F2D"/>
    <w:rsid w:val="002F5282"/>
    <w:rsid w:val="002F5421"/>
    <w:rsid w:val="002F55B2"/>
    <w:rsid w:val="002F5C42"/>
    <w:rsid w:val="002F6002"/>
    <w:rsid w:val="002F67F4"/>
    <w:rsid w:val="002F77AE"/>
    <w:rsid w:val="003006AA"/>
    <w:rsid w:val="00300EFC"/>
    <w:rsid w:val="0030115C"/>
    <w:rsid w:val="0030141D"/>
    <w:rsid w:val="003025B9"/>
    <w:rsid w:val="003045E0"/>
    <w:rsid w:val="00304A29"/>
    <w:rsid w:val="00304FE5"/>
    <w:rsid w:val="003059BD"/>
    <w:rsid w:val="00305D56"/>
    <w:rsid w:val="003061B6"/>
    <w:rsid w:val="00306576"/>
    <w:rsid w:val="00306674"/>
    <w:rsid w:val="003071DF"/>
    <w:rsid w:val="003101C9"/>
    <w:rsid w:val="00311310"/>
    <w:rsid w:val="00311F50"/>
    <w:rsid w:val="00313E72"/>
    <w:rsid w:val="003146A2"/>
    <w:rsid w:val="003149AC"/>
    <w:rsid w:val="00314E1D"/>
    <w:rsid w:val="003152C4"/>
    <w:rsid w:val="003156CD"/>
    <w:rsid w:val="00316043"/>
    <w:rsid w:val="0031699E"/>
    <w:rsid w:val="00316A7F"/>
    <w:rsid w:val="00316A97"/>
    <w:rsid w:val="00320457"/>
    <w:rsid w:val="0032059B"/>
    <w:rsid w:val="0032086A"/>
    <w:rsid w:val="00321027"/>
    <w:rsid w:val="003219D3"/>
    <w:rsid w:val="00321D45"/>
    <w:rsid w:val="00322388"/>
    <w:rsid w:val="00322AAE"/>
    <w:rsid w:val="00323240"/>
    <w:rsid w:val="003235EF"/>
    <w:rsid w:val="00324386"/>
    <w:rsid w:val="00325907"/>
    <w:rsid w:val="003262FF"/>
    <w:rsid w:val="00326391"/>
    <w:rsid w:val="00330693"/>
    <w:rsid w:val="003315E3"/>
    <w:rsid w:val="00331A69"/>
    <w:rsid w:val="00331CB7"/>
    <w:rsid w:val="00332058"/>
    <w:rsid w:val="00332328"/>
    <w:rsid w:val="003323C0"/>
    <w:rsid w:val="0033365E"/>
    <w:rsid w:val="00333A94"/>
    <w:rsid w:val="00334C4E"/>
    <w:rsid w:val="00334DA1"/>
    <w:rsid w:val="00334FDC"/>
    <w:rsid w:val="003364F8"/>
    <w:rsid w:val="00336CE6"/>
    <w:rsid w:val="00337D15"/>
    <w:rsid w:val="00337D7E"/>
    <w:rsid w:val="0034069C"/>
    <w:rsid w:val="00340AC4"/>
    <w:rsid w:val="00340D14"/>
    <w:rsid w:val="00342ACC"/>
    <w:rsid w:val="00343114"/>
    <w:rsid w:val="00344030"/>
    <w:rsid w:val="00344660"/>
    <w:rsid w:val="00344F01"/>
    <w:rsid w:val="003459F3"/>
    <w:rsid w:val="00346952"/>
    <w:rsid w:val="00346BEB"/>
    <w:rsid w:val="00346FA4"/>
    <w:rsid w:val="003475A5"/>
    <w:rsid w:val="00347AAA"/>
    <w:rsid w:val="00347C49"/>
    <w:rsid w:val="0035028A"/>
    <w:rsid w:val="00350B2C"/>
    <w:rsid w:val="00350CBA"/>
    <w:rsid w:val="00351382"/>
    <w:rsid w:val="003531C4"/>
    <w:rsid w:val="003539BB"/>
    <w:rsid w:val="00354D17"/>
    <w:rsid w:val="00355B79"/>
    <w:rsid w:val="00355CE6"/>
    <w:rsid w:val="0035658F"/>
    <w:rsid w:val="0035698C"/>
    <w:rsid w:val="00356D12"/>
    <w:rsid w:val="0035752E"/>
    <w:rsid w:val="00357867"/>
    <w:rsid w:val="00357E3D"/>
    <w:rsid w:val="00357E7A"/>
    <w:rsid w:val="00357F1F"/>
    <w:rsid w:val="003600E4"/>
    <w:rsid w:val="003608BD"/>
    <w:rsid w:val="003614CE"/>
    <w:rsid w:val="003615B0"/>
    <w:rsid w:val="003617E9"/>
    <w:rsid w:val="00361A8B"/>
    <w:rsid w:val="00361F96"/>
    <w:rsid w:val="00362712"/>
    <w:rsid w:val="0036404F"/>
    <w:rsid w:val="0036495A"/>
    <w:rsid w:val="00364E24"/>
    <w:rsid w:val="003654A4"/>
    <w:rsid w:val="003654CA"/>
    <w:rsid w:val="00365871"/>
    <w:rsid w:val="0036645E"/>
    <w:rsid w:val="00367DA2"/>
    <w:rsid w:val="00370B3F"/>
    <w:rsid w:val="00370D99"/>
    <w:rsid w:val="0037189D"/>
    <w:rsid w:val="003718C1"/>
    <w:rsid w:val="00371A01"/>
    <w:rsid w:val="00371E25"/>
    <w:rsid w:val="00373994"/>
    <w:rsid w:val="00373D9A"/>
    <w:rsid w:val="003740B0"/>
    <w:rsid w:val="00374F8A"/>
    <w:rsid w:val="00375892"/>
    <w:rsid w:val="00380FB2"/>
    <w:rsid w:val="00381258"/>
    <w:rsid w:val="003817E3"/>
    <w:rsid w:val="00382192"/>
    <w:rsid w:val="00382F69"/>
    <w:rsid w:val="00383C7E"/>
    <w:rsid w:val="00383D36"/>
    <w:rsid w:val="003840A6"/>
    <w:rsid w:val="0038424A"/>
    <w:rsid w:val="00384A59"/>
    <w:rsid w:val="00384BF5"/>
    <w:rsid w:val="00384C8B"/>
    <w:rsid w:val="0038627B"/>
    <w:rsid w:val="00386666"/>
    <w:rsid w:val="00387C1E"/>
    <w:rsid w:val="00390024"/>
    <w:rsid w:val="003903DC"/>
    <w:rsid w:val="003909DD"/>
    <w:rsid w:val="00391A53"/>
    <w:rsid w:val="003929E9"/>
    <w:rsid w:val="00392BF7"/>
    <w:rsid w:val="00392EF2"/>
    <w:rsid w:val="0039318D"/>
    <w:rsid w:val="00394308"/>
    <w:rsid w:val="00395BFD"/>
    <w:rsid w:val="00396067"/>
    <w:rsid w:val="00396306"/>
    <w:rsid w:val="00397268"/>
    <w:rsid w:val="003A00F6"/>
    <w:rsid w:val="003A0177"/>
    <w:rsid w:val="003A1022"/>
    <w:rsid w:val="003A1748"/>
    <w:rsid w:val="003A1C72"/>
    <w:rsid w:val="003A2455"/>
    <w:rsid w:val="003A28C7"/>
    <w:rsid w:val="003A2DC7"/>
    <w:rsid w:val="003A3759"/>
    <w:rsid w:val="003A384F"/>
    <w:rsid w:val="003A4735"/>
    <w:rsid w:val="003A4E22"/>
    <w:rsid w:val="003A58AF"/>
    <w:rsid w:val="003A6118"/>
    <w:rsid w:val="003A7321"/>
    <w:rsid w:val="003A75A6"/>
    <w:rsid w:val="003A75BE"/>
    <w:rsid w:val="003A7725"/>
    <w:rsid w:val="003A7D39"/>
    <w:rsid w:val="003B0009"/>
    <w:rsid w:val="003B1316"/>
    <w:rsid w:val="003B2F68"/>
    <w:rsid w:val="003B3428"/>
    <w:rsid w:val="003B3BEC"/>
    <w:rsid w:val="003B3DDB"/>
    <w:rsid w:val="003B4C61"/>
    <w:rsid w:val="003B5A09"/>
    <w:rsid w:val="003B62E6"/>
    <w:rsid w:val="003B67C2"/>
    <w:rsid w:val="003C05AF"/>
    <w:rsid w:val="003C113B"/>
    <w:rsid w:val="003C1561"/>
    <w:rsid w:val="003C2F3D"/>
    <w:rsid w:val="003C3CF2"/>
    <w:rsid w:val="003C5074"/>
    <w:rsid w:val="003C5769"/>
    <w:rsid w:val="003C5FEA"/>
    <w:rsid w:val="003C6E69"/>
    <w:rsid w:val="003C722A"/>
    <w:rsid w:val="003C7413"/>
    <w:rsid w:val="003D0030"/>
    <w:rsid w:val="003D037B"/>
    <w:rsid w:val="003D06A8"/>
    <w:rsid w:val="003D0A36"/>
    <w:rsid w:val="003D0CAB"/>
    <w:rsid w:val="003D10FC"/>
    <w:rsid w:val="003D1A83"/>
    <w:rsid w:val="003D2D67"/>
    <w:rsid w:val="003D2FC1"/>
    <w:rsid w:val="003D3335"/>
    <w:rsid w:val="003D379C"/>
    <w:rsid w:val="003D3B3D"/>
    <w:rsid w:val="003D51C2"/>
    <w:rsid w:val="003D5F56"/>
    <w:rsid w:val="003D5F98"/>
    <w:rsid w:val="003D62E4"/>
    <w:rsid w:val="003D67F3"/>
    <w:rsid w:val="003D7553"/>
    <w:rsid w:val="003D7866"/>
    <w:rsid w:val="003E04A4"/>
    <w:rsid w:val="003E2485"/>
    <w:rsid w:val="003E25A6"/>
    <w:rsid w:val="003E2915"/>
    <w:rsid w:val="003E2D4C"/>
    <w:rsid w:val="003E3429"/>
    <w:rsid w:val="003E4818"/>
    <w:rsid w:val="003E5DF0"/>
    <w:rsid w:val="003E5E3C"/>
    <w:rsid w:val="003E5F67"/>
    <w:rsid w:val="003E70D8"/>
    <w:rsid w:val="003E7133"/>
    <w:rsid w:val="003E7466"/>
    <w:rsid w:val="003F0225"/>
    <w:rsid w:val="003F0435"/>
    <w:rsid w:val="003F26F6"/>
    <w:rsid w:val="003F3413"/>
    <w:rsid w:val="003F3DB3"/>
    <w:rsid w:val="003F41D8"/>
    <w:rsid w:val="003F48C2"/>
    <w:rsid w:val="003F68F4"/>
    <w:rsid w:val="003F7323"/>
    <w:rsid w:val="003F7EA3"/>
    <w:rsid w:val="0040181B"/>
    <w:rsid w:val="00401919"/>
    <w:rsid w:val="00401C4C"/>
    <w:rsid w:val="00402384"/>
    <w:rsid w:val="004023F6"/>
    <w:rsid w:val="00402C4C"/>
    <w:rsid w:val="004032F5"/>
    <w:rsid w:val="0040504F"/>
    <w:rsid w:val="004053D4"/>
    <w:rsid w:val="00405850"/>
    <w:rsid w:val="00405BD7"/>
    <w:rsid w:val="0040643A"/>
    <w:rsid w:val="004075E9"/>
    <w:rsid w:val="00407BBA"/>
    <w:rsid w:val="00407D87"/>
    <w:rsid w:val="004100A8"/>
    <w:rsid w:val="004103A1"/>
    <w:rsid w:val="004105DA"/>
    <w:rsid w:val="0041116C"/>
    <w:rsid w:val="004126DD"/>
    <w:rsid w:val="00412AE8"/>
    <w:rsid w:val="00413378"/>
    <w:rsid w:val="004137DE"/>
    <w:rsid w:val="00413F90"/>
    <w:rsid w:val="00414F72"/>
    <w:rsid w:val="00415DE1"/>
    <w:rsid w:val="004166B2"/>
    <w:rsid w:val="004169C3"/>
    <w:rsid w:val="004178B8"/>
    <w:rsid w:val="00417D5D"/>
    <w:rsid w:val="00417F16"/>
    <w:rsid w:val="00417F51"/>
    <w:rsid w:val="004200DC"/>
    <w:rsid w:val="004201CD"/>
    <w:rsid w:val="00420805"/>
    <w:rsid w:val="00420E9B"/>
    <w:rsid w:val="004210B7"/>
    <w:rsid w:val="004210DE"/>
    <w:rsid w:val="0042113F"/>
    <w:rsid w:val="00421782"/>
    <w:rsid w:val="00421C6A"/>
    <w:rsid w:val="004227D9"/>
    <w:rsid w:val="004228C8"/>
    <w:rsid w:val="00422A08"/>
    <w:rsid w:val="00422B21"/>
    <w:rsid w:val="00423677"/>
    <w:rsid w:val="00424144"/>
    <w:rsid w:val="004246C0"/>
    <w:rsid w:val="00424B12"/>
    <w:rsid w:val="0042533E"/>
    <w:rsid w:val="0042590D"/>
    <w:rsid w:val="00425D73"/>
    <w:rsid w:val="00425DD6"/>
    <w:rsid w:val="0042608C"/>
    <w:rsid w:val="00426CA6"/>
    <w:rsid w:val="00426EC8"/>
    <w:rsid w:val="004276DF"/>
    <w:rsid w:val="00432044"/>
    <w:rsid w:val="00432731"/>
    <w:rsid w:val="004332BF"/>
    <w:rsid w:val="00433700"/>
    <w:rsid w:val="00433C98"/>
    <w:rsid w:val="004340C3"/>
    <w:rsid w:val="004343E5"/>
    <w:rsid w:val="004349AD"/>
    <w:rsid w:val="00434AFD"/>
    <w:rsid w:val="0043502B"/>
    <w:rsid w:val="00435735"/>
    <w:rsid w:val="00435A47"/>
    <w:rsid w:val="00436ECB"/>
    <w:rsid w:val="004376EA"/>
    <w:rsid w:val="004408B7"/>
    <w:rsid w:val="00440E40"/>
    <w:rsid w:val="00441056"/>
    <w:rsid w:val="00441079"/>
    <w:rsid w:val="00441A49"/>
    <w:rsid w:val="00441CB7"/>
    <w:rsid w:val="004433E4"/>
    <w:rsid w:val="00443966"/>
    <w:rsid w:val="00444958"/>
    <w:rsid w:val="00445094"/>
    <w:rsid w:val="00445233"/>
    <w:rsid w:val="00445DF1"/>
    <w:rsid w:val="00447321"/>
    <w:rsid w:val="004478F4"/>
    <w:rsid w:val="00447A11"/>
    <w:rsid w:val="004509C6"/>
    <w:rsid w:val="00451505"/>
    <w:rsid w:val="00451B93"/>
    <w:rsid w:val="00451F5D"/>
    <w:rsid w:val="00452667"/>
    <w:rsid w:val="00452804"/>
    <w:rsid w:val="00452B88"/>
    <w:rsid w:val="00452F78"/>
    <w:rsid w:val="004531D0"/>
    <w:rsid w:val="004532D3"/>
    <w:rsid w:val="0045426E"/>
    <w:rsid w:val="004542F8"/>
    <w:rsid w:val="0045434E"/>
    <w:rsid w:val="00454C92"/>
    <w:rsid w:val="0045503A"/>
    <w:rsid w:val="00455AB8"/>
    <w:rsid w:val="0045662D"/>
    <w:rsid w:val="0046151D"/>
    <w:rsid w:val="00462D93"/>
    <w:rsid w:val="00463513"/>
    <w:rsid w:val="004635F6"/>
    <w:rsid w:val="004636F5"/>
    <w:rsid w:val="0046424D"/>
    <w:rsid w:val="00464C52"/>
    <w:rsid w:val="00464CC6"/>
    <w:rsid w:val="0046552D"/>
    <w:rsid w:val="00466675"/>
    <w:rsid w:val="00466756"/>
    <w:rsid w:val="00466D4B"/>
    <w:rsid w:val="00466F1A"/>
    <w:rsid w:val="00466FD5"/>
    <w:rsid w:val="00467A9C"/>
    <w:rsid w:val="00470022"/>
    <w:rsid w:val="00470C32"/>
    <w:rsid w:val="004719FF"/>
    <w:rsid w:val="00471AC4"/>
    <w:rsid w:val="00472081"/>
    <w:rsid w:val="0047220A"/>
    <w:rsid w:val="004737A5"/>
    <w:rsid w:val="0047478F"/>
    <w:rsid w:val="00474AA3"/>
    <w:rsid w:val="004755CB"/>
    <w:rsid w:val="00475BA6"/>
    <w:rsid w:val="004766BA"/>
    <w:rsid w:val="00476BEF"/>
    <w:rsid w:val="00476D9E"/>
    <w:rsid w:val="00477744"/>
    <w:rsid w:val="00480184"/>
    <w:rsid w:val="0048032B"/>
    <w:rsid w:val="004804DC"/>
    <w:rsid w:val="0048105E"/>
    <w:rsid w:val="00481222"/>
    <w:rsid w:val="00482C7F"/>
    <w:rsid w:val="00483B16"/>
    <w:rsid w:val="00483B6E"/>
    <w:rsid w:val="00483BD1"/>
    <w:rsid w:val="00483C12"/>
    <w:rsid w:val="004840AC"/>
    <w:rsid w:val="004843AE"/>
    <w:rsid w:val="00484E91"/>
    <w:rsid w:val="00485187"/>
    <w:rsid w:val="00485261"/>
    <w:rsid w:val="00485305"/>
    <w:rsid w:val="004865E6"/>
    <w:rsid w:val="00486E29"/>
    <w:rsid w:val="0048763D"/>
    <w:rsid w:val="00487A11"/>
    <w:rsid w:val="00487B77"/>
    <w:rsid w:val="00490D48"/>
    <w:rsid w:val="0049156F"/>
    <w:rsid w:val="004916B2"/>
    <w:rsid w:val="00491DA9"/>
    <w:rsid w:val="00491E3B"/>
    <w:rsid w:val="00492320"/>
    <w:rsid w:val="00494B46"/>
    <w:rsid w:val="00494B99"/>
    <w:rsid w:val="00494CF2"/>
    <w:rsid w:val="00494F11"/>
    <w:rsid w:val="004953D6"/>
    <w:rsid w:val="004953D7"/>
    <w:rsid w:val="00496247"/>
    <w:rsid w:val="00497699"/>
    <w:rsid w:val="0049777E"/>
    <w:rsid w:val="004979EB"/>
    <w:rsid w:val="004A0FBE"/>
    <w:rsid w:val="004A131D"/>
    <w:rsid w:val="004A46F2"/>
    <w:rsid w:val="004A4764"/>
    <w:rsid w:val="004A4828"/>
    <w:rsid w:val="004A4F5A"/>
    <w:rsid w:val="004A59FD"/>
    <w:rsid w:val="004A5A06"/>
    <w:rsid w:val="004A5DA9"/>
    <w:rsid w:val="004A61F8"/>
    <w:rsid w:val="004A6B20"/>
    <w:rsid w:val="004A7855"/>
    <w:rsid w:val="004A7A24"/>
    <w:rsid w:val="004B11A0"/>
    <w:rsid w:val="004B1249"/>
    <w:rsid w:val="004B2661"/>
    <w:rsid w:val="004B2C85"/>
    <w:rsid w:val="004B2D63"/>
    <w:rsid w:val="004B41CF"/>
    <w:rsid w:val="004B4635"/>
    <w:rsid w:val="004B4712"/>
    <w:rsid w:val="004B60F4"/>
    <w:rsid w:val="004B6550"/>
    <w:rsid w:val="004B66CF"/>
    <w:rsid w:val="004C086D"/>
    <w:rsid w:val="004C0A4B"/>
    <w:rsid w:val="004C0DA5"/>
    <w:rsid w:val="004C11D0"/>
    <w:rsid w:val="004C15CC"/>
    <w:rsid w:val="004C247D"/>
    <w:rsid w:val="004C24B4"/>
    <w:rsid w:val="004C371D"/>
    <w:rsid w:val="004C4729"/>
    <w:rsid w:val="004C4A09"/>
    <w:rsid w:val="004C62F7"/>
    <w:rsid w:val="004C66A1"/>
    <w:rsid w:val="004C704A"/>
    <w:rsid w:val="004C7413"/>
    <w:rsid w:val="004C7C60"/>
    <w:rsid w:val="004C7E93"/>
    <w:rsid w:val="004D0FF7"/>
    <w:rsid w:val="004D1239"/>
    <w:rsid w:val="004D167E"/>
    <w:rsid w:val="004D1E4E"/>
    <w:rsid w:val="004D2B4C"/>
    <w:rsid w:val="004D43BA"/>
    <w:rsid w:val="004D6691"/>
    <w:rsid w:val="004D7355"/>
    <w:rsid w:val="004D7754"/>
    <w:rsid w:val="004D7F9D"/>
    <w:rsid w:val="004E03FF"/>
    <w:rsid w:val="004E073A"/>
    <w:rsid w:val="004E08D5"/>
    <w:rsid w:val="004E1A44"/>
    <w:rsid w:val="004E3188"/>
    <w:rsid w:val="004E3987"/>
    <w:rsid w:val="004E3AF7"/>
    <w:rsid w:val="004E3CFC"/>
    <w:rsid w:val="004E3F98"/>
    <w:rsid w:val="004E52FE"/>
    <w:rsid w:val="004E53AB"/>
    <w:rsid w:val="004E548B"/>
    <w:rsid w:val="004E55B0"/>
    <w:rsid w:val="004E5AC9"/>
    <w:rsid w:val="004E5F22"/>
    <w:rsid w:val="004E6112"/>
    <w:rsid w:val="004E64ED"/>
    <w:rsid w:val="004F0B1E"/>
    <w:rsid w:val="004F188E"/>
    <w:rsid w:val="004F1C82"/>
    <w:rsid w:val="004F2465"/>
    <w:rsid w:val="004F3C96"/>
    <w:rsid w:val="004F3D9C"/>
    <w:rsid w:val="004F3F45"/>
    <w:rsid w:val="004F5705"/>
    <w:rsid w:val="004F5AAA"/>
    <w:rsid w:val="004F67E7"/>
    <w:rsid w:val="004F6EE1"/>
    <w:rsid w:val="004F7DC3"/>
    <w:rsid w:val="004F7EC0"/>
    <w:rsid w:val="00500020"/>
    <w:rsid w:val="0050069F"/>
    <w:rsid w:val="00500A64"/>
    <w:rsid w:val="005013A7"/>
    <w:rsid w:val="005017D7"/>
    <w:rsid w:val="00502734"/>
    <w:rsid w:val="00503E90"/>
    <w:rsid w:val="00504197"/>
    <w:rsid w:val="005044E3"/>
    <w:rsid w:val="0050457D"/>
    <w:rsid w:val="00504A26"/>
    <w:rsid w:val="00504C98"/>
    <w:rsid w:val="00505276"/>
    <w:rsid w:val="00506259"/>
    <w:rsid w:val="0050752E"/>
    <w:rsid w:val="00507DFC"/>
    <w:rsid w:val="00511280"/>
    <w:rsid w:val="00511561"/>
    <w:rsid w:val="0051278A"/>
    <w:rsid w:val="00512B0A"/>
    <w:rsid w:val="0051311D"/>
    <w:rsid w:val="005138C2"/>
    <w:rsid w:val="00513DB8"/>
    <w:rsid w:val="00513F8C"/>
    <w:rsid w:val="00514117"/>
    <w:rsid w:val="005144D5"/>
    <w:rsid w:val="00514B2F"/>
    <w:rsid w:val="00515139"/>
    <w:rsid w:val="00515287"/>
    <w:rsid w:val="005173DF"/>
    <w:rsid w:val="005217F7"/>
    <w:rsid w:val="00521C3B"/>
    <w:rsid w:val="00522872"/>
    <w:rsid w:val="00522990"/>
    <w:rsid w:val="00522E8E"/>
    <w:rsid w:val="00523197"/>
    <w:rsid w:val="005237A3"/>
    <w:rsid w:val="00523B48"/>
    <w:rsid w:val="0052484B"/>
    <w:rsid w:val="00524CA3"/>
    <w:rsid w:val="00524FBE"/>
    <w:rsid w:val="0052558D"/>
    <w:rsid w:val="005257AC"/>
    <w:rsid w:val="00525D7B"/>
    <w:rsid w:val="0052606C"/>
    <w:rsid w:val="005266AB"/>
    <w:rsid w:val="005267B8"/>
    <w:rsid w:val="0052795D"/>
    <w:rsid w:val="00531185"/>
    <w:rsid w:val="0053121D"/>
    <w:rsid w:val="00531FA4"/>
    <w:rsid w:val="0053206B"/>
    <w:rsid w:val="005336E4"/>
    <w:rsid w:val="00533776"/>
    <w:rsid w:val="00533DFC"/>
    <w:rsid w:val="005343E5"/>
    <w:rsid w:val="00534FC4"/>
    <w:rsid w:val="005351EE"/>
    <w:rsid w:val="00535DE1"/>
    <w:rsid w:val="00536056"/>
    <w:rsid w:val="00537A7D"/>
    <w:rsid w:val="00540D59"/>
    <w:rsid w:val="005410B6"/>
    <w:rsid w:val="00541131"/>
    <w:rsid w:val="00541C2E"/>
    <w:rsid w:val="00541FD8"/>
    <w:rsid w:val="00542C84"/>
    <w:rsid w:val="00543EFD"/>
    <w:rsid w:val="00543FBC"/>
    <w:rsid w:val="00545704"/>
    <w:rsid w:val="00545708"/>
    <w:rsid w:val="00546552"/>
    <w:rsid w:val="0054697B"/>
    <w:rsid w:val="00547633"/>
    <w:rsid w:val="00547E53"/>
    <w:rsid w:val="00551B16"/>
    <w:rsid w:val="00551D6E"/>
    <w:rsid w:val="0055205A"/>
    <w:rsid w:val="0055342A"/>
    <w:rsid w:val="00553F32"/>
    <w:rsid w:val="0055429B"/>
    <w:rsid w:val="00555615"/>
    <w:rsid w:val="00555C38"/>
    <w:rsid w:val="00555CD3"/>
    <w:rsid w:val="0055608F"/>
    <w:rsid w:val="005570FE"/>
    <w:rsid w:val="005571C3"/>
    <w:rsid w:val="005606AA"/>
    <w:rsid w:val="005608B1"/>
    <w:rsid w:val="00562A40"/>
    <w:rsid w:val="00562D2D"/>
    <w:rsid w:val="00563638"/>
    <w:rsid w:val="00564621"/>
    <w:rsid w:val="0056485D"/>
    <w:rsid w:val="00565A94"/>
    <w:rsid w:val="00565DB5"/>
    <w:rsid w:val="00566866"/>
    <w:rsid w:val="00567179"/>
    <w:rsid w:val="00567E67"/>
    <w:rsid w:val="00567F62"/>
    <w:rsid w:val="00570475"/>
    <w:rsid w:val="00571315"/>
    <w:rsid w:val="005713D6"/>
    <w:rsid w:val="00571E20"/>
    <w:rsid w:val="00572C7B"/>
    <w:rsid w:val="00573C57"/>
    <w:rsid w:val="0057464A"/>
    <w:rsid w:val="00574CAE"/>
    <w:rsid w:val="00574DDB"/>
    <w:rsid w:val="00574DDF"/>
    <w:rsid w:val="005753F4"/>
    <w:rsid w:val="00575830"/>
    <w:rsid w:val="00577BB0"/>
    <w:rsid w:val="00577D2C"/>
    <w:rsid w:val="00580806"/>
    <w:rsid w:val="00581324"/>
    <w:rsid w:val="0058162C"/>
    <w:rsid w:val="005819F0"/>
    <w:rsid w:val="005827C8"/>
    <w:rsid w:val="00582920"/>
    <w:rsid w:val="005840C6"/>
    <w:rsid w:val="00586DCA"/>
    <w:rsid w:val="00587FE0"/>
    <w:rsid w:val="00590AF9"/>
    <w:rsid w:val="00591AE1"/>
    <w:rsid w:val="00591CC2"/>
    <w:rsid w:val="005922A4"/>
    <w:rsid w:val="005923C4"/>
    <w:rsid w:val="005924FA"/>
    <w:rsid w:val="00592F82"/>
    <w:rsid w:val="00594326"/>
    <w:rsid w:val="005946A3"/>
    <w:rsid w:val="00595771"/>
    <w:rsid w:val="005959B7"/>
    <w:rsid w:val="00595D00"/>
    <w:rsid w:val="00596767"/>
    <w:rsid w:val="00596F60"/>
    <w:rsid w:val="0059717E"/>
    <w:rsid w:val="0059796E"/>
    <w:rsid w:val="005A0364"/>
    <w:rsid w:val="005A1BA5"/>
    <w:rsid w:val="005A1D78"/>
    <w:rsid w:val="005A1DF3"/>
    <w:rsid w:val="005A1F48"/>
    <w:rsid w:val="005A2B9B"/>
    <w:rsid w:val="005A2D40"/>
    <w:rsid w:val="005A342E"/>
    <w:rsid w:val="005A36B4"/>
    <w:rsid w:val="005A39E9"/>
    <w:rsid w:val="005A3B2C"/>
    <w:rsid w:val="005A5403"/>
    <w:rsid w:val="005A5C31"/>
    <w:rsid w:val="005A5D54"/>
    <w:rsid w:val="005A5F66"/>
    <w:rsid w:val="005A6801"/>
    <w:rsid w:val="005A6FF0"/>
    <w:rsid w:val="005A7378"/>
    <w:rsid w:val="005A7402"/>
    <w:rsid w:val="005B00C6"/>
    <w:rsid w:val="005B0A7A"/>
    <w:rsid w:val="005B1B62"/>
    <w:rsid w:val="005B1FA2"/>
    <w:rsid w:val="005B240C"/>
    <w:rsid w:val="005B3258"/>
    <w:rsid w:val="005B3495"/>
    <w:rsid w:val="005B3763"/>
    <w:rsid w:val="005B5620"/>
    <w:rsid w:val="005B7725"/>
    <w:rsid w:val="005B77B3"/>
    <w:rsid w:val="005C3DCB"/>
    <w:rsid w:val="005C4A04"/>
    <w:rsid w:val="005C7030"/>
    <w:rsid w:val="005C761B"/>
    <w:rsid w:val="005C784A"/>
    <w:rsid w:val="005C79CD"/>
    <w:rsid w:val="005D00E7"/>
    <w:rsid w:val="005D0723"/>
    <w:rsid w:val="005D0D54"/>
    <w:rsid w:val="005D14EA"/>
    <w:rsid w:val="005D1507"/>
    <w:rsid w:val="005D2063"/>
    <w:rsid w:val="005D2717"/>
    <w:rsid w:val="005D4122"/>
    <w:rsid w:val="005D4975"/>
    <w:rsid w:val="005D589F"/>
    <w:rsid w:val="005D5A04"/>
    <w:rsid w:val="005D6C45"/>
    <w:rsid w:val="005D6DD0"/>
    <w:rsid w:val="005D7805"/>
    <w:rsid w:val="005E00A9"/>
    <w:rsid w:val="005E0A65"/>
    <w:rsid w:val="005E0D00"/>
    <w:rsid w:val="005E0F7E"/>
    <w:rsid w:val="005E12F4"/>
    <w:rsid w:val="005E1F74"/>
    <w:rsid w:val="005E288C"/>
    <w:rsid w:val="005E34D1"/>
    <w:rsid w:val="005E36F1"/>
    <w:rsid w:val="005E3E03"/>
    <w:rsid w:val="005E3EC3"/>
    <w:rsid w:val="005E3F1D"/>
    <w:rsid w:val="005E4958"/>
    <w:rsid w:val="005E4C3E"/>
    <w:rsid w:val="005E56F5"/>
    <w:rsid w:val="005E5710"/>
    <w:rsid w:val="005E655B"/>
    <w:rsid w:val="005E67E4"/>
    <w:rsid w:val="005E6960"/>
    <w:rsid w:val="005E6C7D"/>
    <w:rsid w:val="005E7913"/>
    <w:rsid w:val="005F03CA"/>
    <w:rsid w:val="005F11EB"/>
    <w:rsid w:val="005F154A"/>
    <w:rsid w:val="005F2634"/>
    <w:rsid w:val="005F3DA4"/>
    <w:rsid w:val="005F50F5"/>
    <w:rsid w:val="005F5723"/>
    <w:rsid w:val="005F6376"/>
    <w:rsid w:val="005F6607"/>
    <w:rsid w:val="005F6923"/>
    <w:rsid w:val="006010BA"/>
    <w:rsid w:val="00603543"/>
    <w:rsid w:val="0060422F"/>
    <w:rsid w:val="006042B2"/>
    <w:rsid w:val="006042C6"/>
    <w:rsid w:val="00604615"/>
    <w:rsid w:val="006049CB"/>
    <w:rsid w:val="00605228"/>
    <w:rsid w:val="00605337"/>
    <w:rsid w:val="0060642D"/>
    <w:rsid w:val="0060679E"/>
    <w:rsid w:val="00607D7A"/>
    <w:rsid w:val="00610CD7"/>
    <w:rsid w:val="006114A3"/>
    <w:rsid w:val="00611C50"/>
    <w:rsid w:val="006129CF"/>
    <w:rsid w:val="00612D34"/>
    <w:rsid w:val="006142CF"/>
    <w:rsid w:val="00614857"/>
    <w:rsid w:val="00614C84"/>
    <w:rsid w:val="00616822"/>
    <w:rsid w:val="00617382"/>
    <w:rsid w:val="00617BFA"/>
    <w:rsid w:val="00617C86"/>
    <w:rsid w:val="00620DA7"/>
    <w:rsid w:val="006214D2"/>
    <w:rsid w:val="00622641"/>
    <w:rsid w:val="00622BA1"/>
    <w:rsid w:val="006234CF"/>
    <w:rsid w:val="006244DB"/>
    <w:rsid w:val="006258B5"/>
    <w:rsid w:val="00625D25"/>
    <w:rsid w:val="00626048"/>
    <w:rsid w:val="00626EE4"/>
    <w:rsid w:val="006274AF"/>
    <w:rsid w:val="006302B1"/>
    <w:rsid w:val="0063040C"/>
    <w:rsid w:val="006304D0"/>
    <w:rsid w:val="00631022"/>
    <w:rsid w:val="00631C44"/>
    <w:rsid w:val="006320DC"/>
    <w:rsid w:val="0063225E"/>
    <w:rsid w:val="006323DC"/>
    <w:rsid w:val="006325A1"/>
    <w:rsid w:val="00632624"/>
    <w:rsid w:val="00632F77"/>
    <w:rsid w:val="006331B0"/>
    <w:rsid w:val="0063338F"/>
    <w:rsid w:val="00633F86"/>
    <w:rsid w:val="00634735"/>
    <w:rsid w:val="006348A6"/>
    <w:rsid w:val="00634E3C"/>
    <w:rsid w:val="00634FBD"/>
    <w:rsid w:val="006351DF"/>
    <w:rsid w:val="0063539C"/>
    <w:rsid w:val="00635424"/>
    <w:rsid w:val="00635A16"/>
    <w:rsid w:val="00636FB7"/>
    <w:rsid w:val="006371C5"/>
    <w:rsid w:val="00637619"/>
    <w:rsid w:val="006402FF"/>
    <w:rsid w:val="0064065D"/>
    <w:rsid w:val="0064074D"/>
    <w:rsid w:val="00640B46"/>
    <w:rsid w:val="006412AB"/>
    <w:rsid w:val="00641976"/>
    <w:rsid w:val="00642167"/>
    <w:rsid w:val="00642838"/>
    <w:rsid w:val="00642F7D"/>
    <w:rsid w:val="0064322E"/>
    <w:rsid w:val="00643DD7"/>
    <w:rsid w:val="00643DFE"/>
    <w:rsid w:val="00644333"/>
    <w:rsid w:val="00644598"/>
    <w:rsid w:val="00644768"/>
    <w:rsid w:val="006467A7"/>
    <w:rsid w:val="00646848"/>
    <w:rsid w:val="00646A26"/>
    <w:rsid w:val="00647017"/>
    <w:rsid w:val="00647D43"/>
    <w:rsid w:val="0065004B"/>
    <w:rsid w:val="00650EEC"/>
    <w:rsid w:val="006512BF"/>
    <w:rsid w:val="00652157"/>
    <w:rsid w:val="00652168"/>
    <w:rsid w:val="00652F5C"/>
    <w:rsid w:val="006534F5"/>
    <w:rsid w:val="006541D7"/>
    <w:rsid w:val="006542F4"/>
    <w:rsid w:val="0065507E"/>
    <w:rsid w:val="00655400"/>
    <w:rsid w:val="00655642"/>
    <w:rsid w:val="00655AA6"/>
    <w:rsid w:val="00656B97"/>
    <w:rsid w:val="006601CD"/>
    <w:rsid w:val="006603F1"/>
    <w:rsid w:val="00660DFA"/>
    <w:rsid w:val="00660FD9"/>
    <w:rsid w:val="00662917"/>
    <w:rsid w:val="00662CBB"/>
    <w:rsid w:val="00663155"/>
    <w:rsid w:val="00664280"/>
    <w:rsid w:val="0066495C"/>
    <w:rsid w:val="00664E43"/>
    <w:rsid w:val="00665449"/>
    <w:rsid w:val="00665666"/>
    <w:rsid w:val="00665AFF"/>
    <w:rsid w:val="00665D75"/>
    <w:rsid w:val="00670CFE"/>
    <w:rsid w:val="00671409"/>
    <w:rsid w:val="00671775"/>
    <w:rsid w:val="006718D4"/>
    <w:rsid w:val="00671BE8"/>
    <w:rsid w:val="006724EF"/>
    <w:rsid w:val="006726D9"/>
    <w:rsid w:val="0067271A"/>
    <w:rsid w:val="00672B78"/>
    <w:rsid w:val="00672DA4"/>
    <w:rsid w:val="006736CC"/>
    <w:rsid w:val="0067516A"/>
    <w:rsid w:val="0067590A"/>
    <w:rsid w:val="00675EC9"/>
    <w:rsid w:val="00676755"/>
    <w:rsid w:val="0067752A"/>
    <w:rsid w:val="00680801"/>
    <w:rsid w:val="00680C96"/>
    <w:rsid w:val="00680DF3"/>
    <w:rsid w:val="00681197"/>
    <w:rsid w:val="00682006"/>
    <w:rsid w:val="006831FB"/>
    <w:rsid w:val="00683E50"/>
    <w:rsid w:val="00684E66"/>
    <w:rsid w:val="00685D2B"/>
    <w:rsid w:val="00686537"/>
    <w:rsid w:val="00687097"/>
    <w:rsid w:val="00687372"/>
    <w:rsid w:val="00687BDB"/>
    <w:rsid w:val="0069004D"/>
    <w:rsid w:val="0069037E"/>
    <w:rsid w:val="00690382"/>
    <w:rsid w:val="00690D78"/>
    <w:rsid w:val="006920E1"/>
    <w:rsid w:val="0069285B"/>
    <w:rsid w:val="00694445"/>
    <w:rsid w:val="00694636"/>
    <w:rsid w:val="00694684"/>
    <w:rsid w:val="00694732"/>
    <w:rsid w:val="00694BB7"/>
    <w:rsid w:val="00695751"/>
    <w:rsid w:val="00695912"/>
    <w:rsid w:val="00695E24"/>
    <w:rsid w:val="00696BB9"/>
    <w:rsid w:val="00697835"/>
    <w:rsid w:val="006A0BFC"/>
    <w:rsid w:val="006A1414"/>
    <w:rsid w:val="006A1BF7"/>
    <w:rsid w:val="006A21CF"/>
    <w:rsid w:val="006A2F24"/>
    <w:rsid w:val="006A3210"/>
    <w:rsid w:val="006A3C86"/>
    <w:rsid w:val="006A53AE"/>
    <w:rsid w:val="006A55B4"/>
    <w:rsid w:val="006A5723"/>
    <w:rsid w:val="006A5D4D"/>
    <w:rsid w:val="006A6C3E"/>
    <w:rsid w:val="006A7782"/>
    <w:rsid w:val="006B0193"/>
    <w:rsid w:val="006B0B4E"/>
    <w:rsid w:val="006B1020"/>
    <w:rsid w:val="006B1C6D"/>
    <w:rsid w:val="006B21EA"/>
    <w:rsid w:val="006B22D0"/>
    <w:rsid w:val="006B3A85"/>
    <w:rsid w:val="006B44E3"/>
    <w:rsid w:val="006B4DDA"/>
    <w:rsid w:val="006B6D8A"/>
    <w:rsid w:val="006C0EA8"/>
    <w:rsid w:val="006C2461"/>
    <w:rsid w:val="006C33B1"/>
    <w:rsid w:val="006C399D"/>
    <w:rsid w:val="006C413B"/>
    <w:rsid w:val="006C4231"/>
    <w:rsid w:val="006C4479"/>
    <w:rsid w:val="006C4F95"/>
    <w:rsid w:val="006C512A"/>
    <w:rsid w:val="006C5E84"/>
    <w:rsid w:val="006C6533"/>
    <w:rsid w:val="006C65CC"/>
    <w:rsid w:val="006C7BA1"/>
    <w:rsid w:val="006C7EDB"/>
    <w:rsid w:val="006C7EEC"/>
    <w:rsid w:val="006C7EF6"/>
    <w:rsid w:val="006D07D8"/>
    <w:rsid w:val="006D0C4E"/>
    <w:rsid w:val="006D1966"/>
    <w:rsid w:val="006D1B82"/>
    <w:rsid w:val="006D3D4F"/>
    <w:rsid w:val="006D44E2"/>
    <w:rsid w:val="006D4950"/>
    <w:rsid w:val="006D57E2"/>
    <w:rsid w:val="006D5CBF"/>
    <w:rsid w:val="006D62C1"/>
    <w:rsid w:val="006D6DAD"/>
    <w:rsid w:val="006D75EA"/>
    <w:rsid w:val="006E0920"/>
    <w:rsid w:val="006E142C"/>
    <w:rsid w:val="006E1AB8"/>
    <w:rsid w:val="006E1DE4"/>
    <w:rsid w:val="006E2F66"/>
    <w:rsid w:val="006E3ADB"/>
    <w:rsid w:val="006E3F19"/>
    <w:rsid w:val="006E4110"/>
    <w:rsid w:val="006E4468"/>
    <w:rsid w:val="006E5736"/>
    <w:rsid w:val="006E6009"/>
    <w:rsid w:val="006E60C8"/>
    <w:rsid w:val="006E6A7A"/>
    <w:rsid w:val="006E74EA"/>
    <w:rsid w:val="006E7C4C"/>
    <w:rsid w:val="006E7C7F"/>
    <w:rsid w:val="006E7ED7"/>
    <w:rsid w:val="006F01B8"/>
    <w:rsid w:val="006F08D8"/>
    <w:rsid w:val="006F090C"/>
    <w:rsid w:val="006F0B00"/>
    <w:rsid w:val="006F0D61"/>
    <w:rsid w:val="006F1080"/>
    <w:rsid w:val="006F10D2"/>
    <w:rsid w:val="006F223F"/>
    <w:rsid w:val="006F26CA"/>
    <w:rsid w:val="006F37AD"/>
    <w:rsid w:val="006F3B63"/>
    <w:rsid w:val="006F4115"/>
    <w:rsid w:val="006F4F8D"/>
    <w:rsid w:val="006F5E80"/>
    <w:rsid w:val="006F68DD"/>
    <w:rsid w:val="007002D7"/>
    <w:rsid w:val="00700AB2"/>
    <w:rsid w:val="00700EB5"/>
    <w:rsid w:val="00701555"/>
    <w:rsid w:val="00701E38"/>
    <w:rsid w:val="0070297C"/>
    <w:rsid w:val="00703802"/>
    <w:rsid w:val="00704F5F"/>
    <w:rsid w:val="00705A1E"/>
    <w:rsid w:val="0070626E"/>
    <w:rsid w:val="007064FA"/>
    <w:rsid w:val="007068E4"/>
    <w:rsid w:val="00706907"/>
    <w:rsid w:val="00706A7E"/>
    <w:rsid w:val="00707ACA"/>
    <w:rsid w:val="00710576"/>
    <w:rsid w:val="0071093B"/>
    <w:rsid w:val="00710C1F"/>
    <w:rsid w:val="0071172D"/>
    <w:rsid w:val="007121F4"/>
    <w:rsid w:val="00712530"/>
    <w:rsid w:val="00712832"/>
    <w:rsid w:val="00712914"/>
    <w:rsid w:val="00713490"/>
    <w:rsid w:val="00713B32"/>
    <w:rsid w:val="00713B9F"/>
    <w:rsid w:val="00714956"/>
    <w:rsid w:val="00714D04"/>
    <w:rsid w:val="00715910"/>
    <w:rsid w:val="007159CC"/>
    <w:rsid w:val="00717135"/>
    <w:rsid w:val="00717511"/>
    <w:rsid w:val="0071768B"/>
    <w:rsid w:val="00717DF8"/>
    <w:rsid w:val="00720121"/>
    <w:rsid w:val="007212EF"/>
    <w:rsid w:val="007212F2"/>
    <w:rsid w:val="00721918"/>
    <w:rsid w:val="00721BBB"/>
    <w:rsid w:val="00721F5D"/>
    <w:rsid w:val="00722DEE"/>
    <w:rsid w:val="00723412"/>
    <w:rsid w:val="007235A1"/>
    <w:rsid w:val="00723699"/>
    <w:rsid w:val="00724FB2"/>
    <w:rsid w:val="0072620E"/>
    <w:rsid w:val="00726284"/>
    <w:rsid w:val="007262D8"/>
    <w:rsid w:val="00726902"/>
    <w:rsid w:val="00730425"/>
    <w:rsid w:val="00730541"/>
    <w:rsid w:val="00730CA7"/>
    <w:rsid w:val="00730D6D"/>
    <w:rsid w:val="007325DC"/>
    <w:rsid w:val="0073339A"/>
    <w:rsid w:val="0073339D"/>
    <w:rsid w:val="0073375B"/>
    <w:rsid w:val="00733831"/>
    <w:rsid w:val="0073398A"/>
    <w:rsid w:val="007352AF"/>
    <w:rsid w:val="00735D63"/>
    <w:rsid w:val="007365E2"/>
    <w:rsid w:val="0073744B"/>
    <w:rsid w:val="007374AA"/>
    <w:rsid w:val="007378CE"/>
    <w:rsid w:val="00737AFF"/>
    <w:rsid w:val="007403E4"/>
    <w:rsid w:val="0074069A"/>
    <w:rsid w:val="00741944"/>
    <w:rsid w:val="007424CC"/>
    <w:rsid w:val="00743208"/>
    <w:rsid w:val="007439BE"/>
    <w:rsid w:val="00743FDF"/>
    <w:rsid w:val="0074407A"/>
    <w:rsid w:val="007441A3"/>
    <w:rsid w:val="0074429D"/>
    <w:rsid w:val="00744634"/>
    <w:rsid w:val="007458A5"/>
    <w:rsid w:val="00745B9B"/>
    <w:rsid w:val="00745E70"/>
    <w:rsid w:val="0074693B"/>
    <w:rsid w:val="00746A83"/>
    <w:rsid w:val="00746CC3"/>
    <w:rsid w:val="00747AE4"/>
    <w:rsid w:val="00750104"/>
    <w:rsid w:val="007508A2"/>
    <w:rsid w:val="007508BD"/>
    <w:rsid w:val="00750D95"/>
    <w:rsid w:val="00750E21"/>
    <w:rsid w:val="00750F8B"/>
    <w:rsid w:val="00751EC9"/>
    <w:rsid w:val="00751EFE"/>
    <w:rsid w:val="007524FD"/>
    <w:rsid w:val="00752DAC"/>
    <w:rsid w:val="0075307C"/>
    <w:rsid w:val="00753E71"/>
    <w:rsid w:val="00753ED3"/>
    <w:rsid w:val="007544A2"/>
    <w:rsid w:val="0075555D"/>
    <w:rsid w:val="0075690E"/>
    <w:rsid w:val="00757B73"/>
    <w:rsid w:val="0076099C"/>
    <w:rsid w:val="00760F32"/>
    <w:rsid w:val="007626CD"/>
    <w:rsid w:val="007648D6"/>
    <w:rsid w:val="00765102"/>
    <w:rsid w:val="0076513E"/>
    <w:rsid w:val="007661C8"/>
    <w:rsid w:val="00766B5F"/>
    <w:rsid w:val="00767456"/>
    <w:rsid w:val="007677E9"/>
    <w:rsid w:val="0077045F"/>
    <w:rsid w:val="00770AD7"/>
    <w:rsid w:val="00771A72"/>
    <w:rsid w:val="00771FEB"/>
    <w:rsid w:val="00772500"/>
    <w:rsid w:val="00772E3E"/>
    <w:rsid w:val="007756CF"/>
    <w:rsid w:val="00775DCF"/>
    <w:rsid w:val="0077665F"/>
    <w:rsid w:val="0077745B"/>
    <w:rsid w:val="00777762"/>
    <w:rsid w:val="0077790F"/>
    <w:rsid w:val="00777B57"/>
    <w:rsid w:val="00777EC3"/>
    <w:rsid w:val="007811FA"/>
    <w:rsid w:val="007838E7"/>
    <w:rsid w:val="007853E1"/>
    <w:rsid w:val="00785682"/>
    <w:rsid w:val="0078579D"/>
    <w:rsid w:val="00785BE9"/>
    <w:rsid w:val="00785E28"/>
    <w:rsid w:val="0078617C"/>
    <w:rsid w:val="007870E5"/>
    <w:rsid w:val="007871FE"/>
    <w:rsid w:val="007873E1"/>
    <w:rsid w:val="00787B83"/>
    <w:rsid w:val="00787BAA"/>
    <w:rsid w:val="0079064B"/>
    <w:rsid w:val="00790B60"/>
    <w:rsid w:val="00791289"/>
    <w:rsid w:val="00791D18"/>
    <w:rsid w:val="00791E19"/>
    <w:rsid w:val="0079351C"/>
    <w:rsid w:val="00793D89"/>
    <w:rsid w:val="00794677"/>
    <w:rsid w:val="00794BC0"/>
    <w:rsid w:val="0079518C"/>
    <w:rsid w:val="007953D6"/>
    <w:rsid w:val="00796A99"/>
    <w:rsid w:val="00796EB5"/>
    <w:rsid w:val="00796FD7"/>
    <w:rsid w:val="007A11F1"/>
    <w:rsid w:val="007A1D3E"/>
    <w:rsid w:val="007A316F"/>
    <w:rsid w:val="007A3430"/>
    <w:rsid w:val="007A358F"/>
    <w:rsid w:val="007A3B73"/>
    <w:rsid w:val="007A46D3"/>
    <w:rsid w:val="007A5CB9"/>
    <w:rsid w:val="007A6241"/>
    <w:rsid w:val="007A634B"/>
    <w:rsid w:val="007A6779"/>
    <w:rsid w:val="007A70E4"/>
    <w:rsid w:val="007A79DC"/>
    <w:rsid w:val="007A7AC2"/>
    <w:rsid w:val="007B029A"/>
    <w:rsid w:val="007B061F"/>
    <w:rsid w:val="007B14B8"/>
    <w:rsid w:val="007B173A"/>
    <w:rsid w:val="007B22DD"/>
    <w:rsid w:val="007B2622"/>
    <w:rsid w:val="007B29D2"/>
    <w:rsid w:val="007B2B31"/>
    <w:rsid w:val="007B2B49"/>
    <w:rsid w:val="007B3665"/>
    <w:rsid w:val="007B3FBC"/>
    <w:rsid w:val="007B410B"/>
    <w:rsid w:val="007B4CB3"/>
    <w:rsid w:val="007B5398"/>
    <w:rsid w:val="007B5467"/>
    <w:rsid w:val="007B5B3A"/>
    <w:rsid w:val="007B634F"/>
    <w:rsid w:val="007B7126"/>
    <w:rsid w:val="007B7C9E"/>
    <w:rsid w:val="007B7D82"/>
    <w:rsid w:val="007C09E4"/>
    <w:rsid w:val="007C0A68"/>
    <w:rsid w:val="007C1B17"/>
    <w:rsid w:val="007C2347"/>
    <w:rsid w:val="007C2753"/>
    <w:rsid w:val="007C2889"/>
    <w:rsid w:val="007C3A9A"/>
    <w:rsid w:val="007C5828"/>
    <w:rsid w:val="007C65BA"/>
    <w:rsid w:val="007C6B56"/>
    <w:rsid w:val="007C6CB0"/>
    <w:rsid w:val="007C6EF6"/>
    <w:rsid w:val="007C72D9"/>
    <w:rsid w:val="007C7ACA"/>
    <w:rsid w:val="007D060D"/>
    <w:rsid w:val="007D15C5"/>
    <w:rsid w:val="007D2A8E"/>
    <w:rsid w:val="007D2EC5"/>
    <w:rsid w:val="007D358F"/>
    <w:rsid w:val="007D37A9"/>
    <w:rsid w:val="007D413C"/>
    <w:rsid w:val="007D4355"/>
    <w:rsid w:val="007D4D7A"/>
    <w:rsid w:val="007D5A9E"/>
    <w:rsid w:val="007D651B"/>
    <w:rsid w:val="007E03DC"/>
    <w:rsid w:val="007E0699"/>
    <w:rsid w:val="007E0B80"/>
    <w:rsid w:val="007E1719"/>
    <w:rsid w:val="007E1B01"/>
    <w:rsid w:val="007E1FC4"/>
    <w:rsid w:val="007E44C2"/>
    <w:rsid w:val="007E4639"/>
    <w:rsid w:val="007E47DA"/>
    <w:rsid w:val="007E78AE"/>
    <w:rsid w:val="007F02D8"/>
    <w:rsid w:val="007F051D"/>
    <w:rsid w:val="007F070B"/>
    <w:rsid w:val="007F0C4E"/>
    <w:rsid w:val="007F1AC9"/>
    <w:rsid w:val="007F261D"/>
    <w:rsid w:val="007F3F68"/>
    <w:rsid w:val="007F4A85"/>
    <w:rsid w:val="007F4C56"/>
    <w:rsid w:val="007F4FE2"/>
    <w:rsid w:val="007F6846"/>
    <w:rsid w:val="007F6C7A"/>
    <w:rsid w:val="007F6F9B"/>
    <w:rsid w:val="007F7095"/>
    <w:rsid w:val="007F77E2"/>
    <w:rsid w:val="007F7D23"/>
    <w:rsid w:val="008006B7"/>
    <w:rsid w:val="008013A7"/>
    <w:rsid w:val="00801508"/>
    <w:rsid w:val="00801BD0"/>
    <w:rsid w:val="00801EE7"/>
    <w:rsid w:val="008021FD"/>
    <w:rsid w:val="00802F21"/>
    <w:rsid w:val="00803A00"/>
    <w:rsid w:val="008056C4"/>
    <w:rsid w:val="00805F9E"/>
    <w:rsid w:val="008065BD"/>
    <w:rsid w:val="0080674E"/>
    <w:rsid w:val="00806866"/>
    <w:rsid w:val="00806B23"/>
    <w:rsid w:val="00806B80"/>
    <w:rsid w:val="008102CB"/>
    <w:rsid w:val="008104B8"/>
    <w:rsid w:val="00810521"/>
    <w:rsid w:val="00810717"/>
    <w:rsid w:val="00810B93"/>
    <w:rsid w:val="00812501"/>
    <w:rsid w:val="00813044"/>
    <w:rsid w:val="008136EC"/>
    <w:rsid w:val="008137D9"/>
    <w:rsid w:val="00813915"/>
    <w:rsid w:val="00813E25"/>
    <w:rsid w:val="00814366"/>
    <w:rsid w:val="0081447F"/>
    <w:rsid w:val="0081485B"/>
    <w:rsid w:val="008150BC"/>
    <w:rsid w:val="0081558A"/>
    <w:rsid w:val="00815F13"/>
    <w:rsid w:val="00816FAE"/>
    <w:rsid w:val="008215D0"/>
    <w:rsid w:val="008216EB"/>
    <w:rsid w:val="008224F4"/>
    <w:rsid w:val="0082256C"/>
    <w:rsid w:val="00823677"/>
    <w:rsid w:val="008242AA"/>
    <w:rsid w:val="00825A7E"/>
    <w:rsid w:val="00826379"/>
    <w:rsid w:val="0082766C"/>
    <w:rsid w:val="008276FC"/>
    <w:rsid w:val="008277EE"/>
    <w:rsid w:val="0082788A"/>
    <w:rsid w:val="00827A67"/>
    <w:rsid w:val="0083054D"/>
    <w:rsid w:val="008310B5"/>
    <w:rsid w:val="008325BC"/>
    <w:rsid w:val="00832B79"/>
    <w:rsid w:val="008330F3"/>
    <w:rsid w:val="00835213"/>
    <w:rsid w:val="008357AC"/>
    <w:rsid w:val="00836BDF"/>
    <w:rsid w:val="00840530"/>
    <w:rsid w:val="00842559"/>
    <w:rsid w:val="00842EA9"/>
    <w:rsid w:val="00843EA7"/>
    <w:rsid w:val="00844B2A"/>
    <w:rsid w:val="00845F19"/>
    <w:rsid w:val="00845F3D"/>
    <w:rsid w:val="008463C9"/>
    <w:rsid w:val="0084652A"/>
    <w:rsid w:val="00846639"/>
    <w:rsid w:val="0084674F"/>
    <w:rsid w:val="00846D4B"/>
    <w:rsid w:val="008508AC"/>
    <w:rsid w:val="008508EE"/>
    <w:rsid w:val="00850F2F"/>
    <w:rsid w:val="00851B0F"/>
    <w:rsid w:val="0085268B"/>
    <w:rsid w:val="00853938"/>
    <w:rsid w:val="0085394F"/>
    <w:rsid w:val="008539CC"/>
    <w:rsid w:val="00854010"/>
    <w:rsid w:val="00854244"/>
    <w:rsid w:val="00854DAA"/>
    <w:rsid w:val="00855696"/>
    <w:rsid w:val="008571E0"/>
    <w:rsid w:val="00857C97"/>
    <w:rsid w:val="008602EC"/>
    <w:rsid w:val="008614E5"/>
    <w:rsid w:val="00861644"/>
    <w:rsid w:val="00861711"/>
    <w:rsid w:val="00862153"/>
    <w:rsid w:val="008621CB"/>
    <w:rsid w:val="00862510"/>
    <w:rsid w:val="008648F5"/>
    <w:rsid w:val="00864EFB"/>
    <w:rsid w:val="0086706D"/>
    <w:rsid w:val="00870902"/>
    <w:rsid w:val="00870927"/>
    <w:rsid w:val="00871830"/>
    <w:rsid w:val="008727A7"/>
    <w:rsid w:val="008728F5"/>
    <w:rsid w:val="00872AA1"/>
    <w:rsid w:val="008739BA"/>
    <w:rsid w:val="00873A2B"/>
    <w:rsid w:val="008741DA"/>
    <w:rsid w:val="008744BE"/>
    <w:rsid w:val="00875457"/>
    <w:rsid w:val="008754AF"/>
    <w:rsid w:val="00875CA8"/>
    <w:rsid w:val="0087789B"/>
    <w:rsid w:val="008815E5"/>
    <w:rsid w:val="00881B6D"/>
    <w:rsid w:val="00881D68"/>
    <w:rsid w:val="00881E90"/>
    <w:rsid w:val="0088383E"/>
    <w:rsid w:val="00883BE9"/>
    <w:rsid w:val="00883E2F"/>
    <w:rsid w:val="008844AA"/>
    <w:rsid w:val="008859B8"/>
    <w:rsid w:val="00885FFD"/>
    <w:rsid w:val="008874B5"/>
    <w:rsid w:val="0088775B"/>
    <w:rsid w:val="00887DD8"/>
    <w:rsid w:val="00890033"/>
    <w:rsid w:val="00890B5B"/>
    <w:rsid w:val="008918B2"/>
    <w:rsid w:val="008928F6"/>
    <w:rsid w:val="00892A40"/>
    <w:rsid w:val="00892CBF"/>
    <w:rsid w:val="00893AFC"/>
    <w:rsid w:val="0089442F"/>
    <w:rsid w:val="00894B16"/>
    <w:rsid w:val="00894F89"/>
    <w:rsid w:val="008952A7"/>
    <w:rsid w:val="00895383"/>
    <w:rsid w:val="0089604C"/>
    <w:rsid w:val="00896136"/>
    <w:rsid w:val="00897091"/>
    <w:rsid w:val="00897E22"/>
    <w:rsid w:val="008A1780"/>
    <w:rsid w:val="008A18FE"/>
    <w:rsid w:val="008A52C3"/>
    <w:rsid w:val="008A52D8"/>
    <w:rsid w:val="008A639E"/>
    <w:rsid w:val="008A6F84"/>
    <w:rsid w:val="008A79E0"/>
    <w:rsid w:val="008A7E7F"/>
    <w:rsid w:val="008A7F35"/>
    <w:rsid w:val="008B0784"/>
    <w:rsid w:val="008B1732"/>
    <w:rsid w:val="008B1920"/>
    <w:rsid w:val="008B1C27"/>
    <w:rsid w:val="008B2331"/>
    <w:rsid w:val="008B243E"/>
    <w:rsid w:val="008B24D0"/>
    <w:rsid w:val="008B2775"/>
    <w:rsid w:val="008B293E"/>
    <w:rsid w:val="008B293F"/>
    <w:rsid w:val="008B29BF"/>
    <w:rsid w:val="008B2D1F"/>
    <w:rsid w:val="008B2E9A"/>
    <w:rsid w:val="008B35B5"/>
    <w:rsid w:val="008B3703"/>
    <w:rsid w:val="008B3A0C"/>
    <w:rsid w:val="008B45F2"/>
    <w:rsid w:val="008B4BEE"/>
    <w:rsid w:val="008B5973"/>
    <w:rsid w:val="008B5D3E"/>
    <w:rsid w:val="008B6B23"/>
    <w:rsid w:val="008B6FC9"/>
    <w:rsid w:val="008B7071"/>
    <w:rsid w:val="008B7416"/>
    <w:rsid w:val="008C0448"/>
    <w:rsid w:val="008C1C55"/>
    <w:rsid w:val="008C1E02"/>
    <w:rsid w:val="008C221C"/>
    <w:rsid w:val="008C2239"/>
    <w:rsid w:val="008C25CE"/>
    <w:rsid w:val="008C25E3"/>
    <w:rsid w:val="008C2A52"/>
    <w:rsid w:val="008C2B99"/>
    <w:rsid w:val="008C3215"/>
    <w:rsid w:val="008C37F5"/>
    <w:rsid w:val="008C386B"/>
    <w:rsid w:val="008C5405"/>
    <w:rsid w:val="008C5F31"/>
    <w:rsid w:val="008C62C6"/>
    <w:rsid w:val="008C7F11"/>
    <w:rsid w:val="008C7FA3"/>
    <w:rsid w:val="008D0346"/>
    <w:rsid w:val="008D060D"/>
    <w:rsid w:val="008D0BE6"/>
    <w:rsid w:val="008D13B2"/>
    <w:rsid w:val="008D177D"/>
    <w:rsid w:val="008D1906"/>
    <w:rsid w:val="008D2352"/>
    <w:rsid w:val="008D2E53"/>
    <w:rsid w:val="008D3244"/>
    <w:rsid w:val="008D386E"/>
    <w:rsid w:val="008D38C4"/>
    <w:rsid w:val="008D4166"/>
    <w:rsid w:val="008D43BC"/>
    <w:rsid w:val="008D4670"/>
    <w:rsid w:val="008D5AEE"/>
    <w:rsid w:val="008D5B2D"/>
    <w:rsid w:val="008D618E"/>
    <w:rsid w:val="008D6224"/>
    <w:rsid w:val="008D6573"/>
    <w:rsid w:val="008D73FC"/>
    <w:rsid w:val="008D7BD7"/>
    <w:rsid w:val="008D7E5C"/>
    <w:rsid w:val="008E210F"/>
    <w:rsid w:val="008E21C6"/>
    <w:rsid w:val="008E2971"/>
    <w:rsid w:val="008E2C57"/>
    <w:rsid w:val="008E4196"/>
    <w:rsid w:val="008E421D"/>
    <w:rsid w:val="008E46A2"/>
    <w:rsid w:val="008E6134"/>
    <w:rsid w:val="008E630F"/>
    <w:rsid w:val="008E634B"/>
    <w:rsid w:val="008E6358"/>
    <w:rsid w:val="008E6D54"/>
    <w:rsid w:val="008E724E"/>
    <w:rsid w:val="008E753B"/>
    <w:rsid w:val="008E7D9B"/>
    <w:rsid w:val="008F01DD"/>
    <w:rsid w:val="008F047C"/>
    <w:rsid w:val="008F048F"/>
    <w:rsid w:val="008F1886"/>
    <w:rsid w:val="008F1C86"/>
    <w:rsid w:val="008F1DAD"/>
    <w:rsid w:val="008F24D9"/>
    <w:rsid w:val="008F37AD"/>
    <w:rsid w:val="008F3F11"/>
    <w:rsid w:val="008F3F2C"/>
    <w:rsid w:val="008F3FDE"/>
    <w:rsid w:val="008F41C5"/>
    <w:rsid w:val="008F433D"/>
    <w:rsid w:val="008F531B"/>
    <w:rsid w:val="008F5EBE"/>
    <w:rsid w:val="008F6421"/>
    <w:rsid w:val="008F661F"/>
    <w:rsid w:val="008F6D9A"/>
    <w:rsid w:val="008F6E6D"/>
    <w:rsid w:val="008F72C3"/>
    <w:rsid w:val="008F751C"/>
    <w:rsid w:val="008F77A1"/>
    <w:rsid w:val="009015C9"/>
    <w:rsid w:val="00902FA8"/>
    <w:rsid w:val="009030B1"/>
    <w:rsid w:val="0090360A"/>
    <w:rsid w:val="00903972"/>
    <w:rsid w:val="009039DC"/>
    <w:rsid w:val="00903C04"/>
    <w:rsid w:val="00904064"/>
    <w:rsid w:val="009044A5"/>
    <w:rsid w:val="00904579"/>
    <w:rsid w:val="009062AE"/>
    <w:rsid w:val="009068B8"/>
    <w:rsid w:val="00906928"/>
    <w:rsid w:val="0090740C"/>
    <w:rsid w:val="009079E8"/>
    <w:rsid w:val="00907D30"/>
    <w:rsid w:val="00907E9E"/>
    <w:rsid w:val="00910110"/>
    <w:rsid w:val="009109E8"/>
    <w:rsid w:val="0091229B"/>
    <w:rsid w:val="00912BAB"/>
    <w:rsid w:val="00912E6F"/>
    <w:rsid w:val="00913384"/>
    <w:rsid w:val="00914610"/>
    <w:rsid w:val="009146C3"/>
    <w:rsid w:val="00914A87"/>
    <w:rsid w:val="00914DF7"/>
    <w:rsid w:val="00915181"/>
    <w:rsid w:val="00915408"/>
    <w:rsid w:val="00915644"/>
    <w:rsid w:val="009170E9"/>
    <w:rsid w:val="00917E8A"/>
    <w:rsid w:val="009211D3"/>
    <w:rsid w:val="0092149E"/>
    <w:rsid w:val="00922AA0"/>
    <w:rsid w:val="009234DE"/>
    <w:rsid w:val="0092356A"/>
    <w:rsid w:val="00923D56"/>
    <w:rsid w:val="00923D7E"/>
    <w:rsid w:val="00924093"/>
    <w:rsid w:val="00924220"/>
    <w:rsid w:val="00924D9E"/>
    <w:rsid w:val="009251E2"/>
    <w:rsid w:val="00925592"/>
    <w:rsid w:val="009264C0"/>
    <w:rsid w:val="00930A15"/>
    <w:rsid w:val="009310C9"/>
    <w:rsid w:val="009325DB"/>
    <w:rsid w:val="00932B4B"/>
    <w:rsid w:val="00933A86"/>
    <w:rsid w:val="0093414A"/>
    <w:rsid w:val="00934211"/>
    <w:rsid w:val="0093475D"/>
    <w:rsid w:val="00934B44"/>
    <w:rsid w:val="00934C54"/>
    <w:rsid w:val="0093547B"/>
    <w:rsid w:val="009358AE"/>
    <w:rsid w:val="009362F6"/>
    <w:rsid w:val="0094079C"/>
    <w:rsid w:val="00941229"/>
    <w:rsid w:val="00941791"/>
    <w:rsid w:val="0094271B"/>
    <w:rsid w:val="009428CD"/>
    <w:rsid w:val="00942E16"/>
    <w:rsid w:val="00942FA2"/>
    <w:rsid w:val="00943213"/>
    <w:rsid w:val="0094379B"/>
    <w:rsid w:val="0094386D"/>
    <w:rsid w:val="00943ABA"/>
    <w:rsid w:val="00943BB9"/>
    <w:rsid w:val="0094416C"/>
    <w:rsid w:val="0094528A"/>
    <w:rsid w:val="009459CE"/>
    <w:rsid w:val="00945AF0"/>
    <w:rsid w:val="009470DB"/>
    <w:rsid w:val="00947818"/>
    <w:rsid w:val="00952560"/>
    <w:rsid w:val="00952B65"/>
    <w:rsid w:val="009534B8"/>
    <w:rsid w:val="0095482A"/>
    <w:rsid w:val="00954BD1"/>
    <w:rsid w:val="00955A95"/>
    <w:rsid w:val="00956946"/>
    <w:rsid w:val="00956C33"/>
    <w:rsid w:val="00956E13"/>
    <w:rsid w:val="00960EC0"/>
    <w:rsid w:val="00961BF6"/>
    <w:rsid w:val="00962F9F"/>
    <w:rsid w:val="00963820"/>
    <w:rsid w:val="0096423A"/>
    <w:rsid w:val="009662BC"/>
    <w:rsid w:val="0096674C"/>
    <w:rsid w:val="00970FF7"/>
    <w:rsid w:val="0097111B"/>
    <w:rsid w:val="00972D9C"/>
    <w:rsid w:val="00973BE8"/>
    <w:rsid w:val="00973D70"/>
    <w:rsid w:val="009746D6"/>
    <w:rsid w:val="00974B20"/>
    <w:rsid w:val="009758F4"/>
    <w:rsid w:val="0097590B"/>
    <w:rsid w:val="009801DF"/>
    <w:rsid w:val="00980B89"/>
    <w:rsid w:val="00980E74"/>
    <w:rsid w:val="009823AB"/>
    <w:rsid w:val="00983215"/>
    <w:rsid w:val="00984B50"/>
    <w:rsid w:val="009860C3"/>
    <w:rsid w:val="00986605"/>
    <w:rsid w:val="009878FD"/>
    <w:rsid w:val="00987B1A"/>
    <w:rsid w:val="00987EAB"/>
    <w:rsid w:val="00990EFA"/>
    <w:rsid w:val="00991991"/>
    <w:rsid w:val="00992AFB"/>
    <w:rsid w:val="00992F1A"/>
    <w:rsid w:val="00994C4D"/>
    <w:rsid w:val="00996DDB"/>
    <w:rsid w:val="009972DF"/>
    <w:rsid w:val="00997750"/>
    <w:rsid w:val="00997777"/>
    <w:rsid w:val="00997E85"/>
    <w:rsid w:val="009A026B"/>
    <w:rsid w:val="009A06D1"/>
    <w:rsid w:val="009A097F"/>
    <w:rsid w:val="009A3A68"/>
    <w:rsid w:val="009A44E3"/>
    <w:rsid w:val="009A466F"/>
    <w:rsid w:val="009A4EDF"/>
    <w:rsid w:val="009A5FA0"/>
    <w:rsid w:val="009A6B8E"/>
    <w:rsid w:val="009A6BB7"/>
    <w:rsid w:val="009A7128"/>
    <w:rsid w:val="009A7515"/>
    <w:rsid w:val="009A7914"/>
    <w:rsid w:val="009B0FE0"/>
    <w:rsid w:val="009B19F2"/>
    <w:rsid w:val="009B2AA5"/>
    <w:rsid w:val="009B2B9A"/>
    <w:rsid w:val="009B4786"/>
    <w:rsid w:val="009B47A9"/>
    <w:rsid w:val="009B502E"/>
    <w:rsid w:val="009B59B0"/>
    <w:rsid w:val="009B61D7"/>
    <w:rsid w:val="009B6395"/>
    <w:rsid w:val="009B6C04"/>
    <w:rsid w:val="009B6D1C"/>
    <w:rsid w:val="009B734C"/>
    <w:rsid w:val="009B74D3"/>
    <w:rsid w:val="009B7C25"/>
    <w:rsid w:val="009C0655"/>
    <w:rsid w:val="009C0FC1"/>
    <w:rsid w:val="009C1A8E"/>
    <w:rsid w:val="009C1EEF"/>
    <w:rsid w:val="009C2112"/>
    <w:rsid w:val="009C2C75"/>
    <w:rsid w:val="009C4039"/>
    <w:rsid w:val="009C55BC"/>
    <w:rsid w:val="009C6A2A"/>
    <w:rsid w:val="009C7541"/>
    <w:rsid w:val="009C7B0D"/>
    <w:rsid w:val="009C7CF3"/>
    <w:rsid w:val="009C7EFF"/>
    <w:rsid w:val="009D1025"/>
    <w:rsid w:val="009D1037"/>
    <w:rsid w:val="009D138C"/>
    <w:rsid w:val="009D1CFA"/>
    <w:rsid w:val="009D25C5"/>
    <w:rsid w:val="009D2B41"/>
    <w:rsid w:val="009D3288"/>
    <w:rsid w:val="009D348C"/>
    <w:rsid w:val="009D36C2"/>
    <w:rsid w:val="009D5EEE"/>
    <w:rsid w:val="009D6203"/>
    <w:rsid w:val="009D6327"/>
    <w:rsid w:val="009D6D5F"/>
    <w:rsid w:val="009D74AD"/>
    <w:rsid w:val="009D7549"/>
    <w:rsid w:val="009D7903"/>
    <w:rsid w:val="009E062B"/>
    <w:rsid w:val="009E0DF1"/>
    <w:rsid w:val="009E174F"/>
    <w:rsid w:val="009E1A41"/>
    <w:rsid w:val="009E1EA2"/>
    <w:rsid w:val="009E2039"/>
    <w:rsid w:val="009E2744"/>
    <w:rsid w:val="009E2AAB"/>
    <w:rsid w:val="009E346B"/>
    <w:rsid w:val="009E359E"/>
    <w:rsid w:val="009E4201"/>
    <w:rsid w:val="009E49DD"/>
    <w:rsid w:val="009E5C10"/>
    <w:rsid w:val="009E6BA9"/>
    <w:rsid w:val="009E754E"/>
    <w:rsid w:val="009F00FF"/>
    <w:rsid w:val="009F0A4B"/>
    <w:rsid w:val="009F1C65"/>
    <w:rsid w:val="009F1EE6"/>
    <w:rsid w:val="009F263F"/>
    <w:rsid w:val="009F3B69"/>
    <w:rsid w:val="009F5027"/>
    <w:rsid w:val="009F5EBC"/>
    <w:rsid w:val="009F5F1E"/>
    <w:rsid w:val="009F696B"/>
    <w:rsid w:val="009F723A"/>
    <w:rsid w:val="00A012AD"/>
    <w:rsid w:val="00A01398"/>
    <w:rsid w:val="00A0402A"/>
    <w:rsid w:val="00A0567A"/>
    <w:rsid w:val="00A064D8"/>
    <w:rsid w:val="00A06BE5"/>
    <w:rsid w:val="00A06EC2"/>
    <w:rsid w:val="00A073F2"/>
    <w:rsid w:val="00A07925"/>
    <w:rsid w:val="00A104C1"/>
    <w:rsid w:val="00A105D8"/>
    <w:rsid w:val="00A10A67"/>
    <w:rsid w:val="00A1181C"/>
    <w:rsid w:val="00A120C0"/>
    <w:rsid w:val="00A13274"/>
    <w:rsid w:val="00A1585A"/>
    <w:rsid w:val="00A15D57"/>
    <w:rsid w:val="00A171B7"/>
    <w:rsid w:val="00A17F0F"/>
    <w:rsid w:val="00A21039"/>
    <w:rsid w:val="00A2123A"/>
    <w:rsid w:val="00A21F19"/>
    <w:rsid w:val="00A224D5"/>
    <w:rsid w:val="00A22596"/>
    <w:rsid w:val="00A228E0"/>
    <w:rsid w:val="00A22A18"/>
    <w:rsid w:val="00A22F57"/>
    <w:rsid w:val="00A232C0"/>
    <w:rsid w:val="00A2381E"/>
    <w:rsid w:val="00A23F3E"/>
    <w:rsid w:val="00A24383"/>
    <w:rsid w:val="00A24667"/>
    <w:rsid w:val="00A2466D"/>
    <w:rsid w:val="00A25023"/>
    <w:rsid w:val="00A2563D"/>
    <w:rsid w:val="00A256A2"/>
    <w:rsid w:val="00A261CD"/>
    <w:rsid w:val="00A269A7"/>
    <w:rsid w:val="00A30221"/>
    <w:rsid w:val="00A3045E"/>
    <w:rsid w:val="00A30EE0"/>
    <w:rsid w:val="00A313E2"/>
    <w:rsid w:val="00A325C0"/>
    <w:rsid w:val="00A33C76"/>
    <w:rsid w:val="00A347F9"/>
    <w:rsid w:val="00A353B2"/>
    <w:rsid w:val="00A35B42"/>
    <w:rsid w:val="00A36DAA"/>
    <w:rsid w:val="00A3732E"/>
    <w:rsid w:val="00A41C3F"/>
    <w:rsid w:val="00A4216B"/>
    <w:rsid w:val="00A430C0"/>
    <w:rsid w:val="00A4314B"/>
    <w:rsid w:val="00A43B39"/>
    <w:rsid w:val="00A44A5B"/>
    <w:rsid w:val="00A44E11"/>
    <w:rsid w:val="00A45597"/>
    <w:rsid w:val="00A4575A"/>
    <w:rsid w:val="00A46C7C"/>
    <w:rsid w:val="00A47A74"/>
    <w:rsid w:val="00A47EA4"/>
    <w:rsid w:val="00A50BFF"/>
    <w:rsid w:val="00A50EB1"/>
    <w:rsid w:val="00A51893"/>
    <w:rsid w:val="00A52FBB"/>
    <w:rsid w:val="00A53DCC"/>
    <w:rsid w:val="00A541E1"/>
    <w:rsid w:val="00A55246"/>
    <w:rsid w:val="00A56F12"/>
    <w:rsid w:val="00A57A11"/>
    <w:rsid w:val="00A601BB"/>
    <w:rsid w:val="00A60533"/>
    <w:rsid w:val="00A607A6"/>
    <w:rsid w:val="00A608B6"/>
    <w:rsid w:val="00A608BA"/>
    <w:rsid w:val="00A60E03"/>
    <w:rsid w:val="00A61688"/>
    <w:rsid w:val="00A61C75"/>
    <w:rsid w:val="00A61E29"/>
    <w:rsid w:val="00A6294E"/>
    <w:rsid w:val="00A62EED"/>
    <w:rsid w:val="00A64F8E"/>
    <w:rsid w:val="00A654C9"/>
    <w:rsid w:val="00A655E9"/>
    <w:rsid w:val="00A65653"/>
    <w:rsid w:val="00A65DD7"/>
    <w:rsid w:val="00A671B1"/>
    <w:rsid w:val="00A67DDC"/>
    <w:rsid w:val="00A71874"/>
    <w:rsid w:val="00A71C62"/>
    <w:rsid w:val="00A72A84"/>
    <w:rsid w:val="00A73167"/>
    <w:rsid w:val="00A73903"/>
    <w:rsid w:val="00A73E0F"/>
    <w:rsid w:val="00A7427C"/>
    <w:rsid w:val="00A74572"/>
    <w:rsid w:val="00A7568A"/>
    <w:rsid w:val="00A758DD"/>
    <w:rsid w:val="00A759C0"/>
    <w:rsid w:val="00A75BDD"/>
    <w:rsid w:val="00A76336"/>
    <w:rsid w:val="00A77057"/>
    <w:rsid w:val="00A77640"/>
    <w:rsid w:val="00A8017A"/>
    <w:rsid w:val="00A80F56"/>
    <w:rsid w:val="00A810E7"/>
    <w:rsid w:val="00A8133A"/>
    <w:rsid w:val="00A81880"/>
    <w:rsid w:val="00A82303"/>
    <w:rsid w:val="00A82ECB"/>
    <w:rsid w:val="00A8367A"/>
    <w:rsid w:val="00A83745"/>
    <w:rsid w:val="00A83AB8"/>
    <w:rsid w:val="00A83B6F"/>
    <w:rsid w:val="00A83C02"/>
    <w:rsid w:val="00A84058"/>
    <w:rsid w:val="00A84352"/>
    <w:rsid w:val="00A84B4A"/>
    <w:rsid w:val="00A84BDD"/>
    <w:rsid w:val="00A8530F"/>
    <w:rsid w:val="00A853EB"/>
    <w:rsid w:val="00A8595D"/>
    <w:rsid w:val="00A85DAF"/>
    <w:rsid w:val="00A876FD"/>
    <w:rsid w:val="00A90A93"/>
    <w:rsid w:val="00A91965"/>
    <w:rsid w:val="00A93DB6"/>
    <w:rsid w:val="00A9420D"/>
    <w:rsid w:val="00A943F4"/>
    <w:rsid w:val="00A96079"/>
    <w:rsid w:val="00A9630C"/>
    <w:rsid w:val="00A9634E"/>
    <w:rsid w:val="00AA0CFB"/>
    <w:rsid w:val="00AA19A8"/>
    <w:rsid w:val="00AA2108"/>
    <w:rsid w:val="00AA2451"/>
    <w:rsid w:val="00AA27E5"/>
    <w:rsid w:val="00AA2B71"/>
    <w:rsid w:val="00AA36A0"/>
    <w:rsid w:val="00AA38C0"/>
    <w:rsid w:val="00AA3EE0"/>
    <w:rsid w:val="00AA40D0"/>
    <w:rsid w:val="00AA40DD"/>
    <w:rsid w:val="00AA44E9"/>
    <w:rsid w:val="00AA473B"/>
    <w:rsid w:val="00AA5720"/>
    <w:rsid w:val="00AA5A49"/>
    <w:rsid w:val="00AA5F5C"/>
    <w:rsid w:val="00AA6484"/>
    <w:rsid w:val="00AA65FC"/>
    <w:rsid w:val="00AA794D"/>
    <w:rsid w:val="00AA796E"/>
    <w:rsid w:val="00AA7CC2"/>
    <w:rsid w:val="00AB0549"/>
    <w:rsid w:val="00AB06B3"/>
    <w:rsid w:val="00AB0CF7"/>
    <w:rsid w:val="00AB15EC"/>
    <w:rsid w:val="00AB1A7B"/>
    <w:rsid w:val="00AB2930"/>
    <w:rsid w:val="00AB3180"/>
    <w:rsid w:val="00AB323D"/>
    <w:rsid w:val="00AB4427"/>
    <w:rsid w:val="00AB5459"/>
    <w:rsid w:val="00AB5B03"/>
    <w:rsid w:val="00AB624E"/>
    <w:rsid w:val="00AB7387"/>
    <w:rsid w:val="00AB7ED7"/>
    <w:rsid w:val="00AC0632"/>
    <w:rsid w:val="00AC0BC2"/>
    <w:rsid w:val="00AC0FEA"/>
    <w:rsid w:val="00AC1AAB"/>
    <w:rsid w:val="00AC1FB2"/>
    <w:rsid w:val="00AC23A1"/>
    <w:rsid w:val="00AC2827"/>
    <w:rsid w:val="00AC7379"/>
    <w:rsid w:val="00AC7490"/>
    <w:rsid w:val="00AC7789"/>
    <w:rsid w:val="00AD0DB1"/>
    <w:rsid w:val="00AD1A0A"/>
    <w:rsid w:val="00AD2921"/>
    <w:rsid w:val="00AD40AD"/>
    <w:rsid w:val="00AD50F8"/>
    <w:rsid w:val="00AD5491"/>
    <w:rsid w:val="00AD6401"/>
    <w:rsid w:val="00AE00DA"/>
    <w:rsid w:val="00AE0C75"/>
    <w:rsid w:val="00AE10F9"/>
    <w:rsid w:val="00AE1389"/>
    <w:rsid w:val="00AE35B1"/>
    <w:rsid w:val="00AE3B92"/>
    <w:rsid w:val="00AE3C84"/>
    <w:rsid w:val="00AE49D8"/>
    <w:rsid w:val="00AE6522"/>
    <w:rsid w:val="00AE6707"/>
    <w:rsid w:val="00AE71C1"/>
    <w:rsid w:val="00AE7D11"/>
    <w:rsid w:val="00AF0CDE"/>
    <w:rsid w:val="00AF1FF5"/>
    <w:rsid w:val="00AF26B0"/>
    <w:rsid w:val="00AF335B"/>
    <w:rsid w:val="00AF5948"/>
    <w:rsid w:val="00AF6BCB"/>
    <w:rsid w:val="00AF6DEF"/>
    <w:rsid w:val="00AF72C7"/>
    <w:rsid w:val="00AF72C9"/>
    <w:rsid w:val="00AF7603"/>
    <w:rsid w:val="00AF7ECC"/>
    <w:rsid w:val="00B008C7"/>
    <w:rsid w:val="00B00FA6"/>
    <w:rsid w:val="00B014D9"/>
    <w:rsid w:val="00B01D8C"/>
    <w:rsid w:val="00B01ECF"/>
    <w:rsid w:val="00B025DC"/>
    <w:rsid w:val="00B02CBC"/>
    <w:rsid w:val="00B030B9"/>
    <w:rsid w:val="00B034DD"/>
    <w:rsid w:val="00B04B93"/>
    <w:rsid w:val="00B0509D"/>
    <w:rsid w:val="00B0525F"/>
    <w:rsid w:val="00B05438"/>
    <w:rsid w:val="00B05A8F"/>
    <w:rsid w:val="00B05DD3"/>
    <w:rsid w:val="00B05FFD"/>
    <w:rsid w:val="00B0678A"/>
    <w:rsid w:val="00B0699D"/>
    <w:rsid w:val="00B07093"/>
    <w:rsid w:val="00B07229"/>
    <w:rsid w:val="00B1048A"/>
    <w:rsid w:val="00B12996"/>
    <w:rsid w:val="00B12B18"/>
    <w:rsid w:val="00B1327F"/>
    <w:rsid w:val="00B13759"/>
    <w:rsid w:val="00B13D6B"/>
    <w:rsid w:val="00B15E37"/>
    <w:rsid w:val="00B176CA"/>
    <w:rsid w:val="00B17EF7"/>
    <w:rsid w:val="00B20DA4"/>
    <w:rsid w:val="00B21240"/>
    <w:rsid w:val="00B22B24"/>
    <w:rsid w:val="00B22EFB"/>
    <w:rsid w:val="00B2321C"/>
    <w:rsid w:val="00B236E9"/>
    <w:rsid w:val="00B23D61"/>
    <w:rsid w:val="00B23EB0"/>
    <w:rsid w:val="00B23F95"/>
    <w:rsid w:val="00B25A8B"/>
    <w:rsid w:val="00B25F9E"/>
    <w:rsid w:val="00B26312"/>
    <w:rsid w:val="00B26B0E"/>
    <w:rsid w:val="00B279EE"/>
    <w:rsid w:val="00B27A20"/>
    <w:rsid w:val="00B30794"/>
    <w:rsid w:val="00B315CD"/>
    <w:rsid w:val="00B315EB"/>
    <w:rsid w:val="00B31D4E"/>
    <w:rsid w:val="00B3236A"/>
    <w:rsid w:val="00B32F0E"/>
    <w:rsid w:val="00B32F31"/>
    <w:rsid w:val="00B33A05"/>
    <w:rsid w:val="00B34655"/>
    <w:rsid w:val="00B348C4"/>
    <w:rsid w:val="00B359C5"/>
    <w:rsid w:val="00B361C5"/>
    <w:rsid w:val="00B36829"/>
    <w:rsid w:val="00B378A5"/>
    <w:rsid w:val="00B40258"/>
    <w:rsid w:val="00B408A2"/>
    <w:rsid w:val="00B41269"/>
    <w:rsid w:val="00B416F8"/>
    <w:rsid w:val="00B41A95"/>
    <w:rsid w:val="00B42BCC"/>
    <w:rsid w:val="00B438B3"/>
    <w:rsid w:val="00B45407"/>
    <w:rsid w:val="00B45812"/>
    <w:rsid w:val="00B46305"/>
    <w:rsid w:val="00B4748C"/>
    <w:rsid w:val="00B474DF"/>
    <w:rsid w:val="00B47F20"/>
    <w:rsid w:val="00B5008A"/>
    <w:rsid w:val="00B50436"/>
    <w:rsid w:val="00B51C4F"/>
    <w:rsid w:val="00B52F8E"/>
    <w:rsid w:val="00B5417F"/>
    <w:rsid w:val="00B54387"/>
    <w:rsid w:val="00B54413"/>
    <w:rsid w:val="00B54733"/>
    <w:rsid w:val="00B54D19"/>
    <w:rsid w:val="00B54E20"/>
    <w:rsid w:val="00B55201"/>
    <w:rsid w:val="00B5578D"/>
    <w:rsid w:val="00B56161"/>
    <w:rsid w:val="00B56DCD"/>
    <w:rsid w:val="00B60122"/>
    <w:rsid w:val="00B609B9"/>
    <w:rsid w:val="00B60CE8"/>
    <w:rsid w:val="00B61640"/>
    <w:rsid w:val="00B61E15"/>
    <w:rsid w:val="00B62169"/>
    <w:rsid w:val="00B621ED"/>
    <w:rsid w:val="00B62D66"/>
    <w:rsid w:val="00B64243"/>
    <w:rsid w:val="00B649BA"/>
    <w:rsid w:val="00B64C68"/>
    <w:rsid w:val="00B658E3"/>
    <w:rsid w:val="00B65B3A"/>
    <w:rsid w:val="00B66163"/>
    <w:rsid w:val="00B6685B"/>
    <w:rsid w:val="00B705CC"/>
    <w:rsid w:val="00B70629"/>
    <w:rsid w:val="00B70CD3"/>
    <w:rsid w:val="00B7108F"/>
    <w:rsid w:val="00B716F0"/>
    <w:rsid w:val="00B71B20"/>
    <w:rsid w:val="00B71D12"/>
    <w:rsid w:val="00B71E22"/>
    <w:rsid w:val="00B74581"/>
    <w:rsid w:val="00B7496E"/>
    <w:rsid w:val="00B749FB"/>
    <w:rsid w:val="00B756EB"/>
    <w:rsid w:val="00B75BBD"/>
    <w:rsid w:val="00B75D2E"/>
    <w:rsid w:val="00B76202"/>
    <w:rsid w:val="00B766E0"/>
    <w:rsid w:val="00B76BC1"/>
    <w:rsid w:val="00B76DDF"/>
    <w:rsid w:val="00B770ED"/>
    <w:rsid w:val="00B77966"/>
    <w:rsid w:val="00B810D1"/>
    <w:rsid w:val="00B8136F"/>
    <w:rsid w:val="00B81502"/>
    <w:rsid w:val="00B822DD"/>
    <w:rsid w:val="00B82A74"/>
    <w:rsid w:val="00B82D0A"/>
    <w:rsid w:val="00B84312"/>
    <w:rsid w:val="00B847CB"/>
    <w:rsid w:val="00B85C68"/>
    <w:rsid w:val="00B86392"/>
    <w:rsid w:val="00B863C1"/>
    <w:rsid w:val="00B866F9"/>
    <w:rsid w:val="00B8680D"/>
    <w:rsid w:val="00B871EE"/>
    <w:rsid w:val="00B90122"/>
    <w:rsid w:val="00B90DFD"/>
    <w:rsid w:val="00B928F5"/>
    <w:rsid w:val="00B92B92"/>
    <w:rsid w:val="00B92BE7"/>
    <w:rsid w:val="00B92E65"/>
    <w:rsid w:val="00B937F3"/>
    <w:rsid w:val="00B94265"/>
    <w:rsid w:val="00B94CFC"/>
    <w:rsid w:val="00B96132"/>
    <w:rsid w:val="00B973DB"/>
    <w:rsid w:val="00B97789"/>
    <w:rsid w:val="00B97BC5"/>
    <w:rsid w:val="00BA08A8"/>
    <w:rsid w:val="00BA0E41"/>
    <w:rsid w:val="00BA184B"/>
    <w:rsid w:val="00BA1A4E"/>
    <w:rsid w:val="00BA2986"/>
    <w:rsid w:val="00BA2A63"/>
    <w:rsid w:val="00BA2B1C"/>
    <w:rsid w:val="00BA32CB"/>
    <w:rsid w:val="00BA35ED"/>
    <w:rsid w:val="00BA361D"/>
    <w:rsid w:val="00BA36FF"/>
    <w:rsid w:val="00BA3BAC"/>
    <w:rsid w:val="00BA4301"/>
    <w:rsid w:val="00BA53C6"/>
    <w:rsid w:val="00BA5978"/>
    <w:rsid w:val="00BA5A54"/>
    <w:rsid w:val="00BA5B76"/>
    <w:rsid w:val="00BA5BB1"/>
    <w:rsid w:val="00BA672E"/>
    <w:rsid w:val="00BA78DB"/>
    <w:rsid w:val="00BB1027"/>
    <w:rsid w:val="00BB132B"/>
    <w:rsid w:val="00BB18E9"/>
    <w:rsid w:val="00BB37BF"/>
    <w:rsid w:val="00BB3CF4"/>
    <w:rsid w:val="00BB418D"/>
    <w:rsid w:val="00BB41B3"/>
    <w:rsid w:val="00BB5802"/>
    <w:rsid w:val="00BB5BCA"/>
    <w:rsid w:val="00BB6621"/>
    <w:rsid w:val="00BB68EA"/>
    <w:rsid w:val="00BB700B"/>
    <w:rsid w:val="00BB72F0"/>
    <w:rsid w:val="00BC073F"/>
    <w:rsid w:val="00BC082F"/>
    <w:rsid w:val="00BC0A34"/>
    <w:rsid w:val="00BC0CFB"/>
    <w:rsid w:val="00BC1507"/>
    <w:rsid w:val="00BC2A75"/>
    <w:rsid w:val="00BC3C8F"/>
    <w:rsid w:val="00BC3E43"/>
    <w:rsid w:val="00BC4164"/>
    <w:rsid w:val="00BC43D4"/>
    <w:rsid w:val="00BC47DB"/>
    <w:rsid w:val="00BC4871"/>
    <w:rsid w:val="00BC4AA2"/>
    <w:rsid w:val="00BD0111"/>
    <w:rsid w:val="00BD08BE"/>
    <w:rsid w:val="00BD123D"/>
    <w:rsid w:val="00BD2225"/>
    <w:rsid w:val="00BD233F"/>
    <w:rsid w:val="00BD281F"/>
    <w:rsid w:val="00BD3684"/>
    <w:rsid w:val="00BD5209"/>
    <w:rsid w:val="00BD59DF"/>
    <w:rsid w:val="00BD5E95"/>
    <w:rsid w:val="00BD753A"/>
    <w:rsid w:val="00BE0B98"/>
    <w:rsid w:val="00BE0F8C"/>
    <w:rsid w:val="00BE11C7"/>
    <w:rsid w:val="00BE2C17"/>
    <w:rsid w:val="00BE300C"/>
    <w:rsid w:val="00BE396F"/>
    <w:rsid w:val="00BE40BD"/>
    <w:rsid w:val="00BE4136"/>
    <w:rsid w:val="00BE548F"/>
    <w:rsid w:val="00BE5814"/>
    <w:rsid w:val="00BE5CB0"/>
    <w:rsid w:val="00BE611E"/>
    <w:rsid w:val="00BE6CCC"/>
    <w:rsid w:val="00BE7AA0"/>
    <w:rsid w:val="00BF01F9"/>
    <w:rsid w:val="00BF0C46"/>
    <w:rsid w:val="00BF1046"/>
    <w:rsid w:val="00BF1DFE"/>
    <w:rsid w:val="00BF1FB7"/>
    <w:rsid w:val="00BF2F9A"/>
    <w:rsid w:val="00BF3251"/>
    <w:rsid w:val="00BF349C"/>
    <w:rsid w:val="00BF3713"/>
    <w:rsid w:val="00BF3C53"/>
    <w:rsid w:val="00BF43B4"/>
    <w:rsid w:val="00BF477A"/>
    <w:rsid w:val="00BF4F49"/>
    <w:rsid w:val="00BF4FB5"/>
    <w:rsid w:val="00BF5379"/>
    <w:rsid w:val="00BF5EBE"/>
    <w:rsid w:val="00BF6077"/>
    <w:rsid w:val="00BF6698"/>
    <w:rsid w:val="00BF6BF5"/>
    <w:rsid w:val="00BF702A"/>
    <w:rsid w:val="00BF7296"/>
    <w:rsid w:val="00BF7C9B"/>
    <w:rsid w:val="00C00969"/>
    <w:rsid w:val="00C00F5F"/>
    <w:rsid w:val="00C015D0"/>
    <w:rsid w:val="00C01BD9"/>
    <w:rsid w:val="00C02914"/>
    <w:rsid w:val="00C02E29"/>
    <w:rsid w:val="00C03152"/>
    <w:rsid w:val="00C037C0"/>
    <w:rsid w:val="00C03D2A"/>
    <w:rsid w:val="00C04C63"/>
    <w:rsid w:val="00C05EB2"/>
    <w:rsid w:val="00C06A51"/>
    <w:rsid w:val="00C07176"/>
    <w:rsid w:val="00C0730F"/>
    <w:rsid w:val="00C075FB"/>
    <w:rsid w:val="00C100F1"/>
    <w:rsid w:val="00C10438"/>
    <w:rsid w:val="00C1078B"/>
    <w:rsid w:val="00C10810"/>
    <w:rsid w:val="00C115DB"/>
    <w:rsid w:val="00C12816"/>
    <w:rsid w:val="00C133E6"/>
    <w:rsid w:val="00C1396A"/>
    <w:rsid w:val="00C13987"/>
    <w:rsid w:val="00C14EDA"/>
    <w:rsid w:val="00C15222"/>
    <w:rsid w:val="00C1528E"/>
    <w:rsid w:val="00C154CC"/>
    <w:rsid w:val="00C16F8A"/>
    <w:rsid w:val="00C17276"/>
    <w:rsid w:val="00C17866"/>
    <w:rsid w:val="00C2028A"/>
    <w:rsid w:val="00C20402"/>
    <w:rsid w:val="00C21E3B"/>
    <w:rsid w:val="00C2281D"/>
    <w:rsid w:val="00C233EB"/>
    <w:rsid w:val="00C239DD"/>
    <w:rsid w:val="00C23AE7"/>
    <w:rsid w:val="00C2406D"/>
    <w:rsid w:val="00C24266"/>
    <w:rsid w:val="00C2455C"/>
    <w:rsid w:val="00C2493F"/>
    <w:rsid w:val="00C26712"/>
    <w:rsid w:val="00C26923"/>
    <w:rsid w:val="00C26B03"/>
    <w:rsid w:val="00C27EEA"/>
    <w:rsid w:val="00C3168A"/>
    <w:rsid w:val="00C31E39"/>
    <w:rsid w:val="00C3278E"/>
    <w:rsid w:val="00C32E09"/>
    <w:rsid w:val="00C3370E"/>
    <w:rsid w:val="00C33DC6"/>
    <w:rsid w:val="00C3416D"/>
    <w:rsid w:val="00C341D4"/>
    <w:rsid w:val="00C3471B"/>
    <w:rsid w:val="00C34790"/>
    <w:rsid w:val="00C34B4D"/>
    <w:rsid w:val="00C34D72"/>
    <w:rsid w:val="00C357A5"/>
    <w:rsid w:val="00C36986"/>
    <w:rsid w:val="00C37064"/>
    <w:rsid w:val="00C377B4"/>
    <w:rsid w:val="00C37C13"/>
    <w:rsid w:val="00C41A7A"/>
    <w:rsid w:val="00C426FB"/>
    <w:rsid w:val="00C43113"/>
    <w:rsid w:val="00C43948"/>
    <w:rsid w:val="00C44B80"/>
    <w:rsid w:val="00C44FF7"/>
    <w:rsid w:val="00C45AFB"/>
    <w:rsid w:val="00C46389"/>
    <w:rsid w:val="00C46519"/>
    <w:rsid w:val="00C46889"/>
    <w:rsid w:val="00C47E57"/>
    <w:rsid w:val="00C47E76"/>
    <w:rsid w:val="00C502FA"/>
    <w:rsid w:val="00C52A20"/>
    <w:rsid w:val="00C52BFD"/>
    <w:rsid w:val="00C538B2"/>
    <w:rsid w:val="00C53B62"/>
    <w:rsid w:val="00C54031"/>
    <w:rsid w:val="00C5423C"/>
    <w:rsid w:val="00C544CC"/>
    <w:rsid w:val="00C547F1"/>
    <w:rsid w:val="00C554D8"/>
    <w:rsid w:val="00C55DFC"/>
    <w:rsid w:val="00C56507"/>
    <w:rsid w:val="00C56B5D"/>
    <w:rsid w:val="00C56D4E"/>
    <w:rsid w:val="00C577CF"/>
    <w:rsid w:val="00C578D1"/>
    <w:rsid w:val="00C6008A"/>
    <w:rsid w:val="00C60960"/>
    <w:rsid w:val="00C60D46"/>
    <w:rsid w:val="00C60DD5"/>
    <w:rsid w:val="00C62AB9"/>
    <w:rsid w:val="00C62B80"/>
    <w:rsid w:val="00C64069"/>
    <w:rsid w:val="00C65C12"/>
    <w:rsid w:val="00C664EC"/>
    <w:rsid w:val="00C66FE3"/>
    <w:rsid w:val="00C6769B"/>
    <w:rsid w:val="00C711B4"/>
    <w:rsid w:val="00C72638"/>
    <w:rsid w:val="00C734C8"/>
    <w:rsid w:val="00C74346"/>
    <w:rsid w:val="00C74763"/>
    <w:rsid w:val="00C74A00"/>
    <w:rsid w:val="00C76A09"/>
    <w:rsid w:val="00C76A34"/>
    <w:rsid w:val="00C76E1A"/>
    <w:rsid w:val="00C76FBD"/>
    <w:rsid w:val="00C778C5"/>
    <w:rsid w:val="00C8189C"/>
    <w:rsid w:val="00C828E9"/>
    <w:rsid w:val="00C82E69"/>
    <w:rsid w:val="00C82EBF"/>
    <w:rsid w:val="00C839E7"/>
    <w:rsid w:val="00C83DA7"/>
    <w:rsid w:val="00C842FE"/>
    <w:rsid w:val="00C84384"/>
    <w:rsid w:val="00C859DA"/>
    <w:rsid w:val="00C85CB6"/>
    <w:rsid w:val="00C85FF3"/>
    <w:rsid w:val="00C86CFF"/>
    <w:rsid w:val="00C87604"/>
    <w:rsid w:val="00C87756"/>
    <w:rsid w:val="00C87BAC"/>
    <w:rsid w:val="00C9064B"/>
    <w:rsid w:val="00C917C2"/>
    <w:rsid w:val="00C91B3F"/>
    <w:rsid w:val="00C9365D"/>
    <w:rsid w:val="00C940ED"/>
    <w:rsid w:val="00C944F3"/>
    <w:rsid w:val="00C9529A"/>
    <w:rsid w:val="00C96935"/>
    <w:rsid w:val="00C9764A"/>
    <w:rsid w:val="00CA0C03"/>
    <w:rsid w:val="00CA30E6"/>
    <w:rsid w:val="00CA3DAC"/>
    <w:rsid w:val="00CA4A34"/>
    <w:rsid w:val="00CA53D7"/>
    <w:rsid w:val="00CA6EE2"/>
    <w:rsid w:val="00CA7B9B"/>
    <w:rsid w:val="00CB044D"/>
    <w:rsid w:val="00CB0E2B"/>
    <w:rsid w:val="00CB161B"/>
    <w:rsid w:val="00CB1ACC"/>
    <w:rsid w:val="00CB2FB0"/>
    <w:rsid w:val="00CB33EF"/>
    <w:rsid w:val="00CB4F00"/>
    <w:rsid w:val="00CB57EA"/>
    <w:rsid w:val="00CB5939"/>
    <w:rsid w:val="00CB5C1F"/>
    <w:rsid w:val="00CB6023"/>
    <w:rsid w:val="00CB6494"/>
    <w:rsid w:val="00CC05C6"/>
    <w:rsid w:val="00CC072C"/>
    <w:rsid w:val="00CC1C62"/>
    <w:rsid w:val="00CC2768"/>
    <w:rsid w:val="00CC31D7"/>
    <w:rsid w:val="00CC3697"/>
    <w:rsid w:val="00CC3A15"/>
    <w:rsid w:val="00CC41C5"/>
    <w:rsid w:val="00CC443F"/>
    <w:rsid w:val="00CC47D2"/>
    <w:rsid w:val="00CC5475"/>
    <w:rsid w:val="00CC648B"/>
    <w:rsid w:val="00CC67A0"/>
    <w:rsid w:val="00CC7470"/>
    <w:rsid w:val="00CC74D2"/>
    <w:rsid w:val="00CD03E3"/>
    <w:rsid w:val="00CD1E50"/>
    <w:rsid w:val="00CD2E42"/>
    <w:rsid w:val="00CD410A"/>
    <w:rsid w:val="00CD5D7E"/>
    <w:rsid w:val="00CD66C7"/>
    <w:rsid w:val="00CD6E08"/>
    <w:rsid w:val="00CD73B1"/>
    <w:rsid w:val="00CE13C1"/>
    <w:rsid w:val="00CE15C4"/>
    <w:rsid w:val="00CE1823"/>
    <w:rsid w:val="00CE1A6F"/>
    <w:rsid w:val="00CE2A9D"/>
    <w:rsid w:val="00CE2FC4"/>
    <w:rsid w:val="00CE3BFC"/>
    <w:rsid w:val="00CE48D8"/>
    <w:rsid w:val="00CE4C1E"/>
    <w:rsid w:val="00CE4F14"/>
    <w:rsid w:val="00CE52DC"/>
    <w:rsid w:val="00CE5506"/>
    <w:rsid w:val="00CE656D"/>
    <w:rsid w:val="00CE7013"/>
    <w:rsid w:val="00CE7AB5"/>
    <w:rsid w:val="00CF0717"/>
    <w:rsid w:val="00CF0EE6"/>
    <w:rsid w:val="00CF114E"/>
    <w:rsid w:val="00CF24F6"/>
    <w:rsid w:val="00CF2576"/>
    <w:rsid w:val="00CF447B"/>
    <w:rsid w:val="00CF4E21"/>
    <w:rsid w:val="00CF6A84"/>
    <w:rsid w:val="00CF738C"/>
    <w:rsid w:val="00CF74FE"/>
    <w:rsid w:val="00D00E93"/>
    <w:rsid w:val="00D00FCF"/>
    <w:rsid w:val="00D01C8A"/>
    <w:rsid w:val="00D0251F"/>
    <w:rsid w:val="00D02D87"/>
    <w:rsid w:val="00D02D93"/>
    <w:rsid w:val="00D036C1"/>
    <w:rsid w:val="00D03B1E"/>
    <w:rsid w:val="00D048A6"/>
    <w:rsid w:val="00D048C8"/>
    <w:rsid w:val="00D04D4B"/>
    <w:rsid w:val="00D050F7"/>
    <w:rsid w:val="00D05A0E"/>
    <w:rsid w:val="00D05CCE"/>
    <w:rsid w:val="00D06061"/>
    <w:rsid w:val="00D065C5"/>
    <w:rsid w:val="00D07493"/>
    <w:rsid w:val="00D07ADA"/>
    <w:rsid w:val="00D07E00"/>
    <w:rsid w:val="00D103FF"/>
    <w:rsid w:val="00D10F9B"/>
    <w:rsid w:val="00D118F6"/>
    <w:rsid w:val="00D11EE2"/>
    <w:rsid w:val="00D13B89"/>
    <w:rsid w:val="00D1540A"/>
    <w:rsid w:val="00D16F29"/>
    <w:rsid w:val="00D210E0"/>
    <w:rsid w:val="00D23333"/>
    <w:rsid w:val="00D23BEC"/>
    <w:rsid w:val="00D23BF0"/>
    <w:rsid w:val="00D2441E"/>
    <w:rsid w:val="00D24B2F"/>
    <w:rsid w:val="00D254E9"/>
    <w:rsid w:val="00D25D89"/>
    <w:rsid w:val="00D262EE"/>
    <w:rsid w:val="00D2662D"/>
    <w:rsid w:val="00D26F82"/>
    <w:rsid w:val="00D2783E"/>
    <w:rsid w:val="00D30BBB"/>
    <w:rsid w:val="00D31779"/>
    <w:rsid w:val="00D327DE"/>
    <w:rsid w:val="00D32CF5"/>
    <w:rsid w:val="00D33AE6"/>
    <w:rsid w:val="00D33C7F"/>
    <w:rsid w:val="00D33FE7"/>
    <w:rsid w:val="00D34D44"/>
    <w:rsid w:val="00D35ACA"/>
    <w:rsid w:val="00D37F4B"/>
    <w:rsid w:val="00D4093F"/>
    <w:rsid w:val="00D4094B"/>
    <w:rsid w:val="00D42085"/>
    <w:rsid w:val="00D42F2C"/>
    <w:rsid w:val="00D432D3"/>
    <w:rsid w:val="00D43B65"/>
    <w:rsid w:val="00D43E41"/>
    <w:rsid w:val="00D44B2E"/>
    <w:rsid w:val="00D44B81"/>
    <w:rsid w:val="00D44D75"/>
    <w:rsid w:val="00D466B5"/>
    <w:rsid w:val="00D46A26"/>
    <w:rsid w:val="00D46D60"/>
    <w:rsid w:val="00D47C11"/>
    <w:rsid w:val="00D50104"/>
    <w:rsid w:val="00D50343"/>
    <w:rsid w:val="00D525D7"/>
    <w:rsid w:val="00D52EA9"/>
    <w:rsid w:val="00D53D16"/>
    <w:rsid w:val="00D53EF0"/>
    <w:rsid w:val="00D544E2"/>
    <w:rsid w:val="00D545B3"/>
    <w:rsid w:val="00D557F0"/>
    <w:rsid w:val="00D5589A"/>
    <w:rsid w:val="00D55E71"/>
    <w:rsid w:val="00D55F8E"/>
    <w:rsid w:val="00D566EF"/>
    <w:rsid w:val="00D57753"/>
    <w:rsid w:val="00D57D24"/>
    <w:rsid w:val="00D6000E"/>
    <w:rsid w:val="00D605A0"/>
    <w:rsid w:val="00D6065E"/>
    <w:rsid w:val="00D6265D"/>
    <w:rsid w:val="00D6274D"/>
    <w:rsid w:val="00D63247"/>
    <w:rsid w:val="00D6326C"/>
    <w:rsid w:val="00D6347F"/>
    <w:rsid w:val="00D63946"/>
    <w:rsid w:val="00D65A45"/>
    <w:rsid w:val="00D668D3"/>
    <w:rsid w:val="00D66CE1"/>
    <w:rsid w:val="00D672B6"/>
    <w:rsid w:val="00D723A0"/>
    <w:rsid w:val="00D723B4"/>
    <w:rsid w:val="00D73649"/>
    <w:rsid w:val="00D7608A"/>
    <w:rsid w:val="00D77423"/>
    <w:rsid w:val="00D77BD0"/>
    <w:rsid w:val="00D8077C"/>
    <w:rsid w:val="00D80A23"/>
    <w:rsid w:val="00D80A37"/>
    <w:rsid w:val="00D81419"/>
    <w:rsid w:val="00D81BCC"/>
    <w:rsid w:val="00D827CB"/>
    <w:rsid w:val="00D82BD0"/>
    <w:rsid w:val="00D833D7"/>
    <w:rsid w:val="00D83999"/>
    <w:rsid w:val="00D847C9"/>
    <w:rsid w:val="00D84889"/>
    <w:rsid w:val="00D84C25"/>
    <w:rsid w:val="00D84D66"/>
    <w:rsid w:val="00D860BD"/>
    <w:rsid w:val="00D874A6"/>
    <w:rsid w:val="00D87A69"/>
    <w:rsid w:val="00D90149"/>
    <w:rsid w:val="00D90AAE"/>
    <w:rsid w:val="00D9181F"/>
    <w:rsid w:val="00D92E39"/>
    <w:rsid w:val="00D94F7E"/>
    <w:rsid w:val="00D97D3E"/>
    <w:rsid w:val="00DA0762"/>
    <w:rsid w:val="00DA278E"/>
    <w:rsid w:val="00DA2A32"/>
    <w:rsid w:val="00DA32F7"/>
    <w:rsid w:val="00DA3406"/>
    <w:rsid w:val="00DA3D09"/>
    <w:rsid w:val="00DA3F4E"/>
    <w:rsid w:val="00DA44E3"/>
    <w:rsid w:val="00DA470A"/>
    <w:rsid w:val="00DA4868"/>
    <w:rsid w:val="00DA4B04"/>
    <w:rsid w:val="00DA4CDC"/>
    <w:rsid w:val="00DA4FAD"/>
    <w:rsid w:val="00DA556D"/>
    <w:rsid w:val="00DA5DBF"/>
    <w:rsid w:val="00DA5F0E"/>
    <w:rsid w:val="00DA63BB"/>
    <w:rsid w:val="00DA7658"/>
    <w:rsid w:val="00DA76BC"/>
    <w:rsid w:val="00DA7AD2"/>
    <w:rsid w:val="00DA7E28"/>
    <w:rsid w:val="00DB02E7"/>
    <w:rsid w:val="00DB1F8E"/>
    <w:rsid w:val="00DB234C"/>
    <w:rsid w:val="00DB246C"/>
    <w:rsid w:val="00DB28D9"/>
    <w:rsid w:val="00DB32FB"/>
    <w:rsid w:val="00DB3462"/>
    <w:rsid w:val="00DB37EB"/>
    <w:rsid w:val="00DB3A02"/>
    <w:rsid w:val="00DB3AF1"/>
    <w:rsid w:val="00DB3B5E"/>
    <w:rsid w:val="00DB424C"/>
    <w:rsid w:val="00DB528F"/>
    <w:rsid w:val="00DB5D93"/>
    <w:rsid w:val="00DB6C0C"/>
    <w:rsid w:val="00DB70FE"/>
    <w:rsid w:val="00DB75B3"/>
    <w:rsid w:val="00DB7737"/>
    <w:rsid w:val="00DB7E7E"/>
    <w:rsid w:val="00DC058A"/>
    <w:rsid w:val="00DC0B2C"/>
    <w:rsid w:val="00DC155C"/>
    <w:rsid w:val="00DC20B1"/>
    <w:rsid w:val="00DC2340"/>
    <w:rsid w:val="00DC260E"/>
    <w:rsid w:val="00DC3009"/>
    <w:rsid w:val="00DC49AA"/>
    <w:rsid w:val="00DC51CF"/>
    <w:rsid w:val="00DC546D"/>
    <w:rsid w:val="00DC566B"/>
    <w:rsid w:val="00DC691C"/>
    <w:rsid w:val="00DC6929"/>
    <w:rsid w:val="00DC69B1"/>
    <w:rsid w:val="00DC6AB5"/>
    <w:rsid w:val="00DC6E8A"/>
    <w:rsid w:val="00DC7522"/>
    <w:rsid w:val="00DC7A54"/>
    <w:rsid w:val="00DC7CA6"/>
    <w:rsid w:val="00DD01F8"/>
    <w:rsid w:val="00DD07D3"/>
    <w:rsid w:val="00DD0E6E"/>
    <w:rsid w:val="00DD10B9"/>
    <w:rsid w:val="00DD141D"/>
    <w:rsid w:val="00DD1D1F"/>
    <w:rsid w:val="00DD1F0E"/>
    <w:rsid w:val="00DD25A0"/>
    <w:rsid w:val="00DD2DC4"/>
    <w:rsid w:val="00DD2ECE"/>
    <w:rsid w:val="00DD456D"/>
    <w:rsid w:val="00DD4960"/>
    <w:rsid w:val="00DD5101"/>
    <w:rsid w:val="00DD5421"/>
    <w:rsid w:val="00DD5700"/>
    <w:rsid w:val="00DD59D8"/>
    <w:rsid w:val="00DD5E59"/>
    <w:rsid w:val="00DD6535"/>
    <w:rsid w:val="00DD74BD"/>
    <w:rsid w:val="00DD7633"/>
    <w:rsid w:val="00DE007A"/>
    <w:rsid w:val="00DE0CF7"/>
    <w:rsid w:val="00DE1C3A"/>
    <w:rsid w:val="00DE217D"/>
    <w:rsid w:val="00DE36AD"/>
    <w:rsid w:val="00DE382F"/>
    <w:rsid w:val="00DE3B27"/>
    <w:rsid w:val="00DE4F80"/>
    <w:rsid w:val="00DE68F6"/>
    <w:rsid w:val="00DE700F"/>
    <w:rsid w:val="00DE79D5"/>
    <w:rsid w:val="00DF0174"/>
    <w:rsid w:val="00DF0E82"/>
    <w:rsid w:val="00DF1065"/>
    <w:rsid w:val="00DF139F"/>
    <w:rsid w:val="00DF14CB"/>
    <w:rsid w:val="00DF1954"/>
    <w:rsid w:val="00DF1F27"/>
    <w:rsid w:val="00DF4E3E"/>
    <w:rsid w:val="00DF5C0A"/>
    <w:rsid w:val="00DF6316"/>
    <w:rsid w:val="00DF6572"/>
    <w:rsid w:val="00DF6ABE"/>
    <w:rsid w:val="00DF6B4B"/>
    <w:rsid w:val="00DF70C2"/>
    <w:rsid w:val="00E00700"/>
    <w:rsid w:val="00E00BA7"/>
    <w:rsid w:val="00E0157A"/>
    <w:rsid w:val="00E01AE2"/>
    <w:rsid w:val="00E025BB"/>
    <w:rsid w:val="00E0276E"/>
    <w:rsid w:val="00E02B0A"/>
    <w:rsid w:val="00E032A9"/>
    <w:rsid w:val="00E036A5"/>
    <w:rsid w:val="00E04178"/>
    <w:rsid w:val="00E04FCC"/>
    <w:rsid w:val="00E052A1"/>
    <w:rsid w:val="00E06281"/>
    <w:rsid w:val="00E06673"/>
    <w:rsid w:val="00E071CE"/>
    <w:rsid w:val="00E10329"/>
    <w:rsid w:val="00E10923"/>
    <w:rsid w:val="00E110ED"/>
    <w:rsid w:val="00E11912"/>
    <w:rsid w:val="00E11A79"/>
    <w:rsid w:val="00E11BD3"/>
    <w:rsid w:val="00E128F2"/>
    <w:rsid w:val="00E12CCB"/>
    <w:rsid w:val="00E130AC"/>
    <w:rsid w:val="00E13D80"/>
    <w:rsid w:val="00E144DD"/>
    <w:rsid w:val="00E1527B"/>
    <w:rsid w:val="00E15401"/>
    <w:rsid w:val="00E15C5D"/>
    <w:rsid w:val="00E15FBC"/>
    <w:rsid w:val="00E1718C"/>
    <w:rsid w:val="00E1781E"/>
    <w:rsid w:val="00E17891"/>
    <w:rsid w:val="00E20366"/>
    <w:rsid w:val="00E20554"/>
    <w:rsid w:val="00E20E04"/>
    <w:rsid w:val="00E21C22"/>
    <w:rsid w:val="00E22246"/>
    <w:rsid w:val="00E22FD8"/>
    <w:rsid w:val="00E230B0"/>
    <w:rsid w:val="00E23683"/>
    <w:rsid w:val="00E23BF4"/>
    <w:rsid w:val="00E23EE6"/>
    <w:rsid w:val="00E245F1"/>
    <w:rsid w:val="00E24668"/>
    <w:rsid w:val="00E25334"/>
    <w:rsid w:val="00E25784"/>
    <w:rsid w:val="00E261B4"/>
    <w:rsid w:val="00E267A6"/>
    <w:rsid w:val="00E26A12"/>
    <w:rsid w:val="00E274B9"/>
    <w:rsid w:val="00E27A71"/>
    <w:rsid w:val="00E30388"/>
    <w:rsid w:val="00E30442"/>
    <w:rsid w:val="00E31A90"/>
    <w:rsid w:val="00E32A53"/>
    <w:rsid w:val="00E32AAB"/>
    <w:rsid w:val="00E3376E"/>
    <w:rsid w:val="00E34B84"/>
    <w:rsid w:val="00E35837"/>
    <w:rsid w:val="00E360D4"/>
    <w:rsid w:val="00E360D6"/>
    <w:rsid w:val="00E360EE"/>
    <w:rsid w:val="00E36C97"/>
    <w:rsid w:val="00E36CA5"/>
    <w:rsid w:val="00E37BA7"/>
    <w:rsid w:val="00E37ED7"/>
    <w:rsid w:val="00E405A7"/>
    <w:rsid w:val="00E41CEB"/>
    <w:rsid w:val="00E41D33"/>
    <w:rsid w:val="00E424C3"/>
    <w:rsid w:val="00E43603"/>
    <w:rsid w:val="00E438F1"/>
    <w:rsid w:val="00E4598C"/>
    <w:rsid w:val="00E469AC"/>
    <w:rsid w:val="00E51084"/>
    <w:rsid w:val="00E51108"/>
    <w:rsid w:val="00E517B0"/>
    <w:rsid w:val="00E52364"/>
    <w:rsid w:val="00E52533"/>
    <w:rsid w:val="00E5258F"/>
    <w:rsid w:val="00E52CC2"/>
    <w:rsid w:val="00E52F64"/>
    <w:rsid w:val="00E53059"/>
    <w:rsid w:val="00E53C78"/>
    <w:rsid w:val="00E5412C"/>
    <w:rsid w:val="00E561B2"/>
    <w:rsid w:val="00E56583"/>
    <w:rsid w:val="00E57C07"/>
    <w:rsid w:val="00E57DC3"/>
    <w:rsid w:val="00E57F53"/>
    <w:rsid w:val="00E606C7"/>
    <w:rsid w:val="00E61454"/>
    <w:rsid w:val="00E61C0C"/>
    <w:rsid w:val="00E62183"/>
    <w:rsid w:val="00E623FF"/>
    <w:rsid w:val="00E6241E"/>
    <w:rsid w:val="00E62774"/>
    <w:rsid w:val="00E6337B"/>
    <w:rsid w:val="00E633A0"/>
    <w:rsid w:val="00E639C3"/>
    <w:rsid w:val="00E63C55"/>
    <w:rsid w:val="00E63D26"/>
    <w:rsid w:val="00E645CA"/>
    <w:rsid w:val="00E64E48"/>
    <w:rsid w:val="00E653FB"/>
    <w:rsid w:val="00E66581"/>
    <w:rsid w:val="00E66C8F"/>
    <w:rsid w:val="00E673A1"/>
    <w:rsid w:val="00E67496"/>
    <w:rsid w:val="00E70DFE"/>
    <w:rsid w:val="00E71112"/>
    <w:rsid w:val="00E71501"/>
    <w:rsid w:val="00E71622"/>
    <w:rsid w:val="00E71EDA"/>
    <w:rsid w:val="00E727E0"/>
    <w:rsid w:val="00E72E6F"/>
    <w:rsid w:val="00E7394C"/>
    <w:rsid w:val="00E74310"/>
    <w:rsid w:val="00E749AF"/>
    <w:rsid w:val="00E75317"/>
    <w:rsid w:val="00E76083"/>
    <w:rsid w:val="00E76355"/>
    <w:rsid w:val="00E772CC"/>
    <w:rsid w:val="00E8000C"/>
    <w:rsid w:val="00E80160"/>
    <w:rsid w:val="00E81AC6"/>
    <w:rsid w:val="00E81FA5"/>
    <w:rsid w:val="00E82326"/>
    <w:rsid w:val="00E82C2B"/>
    <w:rsid w:val="00E846A1"/>
    <w:rsid w:val="00E858BD"/>
    <w:rsid w:val="00E85B62"/>
    <w:rsid w:val="00E861B8"/>
    <w:rsid w:val="00E86224"/>
    <w:rsid w:val="00E87572"/>
    <w:rsid w:val="00E87C25"/>
    <w:rsid w:val="00E9075E"/>
    <w:rsid w:val="00E90C92"/>
    <w:rsid w:val="00E913C0"/>
    <w:rsid w:val="00E91843"/>
    <w:rsid w:val="00E91904"/>
    <w:rsid w:val="00E9203D"/>
    <w:rsid w:val="00E92B93"/>
    <w:rsid w:val="00E93C54"/>
    <w:rsid w:val="00E940F2"/>
    <w:rsid w:val="00E94437"/>
    <w:rsid w:val="00E947A6"/>
    <w:rsid w:val="00E951DA"/>
    <w:rsid w:val="00E964DB"/>
    <w:rsid w:val="00E97CF2"/>
    <w:rsid w:val="00EA0259"/>
    <w:rsid w:val="00EA02DC"/>
    <w:rsid w:val="00EA040B"/>
    <w:rsid w:val="00EA177A"/>
    <w:rsid w:val="00EA313C"/>
    <w:rsid w:val="00EA3F23"/>
    <w:rsid w:val="00EA4072"/>
    <w:rsid w:val="00EA49DE"/>
    <w:rsid w:val="00EA5083"/>
    <w:rsid w:val="00EA5B94"/>
    <w:rsid w:val="00EA5EA4"/>
    <w:rsid w:val="00EA6CD0"/>
    <w:rsid w:val="00EA778F"/>
    <w:rsid w:val="00EA79BB"/>
    <w:rsid w:val="00EA7D71"/>
    <w:rsid w:val="00EB04FD"/>
    <w:rsid w:val="00EB0505"/>
    <w:rsid w:val="00EB0B16"/>
    <w:rsid w:val="00EB2E9E"/>
    <w:rsid w:val="00EB35A2"/>
    <w:rsid w:val="00EB370F"/>
    <w:rsid w:val="00EB3ECA"/>
    <w:rsid w:val="00EB468B"/>
    <w:rsid w:val="00EB529D"/>
    <w:rsid w:val="00EB55C3"/>
    <w:rsid w:val="00EB5943"/>
    <w:rsid w:val="00EB5E48"/>
    <w:rsid w:val="00EB63AC"/>
    <w:rsid w:val="00EB63CC"/>
    <w:rsid w:val="00EB7B1D"/>
    <w:rsid w:val="00EC0208"/>
    <w:rsid w:val="00EC0760"/>
    <w:rsid w:val="00EC2B01"/>
    <w:rsid w:val="00EC3132"/>
    <w:rsid w:val="00EC4176"/>
    <w:rsid w:val="00EC4700"/>
    <w:rsid w:val="00EC556F"/>
    <w:rsid w:val="00EC58F8"/>
    <w:rsid w:val="00EC6768"/>
    <w:rsid w:val="00EC681C"/>
    <w:rsid w:val="00EC75FE"/>
    <w:rsid w:val="00ED0988"/>
    <w:rsid w:val="00ED0A12"/>
    <w:rsid w:val="00ED1BE0"/>
    <w:rsid w:val="00ED1C67"/>
    <w:rsid w:val="00ED35B7"/>
    <w:rsid w:val="00ED3D97"/>
    <w:rsid w:val="00ED4013"/>
    <w:rsid w:val="00ED4247"/>
    <w:rsid w:val="00ED5CA7"/>
    <w:rsid w:val="00ED5EF1"/>
    <w:rsid w:val="00ED7296"/>
    <w:rsid w:val="00ED74CA"/>
    <w:rsid w:val="00ED7594"/>
    <w:rsid w:val="00EE00FB"/>
    <w:rsid w:val="00EE14AE"/>
    <w:rsid w:val="00EE1A99"/>
    <w:rsid w:val="00EE1D77"/>
    <w:rsid w:val="00EE2959"/>
    <w:rsid w:val="00EE2F72"/>
    <w:rsid w:val="00EE31FD"/>
    <w:rsid w:val="00EE44E4"/>
    <w:rsid w:val="00EE4D53"/>
    <w:rsid w:val="00EE530B"/>
    <w:rsid w:val="00EE5A56"/>
    <w:rsid w:val="00EE5DFE"/>
    <w:rsid w:val="00EE6517"/>
    <w:rsid w:val="00EE65A7"/>
    <w:rsid w:val="00EE6F3F"/>
    <w:rsid w:val="00EE77B6"/>
    <w:rsid w:val="00EF0A40"/>
    <w:rsid w:val="00EF1ECF"/>
    <w:rsid w:val="00EF33BC"/>
    <w:rsid w:val="00EF36BA"/>
    <w:rsid w:val="00EF422E"/>
    <w:rsid w:val="00EF4556"/>
    <w:rsid w:val="00EF4BF7"/>
    <w:rsid w:val="00EF5235"/>
    <w:rsid w:val="00EF5406"/>
    <w:rsid w:val="00EF59E7"/>
    <w:rsid w:val="00EF60C6"/>
    <w:rsid w:val="00EF6E30"/>
    <w:rsid w:val="00EF7053"/>
    <w:rsid w:val="00EF7D66"/>
    <w:rsid w:val="00F0120B"/>
    <w:rsid w:val="00F01445"/>
    <w:rsid w:val="00F019B4"/>
    <w:rsid w:val="00F01B1B"/>
    <w:rsid w:val="00F01C00"/>
    <w:rsid w:val="00F02BDA"/>
    <w:rsid w:val="00F05B25"/>
    <w:rsid w:val="00F1049B"/>
    <w:rsid w:val="00F1077E"/>
    <w:rsid w:val="00F108AE"/>
    <w:rsid w:val="00F10BD7"/>
    <w:rsid w:val="00F12434"/>
    <w:rsid w:val="00F1247F"/>
    <w:rsid w:val="00F1299C"/>
    <w:rsid w:val="00F129F2"/>
    <w:rsid w:val="00F13481"/>
    <w:rsid w:val="00F1459C"/>
    <w:rsid w:val="00F15F38"/>
    <w:rsid w:val="00F167D5"/>
    <w:rsid w:val="00F1709B"/>
    <w:rsid w:val="00F171CE"/>
    <w:rsid w:val="00F178AF"/>
    <w:rsid w:val="00F20840"/>
    <w:rsid w:val="00F20A31"/>
    <w:rsid w:val="00F226F7"/>
    <w:rsid w:val="00F22ADB"/>
    <w:rsid w:val="00F231F4"/>
    <w:rsid w:val="00F239BF"/>
    <w:rsid w:val="00F23E29"/>
    <w:rsid w:val="00F240C5"/>
    <w:rsid w:val="00F259A4"/>
    <w:rsid w:val="00F25DE8"/>
    <w:rsid w:val="00F2627B"/>
    <w:rsid w:val="00F26AE6"/>
    <w:rsid w:val="00F26C5C"/>
    <w:rsid w:val="00F275B3"/>
    <w:rsid w:val="00F3009C"/>
    <w:rsid w:val="00F3071C"/>
    <w:rsid w:val="00F312A0"/>
    <w:rsid w:val="00F31305"/>
    <w:rsid w:val="00F316C4"/>
    <w:rsid w:val="00F3199E"/>
    <w:rsid w:val="00F31BF9"/>
    <w:rsid w:val="00F32571"/>
    <w:rsid w:val="00F32DD3"/>
    <w:rsid w:val="00F33619"/>
    <w:rsid w:val="00F336C4"/>
    <w:rsid w:val="00F3373E"/>
    <w:rsid w:val="00F338AF"/>
    <w:rsid w:val="00F33BB1"/>
    <w:rsid w:val="00F33C21"/>
    <w:rsid w:val="00F33FA7"/>
    <w:rsid w:val="00F352F0"/>
    <w:rsid w:val="00F359BB"/>
    <w:rsid w:val="00F36189"/>
    <w:rsid w:val="00F36284"/>
    <w:rsid w:val="00F36535"/>
    <w:rsid w:val="00F36877"/>
    <w:rsid w:val="00F370B7"/>
    <w:rsid w:val="00F37103"/>
    <w:rsid w:val="00F375B3"/>
    <w:rsid w:val="00F375BC"/>
    <w:rsid w:val="00F376FD"/>
    <w:rsid w:val="00F3787B"/>
    <w:rsid w:val="00F40AA1"/>
    <w:rsid w:val="00F40BF7"/>
    <w:rsid w:val="00F4108A"/>
    <w:rsid w:val="00F411E6"/>
    <w:rsid w:val="00F414C5"/>
    <w:rsid w:val="00F42276"/>
    <w:rsid w:val="00F42A97"/>
    <w:rsid w:val="00F42B35"/>
    <w:rsid w:val="00F43055"/>
    <w:rsid w:val="00F438A4"/>
    <w:rsid w:val="00F44BF8"/>
    <w:rsid w:val="00F45492"/>
    <w:rsid w:val="00F461E8"/>
    <w:rsid w:val="00F46AB4"/>
    <w:rsid w:val="00F47BDF"/>
    <w:rsid w:val="00F5056D"/>
    <w:rsid w:val="00F50A15"/>
    <w:rsid w:val="00F50A21"/>
    <w:rsid w:val="00F50E38"/>
    <w:rsid w:val="00F51A2C"/>
    <w:rsid w:val="00F52B8A"/>
    <w:rsid w:val="00F52C9C"/>
    <w:rsid w:val="00F5321B"/>
    <w:rsid w:val="00F5389D"/>
    <w:rsid w:val="00F53AC3"/>
    <w:rsid w:val="00F53C98"/>
    <w:rsid w:val="00F55405"/>
    <w:rsid w:val="00F56459"/>
    <w:rsid w:val="00F56569"/>
    <w:rsid w:val="00F57F98"/>
    <w:rsid w:val="00F60465"/>
    <w:rsid w:val="00F61418"/>
    <w:rsid w:val="00F616DB"/>
    <w:rsid w:val="00F62135"/>
    <w:rsid w:val="00F6269E"/>
    <w:rsid w:val="00F63368"/>
    <w:rsid w:val="00F64101"/>
    <w:rsid w:val="00F645A8"/>
    <w:rsid w:val="00F656EE"/>
    <w:rsid w:val="00F66129"/>
    <w:rsid w:val="00F675A5"/>
    <w:rsid w:val="00F6771D"/>
    <w:rsid w:val="00F67942"/>
    <w:rsid w:val="00F70368"/>
    <w:rsid w:val="00F720CA"/>
    <w:rsid w:val="00F7261E"/>
    <w:rsid w:val="00F727F1"/>
    <w:rsid w:val="00F72800"/>
    <w:rsid w:val="00F736EA"/>
    <w:rsid w:val="00F73969"/>
    <w:rsid w:val="00F73A7D"/>
    <w:rsid w:val="00F73E57"/>
    <w:rsid w:val="00F74F50"/>
    <w:rsid w:val="00F7587D"/>
    <w:rsid w:val="00F76734"/>
    <w:rsid w:val="00F76766"/>
    <w:rsid w:val="00F77397"/>
    <w:rsid w:val="00F776DC"/>
    <w:rsid w:val="00F77C9D"/>
    <w:rsid w:val="00F811ED"/>
    <w:rsid w:val="00F8257E"/>
    <w:rsid w:val="00F834A1"/>
    <w:rsid w:val="00F834F2"/>
    <w:rsid w:val="00F835CA"/>
    <w:rsid w:val="00F83CFC"/>
    <w:rsid w:val="00F85927"/>
    <w:rsid w:val="00F85949"/>
    <w:rsid w:val="00F86941"/>
    <w:rsid w:val="00F86F28"/>
    <w:rsid w:val="00F902D6"/>
    <w:rsid w:val="00F905D7"/>
    <w:rsid w:val="00F90898"/>
    <w:rsid w:val="00F90DA3"/>
    <w:rsid w:val="00F90FCE"/>
    <w:rsid w:val="00F91200"/>
    <w:rsid w:val="00F93707"/>
    <w:rsid w:val="00F93A31"/>
    <w:rsid w:val="00F93C7F"/>
    <w:rsid w:val="00F9415A"/>
    <w:rsid w:val="00F9480E"/>
    <w:rsid w:val="00F94AE1"/>
    <w:rsid w:val="00F954FF"/>
    <w:rsid w:val="00F95933"/>
    <w:rsid w:val="00F96F2A"/>
    <w:rsid w:val="00F97210"/>
    <w:rsid w:val="00F975D0"/>
    <w:rsid w:val="00F97B62"/>
    <w:rsid w:val="00FA0146"/>
    <w:rsid w:val="00FA04E7"/>
    <w:rsid w:val="00FA0811"/>
    <w:rsid w:val="00FA1577"/>
    <w:rsid w:val="00FA1666"/>
    <w:rsid w:val="00FA1E2E"/>
    <w:rsid w:val="00FA26DA"/>
    <w:rsid w:val="00FA3281"/>
    <w:rsid w:val="00FA608B"/>
    <w:rsid w:val="00FA6566"/>
    <w:rsid w:val="00FA6CD0"/>
    <w:rsid w:val="00FB04C6"/>
    <w:rsid w:val="00FB0CDA"/>
    <w:rsid w:val="00FB0EB5"/>
    <w:rsid w:val="00FB1FE4"/>
    <w:rsid w:val="00FB3040"/>
    <w:rsid w:val="00FB4174"/>
    <w:rsid w:val="00FB4892"/>
    <w:rsid w:val="00FB4D89"/>
    <w:rsid w:val="00FB517D"/>
    <w:rsid w:val="00FB70E6"/>
    <w:rsid w:val="00FB7DC9"/>
    <w:rsid w:val="00FC02B8"/>
    <w:rsid w:val="00FC0DA3"/>
    <w:rsid w:val="00FC0E1F"/>
    <w:rsid w:val="00FC195E"/>
    <w:rsid w:val="00FC23D5"/>
    <w:rsid w:val="00FC2990"/>
    <w:rsid w:val="00FC2B14"/>
    <w:rsid w:val="00FC2B4A"/>
    <w:rsid w:val="00FC33AD"/>
    <w:rsid w:val="00FC3869"/>
    <w:rsid w:val="00FC40B3"/>
    <w:rsid w:val="00FC462A"/>
    <w:rsid w:val="00FC4E97"/>
    <w:rsid w:val="00FC5A6A"/>
    <w:rsid w:val="00FC5B7D"/>
    <w:rsid w:val="00FC701E"/>
    <w:rsid w:val="00FC70B5"/>
    <w:rsid w:val="00FC710F"/>
    <w:rsid w:val="00FD03D0"/>
    <w:rsid w:val="00FD05A0"/>
    <w:rsid w:val="00FD0720"/>
    <w:rsid w:val="00FD07A2"/>
    <w:rsid w:val="00FD0A11"/>
    <w:rsid w:val="00FD0A9F"/>
    <w:rsid w:val="00FD0BEE"/>
    <w:rsid w:val="00FD0F1A"/>
    <w:rsid w:val="00FD2352"/>
    <w:rsid w:val="00FD284F"/>
    <w:rsid w:val="00FD2A63"/>
    <w:rsid w:val="00FD328C"/>
    <w:rsid w:val="00FD36C2"/>
    <w:rsid w:val="00FD37ED"/>
    <w:rsid w:val="00FD3C3D"/>
    <w:rsid w:val="00FD3CBA"/>
    <w:rsid w:val="00FD3E5D"/>
    <w:rsid w:val="00FD446F"/>
    <w:rsid w:val="00FD47FE"/>
    <w:rsid w:val="00FD5507"/>
    <w:rsid w:val="00FD5A85"/>
    <w:rsid w:val="00FD7DA9"/>
    <w:rsid w:val="00FE1550"/>
    <w:rsid w:val="00FE1AE1"/>
    <w:rsid w:val="00FE26EB"/>
    <w:rsid w:val="00FE29B5"/>
    <w:rsid w:val="00FE2C8E"/>
    <w:rsid w:val="00FE4663"/>
    <w:rsid w:val="00FE57BB"/>
    <w:rsid w:val="00FE5A1D"/>
    <w:rsid w:val="00FE5A72"/>
    <w:rsid w:val="00FE5CCF"/>
    <w:rsid w:val="00FF0354"/>
    <w:rsid w:val="00FF0465"/>
    <w:rsid w:val="00FF12BC"/>
    <w:rsid w:val="00FF1E36"/>
    <w:rsid w:val="00FF245D"/>
    <w:rsid w:val="00FF322D"/>
    <w:rsid w:val="00FF36C4"/>
    <w:rsid w:val="00FF4769"/>
    <w:rsid w:val="00FF48BA"/>
    <w:rsid w:val="00FF4C2B"/>
    <w:rsid w:val="00FF53C2"/>
    <w:rsid w:val="00FF6DFC"/>
    <w:rsid w:val="00FF70E1"/>
    <w:rsid w:val="00FF7271"/>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5049"/>
    <w:pPr>
      <w:spacing w:after="160" w:line="259" w:lineRule="auto"/>
    </w:pPr>
    <w:rPr>
      <w:rFonts w:asciiTheme="minorHAnsi" w:hAnsiTheme="minorHAnsi"/>
    </w:rPr>
  </w:style>
  <w:style w:type="paragraph" w:styleId="Rubrik1">
    <w:name w:val="heading 1"/>
    <w:basedOn w:val="Normal"/>
    <w:next w:val="Normal"/>
    <w:link w:val="Rubrik1Char"/>
    <w:autoRedefine/>
    <w:uiPriority w:val="9"/>
    <w:qFormat/>
    <w:rsid w:val="00FC5A6A"/>
    <w:pPr>
      <w:keepNext/>
      <w:keepLines/>
      <w:spacing w:before="120" w:line="480" w:lineRule="auto"/>
      <w:outlineLvl w:val="0"/>
    </w:pPr>
    <w:rPr>
      <w:rFonts w:eastAsiaTheme="majorEastAsia" w:cstheme="majorBidi"/>
      <w:b/>
      <w:color w:val="000000" w:themeColor="text1"/>
      <w:sz w:val="32"/>
      <w:szCs w:val="32"/>
    </w:rPr>
  </w:style>
  <w:style w:type="paragraph" w:styleId="Rubrik2">
    <w:name w:val="heading 2"/>
    <w:basedOn w:val="Normal"/>
    <w:next w:val="Normal"/>
    <w:link w:val="Rubrik2Char"/>
    <w:autoRedefine/>
    <w:uiPriority w:val="9"/>
    <w:unhideWhenUsed/>
    <w:qFormat/>
    <w:rsid w:val="00FC5A6A"/>
    <w:pPr>
      <w:keepNext/>
      <w:keepLines/>
      <w:spacing w:line="480" w:lineRule="auto"/>
      <w:outlineLvl w:val="1"/>
    </w:pPr>
    <w:rPr>
      <w:rFonts w:eastAsiaTheme="majorEastAsia" w:cstheme="majorBidi"/>
      <w:b/>
      <w:color w:val="000000" w:themeColor="text1"/>
      <w:sz w:val="28"/>
      <w:szCs w:val="26"/>
    </w:rPr>
  </w:style>
  <w:style w:type="paragraph" w:styleId="Rubrik3">
    <w:name w:val="heading 3"/>
    <w:basedOn w:val="Normal"/>
    <w:next w:val="Normal"/>
    <w:link w:val="Rubrik3Char"/>
    <w:autoRedefine/>
    <w:uiPriority w:val="9"/>
    <w:unhideWhenUsed/>
    <w:qFormat/>
    <w:rsid w:val="00FC5A6A"/>
    <w:pPr>
      <w:keepNext/>
      <w:keepLines/>
      <w:spacing w:before="60" w:after="60" w:line="480" w:lineRule="auto"/>
      <w:outlineLvl w:val="2"/>
    </w:pPr>
    <w:rPr>
      <w:rFonts w:eastAsiaTheme="majorEastAsia" w:cstheme="majorBidi"/>
      <w:b/>
      <w:i/>
      <w:color w:val="000000" w:themeColor="text1"/>
    </w:rPr>
  </w:style>
  <w:style w:type="paragraph" w:styleId="Rubrik4">
    <w:name w:val="heading 4"/>
    <w:basedOn w:val="Normal"/>
    <w:next w:val="Normal"/>
    <w:link w:val="Rubrik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Standardstycketeckensnitt">
    <w:name w:val="Default Paragraph Font"/>
    <w:uiPriority w:val="1"/>
    <w:semiHidden/>
    <w:unhideWhenUsed/>
    <w:rsid w:val="002B5049"/>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rsid w:val="002B5049"/>
  </w:style>
  <w:style w:type="character" w:customStyle="1" w:styleId="Rubrik1Char">
    <w:name w:val="Rubrik 1 Char"/>
    <w:basedOn w:val="Standardstycketeckensnitt"/>
    <w:link w:val="Rubrik1"/>
    <w:uiPriority w:val="9"/>
    <w:rsid w:val="00FC5A6A"/>
    <w:rPr>
      <w:rFonts w:ascii="Times New Roman" w:eastAsiaTheme="majorEastAsia" w:hAnsi="Times New Roman" w:cstheme="majorBidi"/>
      <w:b/>
      <w:color w:val="000000" w:themeColor="text1"/>
      <w:sz w:val="32"/>
      <w:szCs w:val="32"/>
      <w:lang w:val="en-US"/>
    </w:rPr>
  </w:style>
  <w:style w:type="character" w:customStyle="1" w:styleId="Rubrik2Char">
    <w:name w:val="Rubrik 2 Char"/>
    <w:basedOn w:val="Standardstycketeckensnitt"/>
    <w:link w:val="Rubrik2"/>
    <w:uiPriority w:val="9"/>
    <w:rsid w:val="00FC5A6A"/>
    <w:rPr>
      <w:rFonts w:ascii="Times New Roman" w:eastAsiaTheme="majorEastAsia" w:hAnsi="Times New Roman" w:cstheme="majorBidi"/>
      <w:b/>
      <w:color w:val="000000" w:themeColor="text1"/>
      <w:sz w:val="28"/>
      <w:szCs w:val="26"/>
      <w:lang w:val="en-US"/>
    </w:rPr>
  </w:style>
  <w:style w:type="character" w:customStyle="1" w:styleId="Rubrik3Char">
    <w:name w:val="Rubrik 3 Char"/>
    <w:basedOn w:val="Standardstycketeckensnitt"/>
    <w:link w:val="Rubrik3"/>
    <w:uiPriority w:val="9"/>
    <w:rsid w:val="00FC5A6A"/>
    <w:rPr>
      <w:rFonts w:ascii="Times New Roman" w:eastAsiaTheme="majorEastAsia" w:hAnsi="Times New Roman" w:cstheme="majorBidi"/>
      <w:b/>
      <w:i/>
      <w:color w:val="000000" w:themeColor="text1"/>
      <w:sz w:val="24"/>
      <w:szCs w:val="24"/>
      <w:lang w:val="en-US"/>
    </w:rPr>
  </w:style>
  <w:style w:type="paragraph" w:styleId="Rubrik">
    <w:name w:val="Title"/>
    <w:aliases w:val="Titel/Dokumentnamn"/>
    <w:basedOn w:val="Normal"/>
    <w:next w:val="Normal"/>
    <w:link w:val="Rubrik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RubrikChar">
    <w:name w:val="Rubrik Char"/>
    <w:aliases w:val="Titel/Dokumentnamn Char"/>
    <w:basedOn w:val="Standardstycketeckensnitt"/>
    <w:link w:val="Rubrik"/>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Sidhuvud">
    <w:name w:val="header"/>
    <w:basedOn w:val="Normal"/>
    <w:link w:val="Sidhuvud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SidhuvudChar">
    <w:name w:val="Sidhuvud Char"/>
    <w:basedOn w:val="Standardstycketeckensnitt"/>
    <w:link w:val="Sidhuvud"/>
    <w:uiPriority w:val="99"/>
    <w:semiHidden/>
    <w:rsid w:val="00A61E29"/>
    <w:rPr>
      <w:rFonts w:asciiTheme="majorHAnsi" w:hAnsiTheme="majorHAnsi"/>
      <w:sz w:val="14"/>
      <w:lang w:val="en-US"/>
    </w:rPr>
  </w:style>
  <w:style w:type="paragraph" w:styleId="Sidfot">
    <w:name w:val="footer"/>
    <w:basedOn w:val="Sidhuvud"/>
    <w:link w:val="SidfotChar"/>
    <w:uiPriority w:val="99"/>
    <w:rsid w:val="00A61E29"/>
    <w:pPr>
      <w:tabs>
        <w:tab w:val="clear" w:pos="3686"/>
        <w:tab w:val="left" w:pos="4111"/>
      </w:tabs>
    </w:pPr>
  </w:style>
  <w:style w:type="character" w:customStyle="1" w:styleId="SidfotChar">
    <w:name w:val="Sidfot Char"/>
    <w:basedOn w:val="Standardstycketeckensnitt"/>
    <w:link w:val="Sidfot"/>
    <w:uiPriority w:val="99"/>
    <w:rsid w:val="00A61E29"/>
    <w:rPr>
      <w:rFonts w:asciiTheme="majorHAnsi" w:hAnsiTheme="majorHAnsi"/>
      <w:sz w:val="14"/>
      <w:lang w:val="en-GB"/>
    </w:rPr>
  </w:style>
  <w:style w:type="character" w:styleId="Platshllartext">
    <w:name w:val="Placeholder Text"/>
    <w:basedOn w:val="Standardstycketeckensnitt"/>
    <w:uiPriority w:val="99"/>
    <w:semiHidden/>
    <w:rsid w:val="00A61E29"/>
    <w:rPr>
      <w:color w:val="808080"/>
    </w:rPr>
  </w:style>
  <w:style w:type="paragraph" w:styleId="Ballongtext">
    <w:name w:val="Balloon Text"/>
    <w:basedOn w:val="Normal"/>
    <w:link w:val="BallongtextChar"/>
    <w:uiPriority w:val="99"/>
    <w:semiHidden/>
    <w:unhideWhenUsed/>
    <w:rsid w:val="00A61E29"/>
    <w:rPr>
      <w:rFonts w:ascii="Tahoma" w:hAnsi="Tahoma" w:cs="Tahoma"/>
      <w:sz w:val="16"/>
      <w:szCs w:val="16"/>
    </w:rPr>
  </w:style>
  <w:style w:type="character" w:customStyle="1" w:styleId="BallongtextChar">
    <w:name w:val="Ballongtext Char"/>
    <w:basedOn w:val="Standardstycketeckensnitt"/>
    <w:link w:val="Ballongtext"/>
    <w:uiPriority w:val="99"/>
    <w:semiHidden/>
    <w:rsid w:val="00A61E29"/>
    <w:rPr>
      <w:rFonts w:ascii="Tahoma" w:hAnsi="Tahoma" w:cs="Tahoma"/>
      <w:sz w:val="16"/>
      <w:szCs w:val="16"/>
      <w:lang w:val="en-US"/>
    </w:rPr>
  </w:style>
  <w:style w:type="table" w:styleId="Tabellrutnt">
    <w:name w:val="Table Grid"/>
    <w:basedOn w:val="Normaltabel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Sidhuvud"/>
    <w:uiPriority w:val="99"/>
    <w:semiHidden/>
    <w:rsid w:val="00A61E29"/>
    <w:pPr>
      <w:tabs>
        <w:tab w:val="clear" w:pos="9072"/>
        <w:tab w:val="right" w:pos="8789"/>
      </w:tabs>
    </w:pPr>
  </w:style>
  <w:style w:type="character" w:styleId="Hyperlnk">
    <w:name w:val="Hyperlink"/>
    <w:basedOn w:val="Standardstycketeckensnitt"/>
    <w:uiPriority w:val="99"/>
    <w:qFormat/>
    <w:rsid w:val="00A61E29"/>
    <w:rPr>
      <w:color w:val="0000FF"/>
      <w:u w:val="single"/>
    </w:rPr>
  </w:style>
  <w:style w:type="paragraph" w:styleId="Innehllsfrteckningsrubrik">
    <w:name w:val="TOC Heading"/>
    <w:basedOn w:val="Rubrik1"/>
    <w:next w:val="Normal"/>
    <w:uiPriority w:val="39"/>
    <w:rsid w:val="00A61E29"/>
    <w:pPr>
      <w:outlineLvl w:val="9"/>
    </w:pPr>
    <w:rPr>
      <w:lang w:eastAsia="ja-JP"/>
    </w:rPr>
  </w:style>
  <w:style w:type="paragraph" w:styleId="Citat">
    <w:name w:val="Quote"/>
    <w:basedOn w:val="Normal"/>
    <w:link w:val="CitatChar"/>
    <w:uiPriority w:val="10"/>
    <w:qFormat/>
    <w:rsid w:val="00A61E29"/>
    <w:pPr>
      <w:spacing w:after="220"/>
      <w:ind w:left="357"/>
    </w:pPr>
    <w:rPr>
      <w:iCs/>
      <w:color w:val="000000" w:themeColor="text1"/>
      <w:sz w:val="20"/>
    </w:rPr>
  </w:style>
  <w:style w:type="character" w:customStyle="1" w:styleId="CitatChar">
    <w:name w:val="Citat Char"/>
    <w:basedOn w:val="Standardstycketeckensnitt"/>
    <w:link w:val="Citat"/>
    <w:uiPriority w:val="10"/>
    <w:rsid w:val="00A61E29"/>
    <w:rPr>
      <w:rFonts w:asciiTheme="minorHAnsi" w:hAnsiTheme="minorHAnsi"/>
      <w:iCs/>
      <w:color w:val="000000" w:themeColor="text1"/>
      <w:sz w:val="20"/>
      <w:lang w:val="en-US"/>
    </w:rPr>
  </w:style>
  <w:style w:type="paragraph" w:styleId="Innehll1">
    <w:name w:val="toc 1"/>
    <w:basedOn w:val="Normal"/>
    <w:next w:val="Normal"/>
    <w:uiPriority w:val="39"/>
    <w:rsid w:val="00A61E29"/>
    <w:pPr>
      <w:spacing w:beforeLines="100" w:before="100"/>
    </w:pPr>
  </w:style>
  <w:style w:type="paragraph" w:styleId="Innehll2">
    <w:name w:val="toc 2"/>
    <w:basedOn w:val="Normal"/>
    <w:next w:val="Normal"/>
    <w:uiPriority w:val="39"/>
    <w:rsid w:val="00A61E29"/>
    <w:pPr>
      <w:ind w:left="276"/>
    </w:pPr>
  </w:style>
  <w:style w:type="paragraph" w:styleId="Innehll3">
    <w:name w:val="toc 3"/>
    <w:basedOn w:val="Normal"/>
    <w:next w:val="Normal"/>
    <w:uiPriority w:val="99"/>
    <w:rsid w:val="00A61E29"/>
    <w:pPr>
      <w:ind w:left="552"/>
    </w:pPr>
  </w:style>
  <w:style w:type="character" w:styleId="Betoning">
    <w:name w:val="Emphasis"/>
    <w:basedOn w:val="Standardstycketeckensnitt"/>
    <w:uiPriority w:val="1"/>
    <w:rsid w:val="00A61E29"/>
    <w:rPr>
      <w:i/>
      <w:iCs/>
    </w:rPr>
  </w:style>
  <w:style w:type="paragraph" w:styleId="Innehll4">
    <w:name w:val="toc 4"/>
    <w:basedOn w:val="Normal"/>
    <w:next w:val="Normal"/>
    <w:uiPriority w:val="99"/>
    <w:semiHidden/>
    <w:rsid w:val="00A61E29"/>
    <w:pPr>
      <w:spacing w:after="100"/>
      <w:ind w:left="660"/>
    </w:pPr>
  </w:style>
  <w:style w:type="paragraph" w:styleId="Innehll5">
    <w:name w:val="toc 5"/>
    <w:basedOn w:val="Normal"/>
    <w:next w:val="Normal"/>
    <w:uiPriority w:val="99"/>
    <w:semiHidden/>
    <w:rsid w:val="00A61E29"/>
    <w:pPr>
      <w:spacing w:after="100"/>
      <w:ind w:left="880"/>
    </w:pPr>
  </w:style>
  <w:style w:type="paragraph" w:styleId="Innehll6">
    <w:name w:val="toc 6"/>
    <w:basedOn w:val="Normal"/>
    <w:next w:val="Normal"/>
    <w:uiPriority w:val="99"/>
    <w:semiHidden/>
    <w:rsid w:val="00A61E29"/>
    <w:pPr>
      <w:spacing w:after="100"/>
      <w:ind w:left="1100"/>
    </w:pPr>
  </w:style>
  <w:style w:type="paragraph" w:styleId="Innehll7">
    <w:name w:val="toc 7"/>
    <w:basedOn w:val="Normal"/>
    <w:next w:val="Normal"/>
    <w:uiPriority w:val="99"/>
    <w:semiHidden/>
    <w:rsid w:val="00A61E29"/>
    <w:pPr>
      <w:spacing w:after="100"/>
      <w:ind w:left="1320"/>
    </w:pPr>
  </w:style>
  <w:style w:type="paragraph" w:styleId="Innehll8">
    <w:name w:val="toc 8"/>
    <w:basedOn w:val="Normal"/>
    <w:next w:val="Normal"/>
    <w:uiPriority w:val="99"/>
    <w:semiHidden/>
    <w:rsid w:val="00A61E29"/>
    <w:pPr>
      <w:spacing w:after="100"/>
      <w:ind w:left="1540"/>
    </w:pPr>
  </w:style>
  <w:style w:type="paragraph" w:styleId="Innehll9">
    <w:name w:val="toc 9"/>
    <w:basedOn w:val="Normal"/>
    <w:next w:val="Normal"/>
    <w:uiPriority w:val="99"/>
    <w:semiHidden/>
    <w:rsid w:val="00A61E29"/>
    <w:pPr>
      <w:spacing w:after="100"/>
      <w:ind w:left="1760"/>
    </w:pPr>
  </w:style>
  <w:style w:type="table" w:customStyle="1" w:styleId="Trelinjerstabell">
    <w:name w:val="Trelinjerstabell"/>
    <w:basedOn w:val="Normaltabel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jusskuggn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jusskuggning-dekorfrg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jusskuggning-dekorfrg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jusskuggning-dekorfrg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jusskuggning-dekorfrg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jusskuggning-dekorfrg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jusskuggning-dekorfrg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juslista">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juslista-dekorfrg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juslista-dekorfrg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juslista-dekorfrg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juslista-dekorfrg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juslista-dekorfrg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juslista-dekorfrg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ark">
    <w:name w:val="Strong"/>
    <w:basedOn w:val="Standardstycketeckensnitt"/>
    <w:uiPriority w:val="1"/>
    <w:rsid w:val="00A61E29"/>
    <w:rPr>
      <w:b/>
      <w:bCs/>
    </w:rPr>
  </w:style>
  <w:style w:type="table" w:customStyle="1" w:styleId="Sidfottabell">
    <w:name w:val="Sidfot tabell"/>
    <w:basedOn w:val="Normaltabel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tnotstext">
    <w:name w:val="footnote text"/>
    <w:basedOn w:val="Normal"/>
    <w:link w:val="FotnotstextChar"/>
    <w:uiPriority w:val="99"/>
    <w:semiHidden/>
    <w:unhideWhenUsed/>
    <w:rsid w:val="00A61E29"/>
    <w:rPr>
      <w:sz w:val="20"/>
      <w:szCs w:val="20"/>
    </w:rPr>
  </w:style>
  <w:style w:type="character" w:customStyle="1" w:styleId="FotnotstextChar">
    <w:name w:val="Fotnotstext Char"/>
    <w:basedOn w:val="Standardstycketeckensnitt"/>
    <w:link w:val="Fotnotstext"/>
    <w:uiPriority w:val="99"/>
    <w:semiHidden/>
    <w:rsid w:val="00A61E29"/>
    <w:rPr>
      <w:rFonts w:asciiTheme="minorHAnsi" w:hAnsiTheme="minorHAnsi"/>
      <w:sz w:val="20"/>
      <w:szCs w:val="20"/>
      <w:lang w:val="en-US"/>
    </w:rPr>
  </w:style>
  <w:style w:type="character" w:styleId="Fotnotsreferens">
    <w:name w:val="footnote reference"/>
    <w:basedOn w:val="Standardstycketeckensnitt"/>
    <w:uiPriority w:val="99"/>
    <w:semiHidden/>
    <w:unhideWhenUsed/>
    <w:rsid w:val="00A61E29"/>
    <w:rPr>
      <w:vertAlign w:val="superscript"/>
    </w:rPr>
  </w:style>
  <w:style w:type="character" w:customStyle="1" w:styleId="Rubrik4Char">
    <w:name w:val="Rubrik 4 Char"/>
    <w:basedOn w:val="Standardstycketeckensnitt"/>
    <w:link w:val="Rubrik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Standardstycketeckensnitt"/>
    <w:uiPriority w:val="1"/>
    <w:rsid w:val="00A61E29"/>
    <w:rPr>
      <w:rFonts w:asciiTheme="majorHAnsi" w:hAnsiTheme="majorHAnsi"/>
      <w:color w:val="auto"/>
      <w:sz w:val="14"/>
    </w:rPr>
  </w:style>
  <w:style w:type="character" w:customStyle="1" w:styleId="Sidfotmallarna">
    <w:name w:val="Sidfot mallarna"/>
    <w:basedOn w:val="Standardstycketeckensnitt"/>
    <w:uiPriority w:val="1"/>
    <w:rsid w:val="00A61E29"/>
    <w:rPr>
      <w:rFonts w:asciiTheme="majorHAnsi" w:hAnsiTheme="majorHAnsi"/>
      <w:sz w:val="14"/>
    </w:rPr>
  </w:style>
  <w:style w:type="character" w:customStyle="1" w:styleId="Sidfotmallarnagr">
    <w:name w:val="Sidfot mallarna grå"/>
    <w:basedOn w:val="Standardstycketeckensnit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Standardstycketeckensnitt"/>
    <w:link w:val="TillfalligText"/>
    <w:rsid w:val="00A61E29"/>
    <w:rPr>
      <w:rFonts w:asciiTheme="minorHAnsi" w:hAnsiTheme="minorHAnsi" w:cstheme="minorHAnsi"/>
      <w:bdr w:val="single" w:sz="4" w:space="0" w:color="auto"/>
      <w:lang w:val="en-US"/>
    </w:rPr>
  </w:style>
  <w:style w:type="paragraph" w:styleId="Punktlista">
    <w:name w:val="List Bullet"/>
    <w:basedOn w:val="Normal"/>
    <w:uiPriority w:val="99"/>
    <w:qFormat/>
    <w:rsid w:val="00A61E29"/>
    <w:pPr>
      <w:numPr>
        <w:numId w:val="4"/>
      </w:numPr>
      <w:contextualSpacing/>
    </w:pPr>
  </w:style>
  <w:style w:type="paragraph" w:styleId="Numreradlista">
    <w:name w:val="List Number"/>
    <w:basedOn w:val="Normal"/>
    <w:uiPriority w:val="99"/>
    <w:qFormat/>
    <w:rsid w:val="00A61E29"/>
    <w:pPr>
      <w:numPr>
        <w:numId w:val="3"/>
      </w:numPr>
      <w:contextualSpacing/>
    </w:pPr>
  </w:style>
  <w:style w:type="paragraph" w:styleId="Liststycke">
    <w:name w:val="List Paragraph"/>
    <w:basedOn w:val="Normal"/>
    <w:uiPriority w:val="34"/>
    <w:qFormat/>
    <w:rsid w:val="00894B16"/>
    <w:pPr>
      <w:ind w:left="720"/>
      <w:contextualSpacing/>
    </w:pPr>
  </w:style>
  <w:style w:type="character" w:styleId="Radnummer">
    <w:name w:val="line number"/>
    <w:basedOn w:val="Standardstycketeckensnitt"/>
    <w:uiPriority w:val="99"/>
    <w:semiHidden/>
    <w:unhideWhenUsed/>
    <w:rsid w:val="00E110ED"/>
  </w:style>
  <w:style w:type="table" w:styleId="Oformateradtabell5">
    <w:name w:val="Plain Table 5"/>
    <w:basedOn w:val="Normaltabel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Rutntstabell1ljusdekorfrg1">
    <w:name w:val="Grid Table 1 Light Accent 1"/>
    <w:basedOn w:val="Normaltabel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Beskrivning">
    <w:name w:val="caption"/>
    <w:basedOn w:val="Normal"/>
    <w:next w:val="Normal"/>
    <w:uiPriority w:val="35"/>
    <w:unhideWhenUsed/>
    <w:qFormat/>
    <w:rsid w:val="00FA6CD0"/>
    <w:rPr>
      <w:i/>
      <w:iCs/>
      <w:color w:val="000000" w:themeColor="text2"/>
      <w:sz w:val="18"/>
      <w:szCs w:val="18"/>
    </w:rPr>
  </w:style>
  <w:style w:type="table" w:styleId="Tabellrutntljust">
    <w:name w:val="Grid Table Light"/>
    <w:basedOn w:val="Normaltabel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Kommentarsreferens">
    <w:name w:val="annotation reference"/>
    <w:basedOn w:val="Standardstycketeckensnitt"/>
    <w:uiPriority w:val="99"/>
    <w:semiHidden/>
    <w:unhideWhenUsed/>
    <w:rsid w:val="003A75A6"/>
    <w:rPr>
      <w:sz w:val="16"/>
      <w:szCs w:val="16"/>
    </w:rPr>
  </w:style>
  <w:style w:type="paragraph" w:styleId="Kommentarer">
    <w:name w:val="annotation text"/>
    <w:basedOn w:val="Normal"/>
    <w:link w:val="KommentarerChar"/>
    <w:uiPriority w:val="99"/>
    <w:unhideWhenUsed/>
    <w:rsid w:val="003A75A6"/>
    <w:rPr>
      <w:sz w:val="20"/>
      <w:szCs w:val="20"/>
    </w:rPr>
  </w:style>
  <w:style w:type="character" w:customStyle="1" w:styleId="KommentarerChar">
    <w:name w:val="Kommentarer Char"/>
    <w:basedOn w:val="Standardstycketeckensnitt"/>
    <w:link w:val="Kommentarer"/>
    <w:uiPriority w:val="99"/>
    <w:rsid w:val="003A75A6"/>
    <w:rPr>
      <w:rFonts w:asciiTheme="minorHAnsi" w:hAnsiTheme="minorHAnsi"/>
      <w:sz w:val="20"/>
      <w:szCs w:val="20"/>
    </w:rPr>
  </w:style>
  <w:style w:type="paragraph" w:styleId="Kommentarsmne">
    <w:name w:val="annotation subject"/>
    <w:basedOn w:val="Kommentarer"/>
    <w:next w:val="Kommentarer"/>
    <w:link w:val="KommentarsmneChar"/>
    <w:uiPriority w:val="99"/>
    <w:semiHidden/>
    <w:unhideWhenUsed/>
    <w:rsid w:val="003A75A6"/>
    <w:rPr>
      <w:b/>
      <w:bCs/>
    </w:rPr>
  </w:style>
  <w:style w:type="character" w:customStyle="1" w:styleId="KommentarsmneChar">
    <w:name w:val="Kommentarsämne Char"/>
    <w:basedOn w:val="KommentarerChar"/>
    <w:link w:val="Kommentarsmne"/>
    <w:uiPriority w:val="99"/>
    <w:semiHidden/>
    <w:rsid w:val="003A75A6"/>
    <w:rPr>
      <w:rFonts w:asciiTheme="minorHAnsi" w:hAnsiTheme="minorHAnsi"/>
      <w:b/>
      <w:bCs/>
      <w:sz w:val="20"/>
      <w:szCs w:val="20"/>
    </w:rPr>
  </w:style>
  <w:style w:type="paragraph" w:styleId="Litteraturfrteckning">
    <w:name w:val="Bibliography"/>
    <w:basedOn w:val="Normal"/>
    <w:next w:val="Normal"/>
    <w:uiPriority w:val="37"/>
    <w:unhideWhenUsed/>
    <w:rsid w:val="00BE5814"/>
    <w:pPr>
      <w:ind w:left="720" w:hanging="720"/>
    </w:pPr>
  </w:style>
  <w:style w:type="character" w:customStyle="1" w:styleId="apple-converted-space">
    <w:name w:val="apple-converted-space"/>
    <w:basedOn w:val="Standardstycketeckensnit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AnvndHyperlnk">
    <w:name w:val="FollowedHyperlink"/>
    <w:basedOn w:val="Standardstycketeckensnitt"/>
    <w:uiPriority w:val="99"/>
    <w:semiHidden/>
    <w:unhideWhenUsed/>
    <w:rsid w:val="009E754E"/>
    <w:rPr>
      <w:color w:val="000000" w:themeColor="followedHyperlink"/>
      <w:u w:val="single"/>
    </w:rPr>
  </w:style>
  <w:style w:type="character" w:customStyle="1" w:styleId="UnresolvedMention1">
    <w:name w:val="Unresolved Mention1"/>
    <w:basedOn w:val="Standardstycketeckensnitt"/>
    <w:uiPriority w:val="99"/>
    <w:semiHidden/>
    <w:unhideWhenUsed/>
    <w:rsid w:val="00C00F5F"/>
    <w:rPr>
      <w:color w:val="605E5C"/>
      <w:shd w:val="clear" w:color="auto" w:fill="E1DFDD"/>
    </w:rPr>
  </w:style>
  <w:style w:type="table" w:styleId="Rutntstabell1ljus">
    <w:name w:val="Grid Table 1 Light"/>
    <w:basedOn w:val="Normaltabell"/>
    <w:uiPriority w:val="46"/>
    <w:rsid w:val="00F36284"/>
    <w:pPr>
      <w:spacing w:after="0" w:line="240" w:lineRule="auto"/>
      <w:jc w:val="both"/>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Oformateradtabell2">
    <w:name w:val="Plain Table 2"/>
    <w:basedOn w:val="Normaltabell"/>
    <w:uiPriority w:val="42"/>
    <w:rsid w:val="006302B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2">
    <w:name w:val="Unresolved Mention2"/>
    <w:basedOn w:val="Standardstycketeckensnitt"/>
    <w:uiPriority w:val="99"/>
    <w:semiHidden/>
    <w:unhideWhenUsed/>
    <w:rsid w:val="008B07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03241">
      <w:bodyDiv w:val="1"/>
      <w:marLeft w:val="0"/>
      <w:marRight w:val="0"/>
      <w:marTop w:val="0"/>
      <w:marBottom w:val="0"/>
      <w:divBdr>
        <w:top w:val="none" w:sz="0" w:space="0" w:color="auto"/>
        <w:left w:val="none" w:sz="0" w:space="0" w:color="auto"/>
        <w:bottom w:val="none" w:sz="0" w:space="0" w:color="auto"/>
        <w:right w:val="none" w:sz="0" w:space="0" w:color="auto"/>
      </w:divBdr>
    </w:div>
    <w:div w:id="17195824">
      <w:bodyDiv w:val="1"/>
      <w:marLeft w:val="0"/>
      <w:marRight w:val="0"/>
      <w:marTop w:val="0"/>
      <w:marBottom w:val="0"/>
      <w:divBdr>
        <w:top w:val="none" w:sz="0" w:space="0" w:color="auto"/>
        <w:left w:val="none" w:sz="0" w:space="0" w:color="auto"/>
        <w:bottom w:val="none" w:sz="0" w:space="0" w:color="auto"/>
        <w:right w:val="none" w:sz="0" w:space="0" w:color="auto"/>
      </w:divBdr>
    </w:div>
    <w:div w:id="25637968">
      <w:bodyDiv w:val="1"/>
      <w:marLeft w:val="0"/>
      <w:marRight w:val="0"/>
      <w:marTop w:val="0"/>
      <w:marBottom w:val="0"/>
      <w:divBdr>
        <w:top w:val="none" w:sz="0" w:space="0" w:color="auto"/>
        <w:left w:val="none" w:sz="0" w:space="0" w:color="auto"/>
        <w:bottom w:val="none" w:sz="0" w:space="0" w:color="auto"/>
        <w:right w:val="none" w:sz="0" w:space="0" w:color="auto"/>
      </w:divBdr>
    </w:div>
    <w:div w:id="40790587">
      <w:bodyDiv w:val="1"/>
      <w:marLeft w:val="0"/>
      <w:marRight w:val="0"/>
      <w:marTop w:val="0"/>
      <w:marBottom w:val="0"/>
      <w:divBdr>
        <w:top w:val="none" w:sz="0" w:space="0" w:color="auto"/>
        <w:left w:val="none" w:sz="0" w:space="0" w:color="auto"/>
        <w:bottom w:val="none" w:sz="0" w:space="0" w:color="auto"/>
        <w:right w:val="none" w:sz="0" w:space="0" w:color="auto"/>
      </w:divBdr>
    </w:div>
    <w:div w:id="53508970">
      <w:bodyDiv w:val="1"/>
      <w:marLeft w:val="0"/>
      <w:marRight w:val="0"/>
      <w:marTop w:val="0"/>
      <w:marBottom w:val="0"/>
      <w:divBdr>
        <w:top w:val="none" w:sz="0" w:space="0" w:color="auto"/>
        <w:left w:val="none" w:sz="0" w:space="0" w:color="auto"/>
        <w:bottom w:val="none" w:sz="0" w:space="0" w:color="auto"/>
        <w:right w:val="none" w:sz="0" w:space="0" w:color="auto"/>
      </w:divBdr>
    </w:div>
    <w:div w:id="54551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8446741">
      <w:bodyDiv w:val="1"/>
      <w:marLeft w:val="0"/>
      <w:marRight w:val="0"/>
      <w:marTop w:val="0"/>
      <w:marBottom w:val="0"/>
      <w:divBdr>
        <w:top w:val="none" w:sz="0" w:space="0" w:color="auto"/>
        <w:left w:val="none" w:sz="0" w:space="0" w:color="auto"/>
        <w:bottom w:val="none" w:sz="0" w:space="0" w:color="auto"/>
        <w:right w:val="none" w:sz="0" w:space="0" w:color="auto"/>
      </w:divBdr>
    </w:div>
    <w:div w:id="127667959">
      <w:bodyDiv w:val="1"/>
      <w:marLeft w:val="0"/>
      <w:marRight w:val="0"/>
      <w:marTop w:val="0"/>
      <w:marBottom w:val="0"/>
      <w:divBdr>
        <w:top w:val="none" w:sz="0" w:space="0" w:color="auto"/>
        <w:left w:val="none" w:sz="0" w:space="0" w:color="auto"/>
        <w:bottom w:val="none" w:sz="0" w:space="0" w:color="auto"/>
        <w:right w:val="none" w:sz="0" w:space="0" w:color="auto"/>
      </w:divBdr>
    </w:div>
    <w:div w:id="146748015">
      <w:bodyDiv w:val="1"/>
      <w:marLeft w:val="0"/>
      <w:marRight w:val="0"/>
      <w:marTop w:val="0"/>
      <w:marBottom w:val="0"/>
      <w:divBdr>
        <w:top w:val="none" w:sz="0" w:space="0" w:color="auto"/>
        <w:left w:val="none" w:sz="0" w:space="0" w:color="auto"/>
        <w:bottom w:val="none" w:sz="0" w:space="0" w:color="auto"/>
        <w:right w:val="none" w:sz="0" w:space="0" w:color="auto"/>
      </w:divBdr>
    </w:div>
    <w:div w:id="189607328">
      <w:bodyDiv w:val="1"/>
      <w:marLeft w:val="0"/>
      <w:marRight w:val="0"/>
      <w:marTop w:val="0"/>
      <w:marBottom w:val="0"/>
      <w:divBdr>
        <w:top w:val="none" w:sz="0" w:space="0" w:color="auto"/>
        <w:left w:val="none" w:sz="0" w:space="0" w:color="auto"/>
        <w:bottom w:val="none" w:sz="0" w:space="0" w:color="auto"/>
        <w:right w:val="none" w:sz="0" w:space="0" w:color="auto"/>
      </w:divBdr>
    </w:div>
    <w:div w:id="198593942">
      <w:bodyDiv w:val="1"/>
      <w:marLeft w:val="0"/>
      <w:marRight w:val="0"/>
      <w:marTop w:val="0"/>
      <w:marBottom w:val="0"/>
      <w:divBdr>
        <w:top w:val="none" w:sz="0" w:space="0" w:color="auto"/>
        <w:left w:val="none" w:sz="0" w:space="0" w:color="auto"/>
        <w:bottom w:val="none" w:sz="0" w:space="0" w:color="auto"/>
        <w:right w:val="none" w:sz="0" w:space="0" w:color="auto"/>
      </w:divBdr>
    </w:div>
    <w:div w:id="20198848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223562201">
      <w:bodyDiv w:val="1"/>
      <w:marLeft w:val="0"/>
      <w:marRight w:val="0"/>
      <w:marTop w:val="0"/>
      <w:marBottom w:val="0"/>
      <w:divBdr>
        <w:top w:val="none" w:sz="0" w:space="0" w:color="auto"/>
        <w:left w:val="none" w:sz="0" w:space="0" w:color="auto"/>
        <w:bottom w:val="none" w:sz="0" w:space="0" w:color="auto"/>
        <w:right w:val="none" w:sz="0" w:space="0" w:color="auto"/>
      </w:divBdr>
    </w:div>
    <w:div w:id="226260479">
      <w:bodyDiv w:val="1"/>
      <w:marLeft w:val="0"/>
      <w:marRight w:val="0"/>
      <w:marTop w:val="0"/>
      <w:marBottom w:val="0"/>
      <w:divBdr>
        <w:top w:val="none" w:sz="0" w:space="0" w:color="auto"/>
        <w:left w:val="none" w:sz="0" w:space="0" w:color="auto"/>
        <w:bottom w:val="none" w:sz="0" w:space="0" w:color="auto"/>
        <w:right w:val="none" w:sz="0" w:space="0" w:color="auto"/>
      </w:divBdr>
    </w:div>
    <w:div w:id="228417739">
      <w:bodyDiv w:val="1"/>
      <w:marLeft w:val="0"/>
      <w:marRight w:val="0"/>
      <w:marTop w:val="0"/>
      <w:marBottom w:val="0"/>
      <w:divBdr>
        <w:top w:val="none" w:sz="0" w:space="0" w:color="auto"/>
        <w:left w:val="none" w:sz="0" w:space="0" w:color="auto"/>
        <w:bottom w:val="none" w:sz="0" w:space="0" w:color="auto"/>
        <w:right w:val="none" w:sz="0" w:space="0" w:color="auto"/>
      </w:divBdr>
    </w:div>
    <w:div w:id="269972798">
      <w:bodyDiv w:val="1"/>
      <w:marLeft w:val="0"/>
      <w:marRight w:val="0"/>
      <w:marTop w:val="0"/>
      <w:marBottom w:val="0"/>
      <w:divBdr>
        <w:top w:val="none" w:sz="0" w:space="0" w:color="auto"/>
        <w:left w:val="none" w:sz="0" w:space="0" w:color="auto"/>
        <w:bottom w:val="none" w:sz="0" w:space="0" w:color="auto"/>
        <w:right w:val="none" w:sz="0" w:space="0" w:color="auto"/>
      </w:divBdr>
    </w:div>
    <w:div w:id="270745459">
      <w:bodyDiv w:val="1"/>
      <w:marLeft w:val="0"/>
      <w:marRight w:val="0"/>
      <w:marTop w:val="0"/>
      <w:marBottom w:val="0"/>
      <w:divBdr>
        <w:top w:val="none" w:sz="0" w:space="0" w:color="auto"/>
        <w:left w:val="none" w:sz="0" w:space="0" w:color="auto"/>
        <w:bottom w:val="none" w:sz="0" w:space="0" w:color="auto"/>
        <w:right w:val="none" w:sz="0" w:space="0" w:color="auto"/>
      </w:divBdr>
    </w:div>
    <w:div w:id="278071099">
      <w:bodyDiv w:val="1"/>
      <w:marLeft w:val="0"/>
      <w:marRight w:val="0"/>
      <w:marTop w:val="0"/>
      <w:marBottom w:val="0"/>
      <w:divBdr>
        <w:top w:val="none" w:sz="0" w:space="0" w:color="auto"/>
        <w:left w:val="none" w:sz="0" w:space="0" w:color="auto"/>
        <w:bottom w:val="none" w:sz="0" w:space="0" w:color="auto"/>
        <w:right w:val="none" w:sz="0" w:space="0" w:color="auto"/>
      </w:divBdr>
    </w:div>
    <w:div w:id="282229116">
      <w:bodyDiv w:val="1"/>
      <w:marLeft w:val="0"/>
      <w:marRight w:val="0"/>
      <w:marTop w:val="0"/>
      <w:marBottom w:val="0"/>
      <w:divBdr>
        <w:top w:val="none" w:sz="0" w:space="0" w:color="auto"/>
        <w:left w:val="none" w:sz="0" w:space="0" w:color="auto"/>
        <w:bottom w:val="none" w:sz="0" w:space="0" w:color="auto"/>
        <w:right w:val="none" w:sz="0" w:space="0" w:color="auto"/>
      </w:divBdr>
    </w:div>
    <w:div w:id="302664725">
      <w:bodyDiv w:val="1"/>
      <w:marLeft w:val="0"/>
      <w:marRight w:val="0"/>
      <w:marTop w:val="0"/>
      <w:marBottom w:val="0"/>
      <w:divBdr>
        <w:top w:val="none" w:sz="0" w:space="0" w:color="auto"/>
        <w:left w:val="none" w:sz="0" w:space="0" w:color="auto"/>
        <w:bottom w:val="none" w:sz="0" w:space="0" w:color="auto"/>
        <w:right w:val="none" w:sz="0" w:space="0" w:color="auto"/>
      </w:divBdr>
    </w:div>
    <w:div w:id="306398552">
      <w:bodyDiv w:val="1"/>
      <w:marLeft w:val="0"/>
      <w:marRight w:val="0"/>
      <w:marTop w:val="0"/>
      <w:marBottom w:val="0"/>
      <w:divBdr>
        <w:top w:val="none" w:sz="0" w:space="0" w:color="auto"/>
        <w:left w:val="none" w:sz="0" w:space="0" w:color="auto"/>
        <w:bottom w:val="none" w:sz="0" w:space="0" w:color="auto"/>
        <w:right w:val="none" w:sz="0" w:space="0" w:color="auto"/>
      </w:divBdr>
    </w:div>
    <w:div w:id="325481710">
      <w:bodyDiv w:val="1"/>
      <w:marLeft w:val="0"/>
      <w:marRight w:val="0"/>
      <w:marTop w:val="0"/>
      <w:marBottom w:val="0"/>
      <w:divBdr>
        <w:top w:val="none" w:sz="0" w:space="0" w:color="auto"/>
        <w:left w:val="none" w:sz="0" w:space="0" w:color="auto"/>
        <w:bottom w:val="none" w:sz="0" w:space="0" w:color="auto"/>
        <w:right w:val="none" w:sz="0" w:space="0" w:color="auto"/>
      </w:divBdr>
    </w:div>
    <w:div w:id="341325257">
      <w:bodyDiv w:val="1"/>
      <w:marLeft w:val="0"/>
      <w:marRight w:val="0"/>
      <w:marTop w:val="0"/>
      <w:marBottom w:val="0"/>
      <w:divBdr>
        <w:top w:val="none" w:sz="0" w:space="0" w:color="auto"/>
        <w:left w:val="none" w:sz="0" w:space="0" w:color="auto"/>
        <w:bottom w:val="none" w:sz="0" w:space="0" w:color="auto"/>
        <w:right w:val="none" w:sz="0" w:space="0" w:color="auto"/>
      </w:divBdr>
    </w:div>
    <w:div w:id="351348535">
      <w:bodyDiv w:val="1"/>
      <w:marLeft w:val="0"/>
      <w:marRight w:val="0"/>
      <w:marTop w:val="0"/>
      <w:marBottom w:val="0"/>
      <w:divBdr>
        <w:top w:val="none" w:sz="0" w:space="0" w:color="auto"/>
        <w:left w:val="none" w:sz="0" w:space="0" w:color="auto"/>
        <w:bottom w:val="none" w:sz="0" w:space="0" w:color="auto"/>
        <w:right w:val="none" w:sz="0" w:space="0" w:color="auto"/>
      </w:divBdr>
    </w:div>
    <w:div w:id="355234633">
      <w:bodyDiv w:val="1"/>
      <w:marLeft w:val="0"/>
      <w:marRight w:val="0"/>
      <w:marTop w:val="0"/>
      <w:marBottom w:val="0"/>
      <w:divBdr>
        <w:top w:val="none" w:sz="0" w:space="0" w:color="auto"/>
        <w:left w:val="none" w:sz="0" w:space="0" w:color="auto"/>
        <w:bottom w:val="none" w:sz="0" w:space="0" w:color="auto"/>
        <w:right w:val="none" w:sz="0" w:space="0" w:color="auto"/>
      </w:divBdr>
    </w:div>
    <w:div w:id="357505985">
      <w:bodyDiv w:val="1"/>
      <w:marLeft w:val="0"/>
      <w:marRight w:val="0"/>
      <w:marTop w:val="0"/>
      <w:marBottom w:val="0"/>
      <w:divBdr>
        <w:top w:val="none" w:sz="0" w:space="0" w:color="auto"/>
        <w:left w:val="none" w:sz="0" w:space="0" w:color="auto"/>
        <w:bottom w:val="none" w:sz="0" w:space="0" w:color="auto"/>
        <w:right w:val="none" w:sz="0" w:space="0" w:color="auto"/>
      </w:divBdr>
    </w:div>
    <w:div w:id="358357973">
      <w:bodyDiv w:val="1"/>
      <w:marLeft w:val="0"/>
      <w:marRight w:val="0"/>
      <w:marTop w:val="0"/>
      <w:marBottom w:val="0"/>
      <w:divBdr>
        <w:top w:val="none" w:sz="0" w:space="0" w:color="auto"/>
        <w:left w:val="none" w:sz="0" w:space="0" w:color="auto"/>
        <w:bottom w:val="none" w:sz="0" w:space="0" w:color="auto"/>
        <w:right w:val="none" w:sz="0" w:space="0" w:color="auto"/>
      </w:divBdr>
    </w:div>
    <w:div w:id="376779922">
      <w:bodyDiv w:val="1"/>
      <w:marLeft w:val="0"/>
      <w:marRight w:val="0"/>
      <w:marTop w:val="0"/>
      <w:marBottom w:val="0"/>
      <w:divBdr>
        <w:top w:val="none" w:sz="0" w:space="0" w:color="auto"/>
        <w:left w:val="none" w:sz="0" w:space="0" w:color="auto"/>
        <w:bottom w:val="none" w:sz="0" w:space="0" w:color="auto"/>
        <w:right w:val="none" w:sz="0" w:space="0" w:color="auto"/>
      </w:divBdr>
    </w:div>
    <w:div w:id="391998767">
      <w:bodyDiv w:val="1"/>
      <w:marLeft w:val="0"/>
      <w:marRight w:val="0"/>
      <w:marTop w:val="0"/>
      <w:marBottom w:val="0"/>
      <w:divBdr>
        <w:top w:val="none" w:sz="0" w:space="0" w:color="auto"/>
        <w:left w:val="none" w:sz="0" w:space="0" w:color="auto"/>
        <w:bottom w:val="none" w:sz="0" w:space="0" w:color="auto"/>
        <w:right w:val="none" w:sz="0" w:space="0" w:color="auto"/>
      </w:divBdr>
    </w:div>
    <w:div w:id="400687140">
      <w:bodyDiv w:val="1"/>
      <w:marLeft w:val="0"/>
      <w:marRight w:val="0"/>
      <w:marTop w:val="0"/>
      <w:marBottom w:val="0"/>
      <w:divBdr>
        <w:top w:val="none" w:sz="0" w:space="0" w:color="auto"/>
        <w:left w:val="none" w:sz="0" w:space="0" w:color="auto"/>
        <w:bottom w:val="none" w:sz="0" w:space="0" w:color="auto"/>
        <w:right w:val="none" w:sz="0" w:space="0" w:color="auto"/>
      </w:divBdr>
    </w:div>
    <w:div w:id="406460638">
      <w:bodyDiv w:val="1"/>
      <w:marLeft w:val="0"/>
      <w:marRight w:val="0"/>
      <w:marTop w:val="0"/>
      <w:marBottom w:val="0"/>
      <w:divBdr>
        <w:top w:val="none" w:sz="0" w:space="0" w:color="auto"/>
        <w:left w:val="none" w:sz="0" w:space="0" w:color="auto"/>
        <w:bottom w:val="none" w:sz="0" w:space="0" w:color="auto"/>
        <w:right w:val="none" w:sz="0" w:space="0" w:color="auto"/>
      </w:divBdr>
    </w:div>
    <w:div w:id="418064517">
      <w:bodyDiv w:val="1"/>
      <w:marLeft w:val="0"/>
      <w:marRight w:val="0"/>
      <w:marTop w:val="0"/>
      <w:marBottom w:val="0"/>
      <w:divBdr>
        <w:top w:val="none" w:sz="0" w:space="0" w:color="auto"/>
        <w:left w:val="none" w:sz="0" w:space="0" w:color="auto"/>
        <w:bottom w:val="none" w:sz="0" w:space="0" w:color="auto"/>
        <w:right w:val="none" w:sz="0" w:space="0" w:color="auto"/>
      </w:divBdr>
    </w:div>
    <w:div w:id="434059435">
      <w:bodyDiv w:val="1"/>
      <w:marLeft w:val="0"/>
      <w:marRight w:val="0"/>
      <w:marTop w:val="0"/>
      <w:marBottom w:val="0"/>
      <w:divBdr>
        <w:top w:val="none" w:sz="0" w:space="0" w:color="auto"/>
        <w:left w:val="none" w:sz="0" w:space="0" w:color="auto"/>
        <w:bottom w:val="none" w:sz="0" w:space="0" w:color="auto"/>
        <w:right w:val="none" w:sz="0" w:space="0" w:color="auto"/>
      </w:divBdr>
    </w:div>
    <w:div w:id="440927550">
      <w:bodyDiv w:val="1"/>
      <w:marLeft w:val="0"/>
      <w:marRight w:val="0"/>
      <w:marTop w:val="0"/>
      <w:marBottom w:val="0"/>
      <w:divBdr>
        <w:top w:val="none" w:sz="0" w:space="0" w:color="auto"/>
        <w:left w:val="none" w:sz="0" w:space="0" w:color="auto"/>
        <w:bottom w:val="none" w:sz="0" w:space="0" w:color="auto"/>
        <w:right w:val="none" w:sz="0" w:space="0" w:color="auto"/>
      </w:divBdr>
    </w:div>
    <w:div w:id="448159859">
      <w:bodyDiv w:val="1"/>
      <w:marLeft w:val="0"/>
      <w:marRight w:val="0"/>
      <w:marTop w:val="0"/>
      <w:marBottom w:val="0"/>
      <w:divBdr>
        <w:top w:val="none" w:sz="0" w:space="0" w:color="auto"/>
        <w:left w:val="none" w:sz="0" w:space="0" w:color="auto"/>
        <w:bottom w:val="none" w:sz="0" w:space="0" w:color="auto"/>
        <w:right w:val="none" w:sz="0" w:space="0" w:color="auto"/>
      </w:divBdr>
    </w:div>
    <w:div w:id="452291586">
      <w:bodyDiv w:val="1"/>
      <w:marLeft w:val="0"/>
      <w:marRight w:val="0"/>
      <w:marTop w:val="0"/>
      <w:marBottom w:val="0"/>
      <w:divBdr>
        <w:top w:val="none" w:sz="0" w:space="0" w:color="auto"/>
        <w:left w:val="none" w:sz="0" w:space="0" w:color="auto"/>
        <w:bottom w:val="none" w:sz="0" w:space="0" w:color="auto"/>
        <w:right w:val="none" w:sz="0" w:space="0" w:color="auto"/>
      </w:divBdr>
    </w:div>
    <w:div w:id="454106451">
      <w:bodyDiv w:val="1"/>
      <w:marLeft w:val="0"/>
      <w:marRight w:val="0"/>
      <w:marTop w:val="0"/>
      <w:marBottom w:val="0"/>
      <w:divBdr>
        <w:top w:val="none" w:sz="0" w:space="0" w:color="auto"/>
        <w:left w:val="none" w:sz="0" w:space="0" w:color="auto"/>
        <w:bottom w:val="none" w:sz="0" w:space="0" w:color="auto"/>
        <w:right w:val="none" w:sz="0" w:space="0" w:color="auto"/>
      </w:divBdr>
    </w:div>
    <w:div w:id="477499694">
      <w:bodyDiv w:val="1"/>
      <w:marLeft w:val="0"/>
      <w:marRight w:val="0"/>
      <w:marTop w:val="0"/>
      <w:marBottom w:val="0"/>
      <w:divBdr>
        <w:top w:val="none" w:sz="0" w:space="0" w:color="auto"/>
        <w:left w:val="none" w:sz="0" w:space="0" w:color="auto"/>
        <w:bottom w:val="none" w:sz="0" w:space="0" w:color="auto"/>
        <w:right w:val="none" w:sz="0" w:space="0" w:color="auto"/>
      </w:divBdr>
    </w:div>
    <w:div w:id="481119161">
      <w:bodyDiv w:val="1"/>
      <w:marLeft w:val="0"/>
      <w:marRight w:val="0"/>
      <w:marTop w:val="0"/>
      <w:marBottom w:val="0"/>
      <w:divBdr>
        <w:top w:val="none" w:sz="0" w:space="0" w:color="auto"/>
        <w:left w:val="none" w:sz="0" w:space="0" w:color="auto"/>
        <w:bottom w:val="none" w:sz="0" w:space="0" w:color="auto"/>
        <w:right w:val="none" w:sz="0" w:space="0" w:color="auto"/>
      </w:divBdr>
    </w:div>
    <w:div w:id="490759063">
      <w:bodyDiv w:val="1"/>
      <w:marLeft w:val="0"/>
      <w:marRight w:val="0"/>
      <w:marTop w:val="0"/>
      <w:marBottom w:val="0"/>
      <w:divBdr>
        <w:top w:val="none" w:sz="0" w:space="0" w:color="auto"/>
        <w:left w:val="none" w:sz="0" w:space="0" w:color="auto"/>
        <w:bottom w:val="none" w:sz="0" w:space="0" w:color="auto"/>
        <w:right w:val="none" w:sz="0" w:space="0" w:color="auto"/>
      </w:divBdr>
    </w:div>
    <w:div w:id="527177885">
      <w:bodyDiv w:val="1"/>
      <w:marLeft w:val="0"/>
      <w:marRight w:val="0"/>
      <w:marTop w:val="0"/>
      <w:marBottom w:val="0"/>
      <w:divBdr>
        <w:top w:val="none" w:sz="0" w:space="0" w:color="auto"/>
        <w:left w:val="none" w:sz="0" w:space="0" w:color="auto"/>
        <w:bottom w:val="none" w:sz="0" w:space="0" w:color="auto"/>
        <w:right w:val="none" w:sz="0" w:space="0" w:color="auto"/>
      </w:divBdr>
    </w:div>
    <w:div w:id="534923954">
      <w:bodyDiv w:val="1"/>
      <w:marLeft w:val="0"/>
      <w:marRight w:val="0"/>
      <w:marTop w:val="0"/>
      <w:marBottom w:val="0"/>
      <w:divBdr>
        <w:top w:val="none" w:sz="0" w:space="0" w:color="auto"/>
        <w:left w:val="none" w:sz="0" w:space="0" w:color="auto"/>
        <w:bottom w:val="none" w:sz="0" w:space="0" w:color="auto"/>
        <w:right w:val="none" w:sz="0" w:space="0" w:color="auto"/>
      </w:divBdr>
    </w:div>
    <w:div w:id="537086229">
      <w:bodyDiv w:val="1"/>
      <w:marLeft w:val="0"/>
      <w:marRight w:val="0"/>
      <w:marTop w:val="0"/>
      <w:marBottom w:val="0"/>
      <w:divBdr>
        <w:top w:val="none" w:sz="0" w:space="0" w:color="auto"/>
        <w:left w:val="none" w:sz="0" w:space="0" w:color="auto"/>
        <w:bottom w:val="none" w:sz="0" w:space="0" w:color="auto"/>
        <w:right w:val="none" w:sz="0" w:space="0" w:color="auto"/>
      </w:divBdr>
    </w:div>
    <w:div w:id="539978934">
      <w:bodyDiv w:val="1"/>
      <w:marLeft w:val="0"/>
      <w:marRight w:val="0"/>
      <w:marTop w:val="0"/>
      <w:marBottom w:val="0"/>
      <w:divBdr>
        <w:top w:val="none" w:sz="0" w:space="0" w:color="auto"/>
        <w:left w:val="none" w:sz="0" w:space="0" w:color="auto"/>
        <w:bottom w:val="none" w:sz="0" w:space="0" w:color="auto"/>
        <w:right w:val="none" w:sz="0" w:space="0" w:color="auto"/>
      </w:divBdr>
    </w:div>
    <w:div w:id="553350467">
      <w:bodyDiv w:val="1"/>
      <w:marLeft w:val="0"/>
      <w:marRight w:val="0"/>
      <w:marTop w:val="0"/>
      <w:marBottom w:val="0"/>
      <w:divBdr>
        <w:top w:val="none" w:sz="0" w:space="0" w:color="auto"/>
        <w:left w:val="none" w:sz="0" w:space="0" w:color="auto"/>
        <w:bottom w:val="none" w:sz="0" w:space="0" w:color="auto"/>
        <w:right w:val="none" w:sz="0" w:space="0" w:color="auto"/>
      </w:divBdr>
    </w:div>
    <w:div w:id="585456031">
      <w:bodyDiv w:val="1"/>
      <w:marLeft w:val="0"/>
      <w:marRight w:val="0"/>
      <w:marTop w:val="0"/>
      <w:marBottom w:val="0"/>
      <w:divBdr>
        <w:top w:val="none" w:sz="0" w:space="0" w:color="auto"/>
        <w:left w:val="none" w:sz="0" w:space="0" w:color="auto"/>
        <w:bottom w:val="none" w:sz="0" w:space="0" w:color="auto"/>
        <w:right w:val="none" w:sz="0" w:space="0" w:color="auto"/>
      </w:divBdr>
    </w:div>
    <w:div w:id="607934750">
      <w:bodyDiv w:val="1"/>
      <w:marLeft w:val="0"/>
      <w:marRight w:val="0"/>
      <w:marTop w:val="0"/>
      <w:marBottom w:val="0"/>
      <w:divBdr>
        <w:top w:val="none" w:sz="0" w:space="0" w:color="auto"/>
        <w:left w:val="none" w:sz="0" w:space="0" w:color="auto"/>
        <w:bottom w:val="none" w:sz="0" w:space="0" w:color="auto"/>
        <w:right w:val="none" w:sz="0" w:space="0" w:color="auto"/>
      </w:divBdr>
    </w:div>
    <w:div w:id="611985514">
      <w:bodyDiv w:val="1"/>
      <w:marLeft w:val="0"/>
      <w:marRight w:val="0"/>
      <w:marTop w:val="0"/>
      <w:marBottom w:val="0"/>
      <w:divBdr>
        <w:top w:val="none" w:sz="0" w:space="0" w:color="auto"/>
        <w:left w:val="none" w:sz="0" w:space="0" w:color="auto"/>
        <w:bottom w:val="none" w:sz="0" w:space="0" w:color="auto"/>
        <w:right w:val="none" w:sz="0" w:space="0" w:color="auto"/>
      </w:divBdr>
    </w:div>
    <w:div w:id="636375291">
      <w:bodyDiv w:val="1"/>
      <w:marLeft w:val="0"/>
      <w:marRight w:val="0"/>
      <w:marTop w:val="0"/>
      <w:marBottom w:val="0"/>
      <w:divBdr>
        <w:top w:val="none" w:sz="0" w:space="0" w:color="auto"/>
        <w:left w:val="none" w:sz="0" w:space="0" w:color="auto"/>
        <w:bottom w:val="none" w:sz="0" w:space="0" w:color="auto"/>
        <w:right w:val="none" w:sz="0" w:space="0" w:color="auto"/>
      </w:divBdr>
    </w:div>
    <w:div w:id="639379627">
      <w:bodyDiv w:val="1"/>
      <w:marLeft w:val="0"/>
      <w:marRight w:val="0"/>
      <w:marTop w:val="0"/>
      <w:marBottom w:val="0"/>
      <w:divBdr>
        <w:top w:val="none" w:sz="0" w:space="0" w:color="auto"/>
        <w:left w:val="none" w:sz="0" w:space="0" w:color="auto"/>
        <w:bottom w:val="none" w:sz="0" w:space="0" w:color="auto"/>
        <w:right w:val="none" w:sz="0" w:space="0" w:color="auto"/>
      </w:divBdr>
    </w:div>
    <w:div w:id="649792040">
      <w:bodyDiv w:val="1"/>
      <w:marLeft w:val="0"/>
      <w:marRight w:val="0"/>
      <w:marTop w:val="0"/>
      <w:marBottom w:val="0"/>
      <w:divBdr>
        <w:top w:val="none" w:sz="0" w:space="0" w:color="auto"/>
        <w:left w:val="none" w:sz="0" w:space="0" w:color="auto"/>
        <w:bottom w:val="none" w:sz="0" w:space="0" w:color="auto"/>
        <w:right w:val="none" w:sz="0" w:space="0" w:color="auto"/>
      </w:divBdr>
    </w:div>
    <w:div w:id="653220744">
      <w:bodyDiv w:val="1"/>
      <w:marLeft w:val="0"/>
      <w:marRight w:val="0"/>
      <w:marTop w:val="0"/>
      <w:marBottom w:val="0"/>
      <w:divBdr>
        <w:top w:val="none" w:sz="0" w:space="0" w:color="auto"/>
        <w:left w:val="none" w:sz="0" w:space="0" w:color="auto"/>
        <w:bottom w:val="none" w:sz="0" w:space="0" w:color="auto"/>
        <w:right w:val="none" w:sz="0" w:space="0" w:color="auto"/>
      </w:divBdr>
    </w:div>
    <w:div w:id="661783614">
      <w:bodyDiv w:val="1"/>
      <w:marLeft w:val="0"/>
      <w:marRight w:val="0"/>
      <w:marTop w:val="0"/>
      <w:marBottom w:val="0"/>
      <w:divBdr>
        <w:top w:val="none" w:sz="0" w:space="0" w:color="auto"/>
        <w:left w:val="none" w:sz="0" w:space="0" w:color="auto"/>
        <w:bottom w:val="none" w:sz="0" w:space="0" w:color="auto"/>
        <w:right w:val="none" w:sz="0" w:space="0" w:color="auto"/>
      </w:divBdr>
    </w:div>
    <w:div w:id="682828659">
      <w:bodyDiv w:val="1"/>
      <w:marLeft w:val="0"/>
      <w:marRight w:val="0"/>
      <w:marTop w:val="0"/>
      <w:marBottom w:val="0"/>
      <w:divBdr>
        <w:top w:val="none" w:sz="0" w:space="0" w:color="auto"/>
        <w:left w:val="none" w:sz="0" w:space="0" w:color="auto"/>
        <w:bottom w:val="none" w:sz="0" w:space="0" w:color="auto"/>
        <w:right w:val="none" w:sz="0" w:space="0" w:color="auto"/>
      </w:divBdr>
    </w:div>
    <w:div w:id="710157314">
      <w:bodyDiv w:val="1"/>
      <w:marLeft w:val="0"/>
      <w:marRight w:val="0"/>
      <w:marTop w:val="0"/>
      <w:marBottom w:val="0"/>
      <w:divBdr>
        <w:top w:val="none" w:sz="0" w:space="0" w:color="auto"/>
        <w:left w:val="none" w:sz="0" w:space="0" w:color="auto"/>
        <w:bottom w:val="none" w:sz="0" w:space="0" w:color="auto"/>
        <w:right w:val="none" w:sz="0" w:space="0" w:color="auto"/>
      </w:divBdr>
    </w:div>
    <w:div w:id="724528394">
      <w:bodyDiv w:val="1"/>
      <w:marLeft w:val="0"/>
      <w:marRight w:val="0"/>
      <w:marTop w:val="0"/>
      <w:marBottom w:val="0"/>
      <w:divBdr>
        <w:top w:val="none" w:sz="0" w:space="0" w:color="auto"/>
        <w:left w:val="none" w:sz="0" w:space="0" w:color="auto"/>
        <w:bottom w:val="none" w:sz="0" w:space="0" w:color="auto"/>
        <w:right w:val="none" w:sz="0" w:space="0" w:color="auto"/>
      </w:divBdr>
    </w:div>
    <w:div w:id="736443182">
      <w:bodyDiv w:val="1"/>
      <w:marLeft w:val="0"/>
      <w:marRight w:val="0"/>
      <w:marTop w:val="0"/>
      <w:marBottom w:val="0"/>
      <w:divBdr>
        <w:top w:val="none" w:sz="0" w:space="0" w:color="auto"/>
        <w:left w:val="none" w:sz="0" w:space="0" w:color="auto"/>
        <w:bottom w:val="none" w:sz="0" w:space="0" w:color="auto"/>
        <w:right w:val="none" w:sz="0" w:space="0" w:color="auto"/>
      </w:divBdr>
    </w:div>
    <w:div w:id="743260775">
      <w:bodyDiv w:val="1"/>
      <w:marLeft w:val="0"/>
      <w:marRight w:val="0"/>
      <w:marTop w:val="0"/>
      <w:marBottom w:val="0"/>
      <w:divBdr>
        <w:top w:val="none" w:sz="0" w:space="0" w:color="auto"/>
        <w:left w:val="none" w:sz="0" w:space="0" w:color="auto"/>
        <w:bottom w:val="none" w:sz="0" w:space="0" w:color="auto"/>
        <w:right w:val="none" w:sz="0" w:space="0" w:color="auto"/>
      </w:divBdr>
    </w:div>
    <w:div w:id="744111495">
      <w:bodyDiv w:val="1"/>
      <w:marLeft w:val="0"/>
      <w:marRight w:val="0"/>
      <w:marTop w:val="0"/>
      <w:marBottom w:val="0"/>
      <w:divBdr>
        <w:top w:val="none" w:sz="0" w:space="0" w:color="auto"/>
        <w:left w:val="none" w:sz="0" w:space="0" w:color="auto"/>
        <w:bottom w:val="none" w:sz="0" w:space="0" w:color="auto"/>
        <w:right w:val="none" w:sz="0" w:space="0" w:color="auto"/>
      </w:divBdr>
    </w:div>
    <w:div w:id="753475191">
      <w:bodyDiv w:val="1"/>
      <w:marLeft w:val="0"/>
      <w:marRight w:val="0"/>
      <w:marTop w:val="0"/>
      <w:marBottom w:val="0"/>
      <w:divBdr>
        <w:top w:val="none" w:sz="0" w:space="0" w:color="auto"/>
        <w:left w:val="none" w:sz="0" w:space="0" w:color="auto"/>
        <w:bottom w:val="none" w:sz="0" w:space="0" w:color="auto"/>
        <w:right w:val="none" w:sz="0" w:space="0" w:color="auto"/>
      </w:divBdr>
    </w:div>
    <w:div w:id="778378095">
      <w:bodyDiv w:val="1"/>
      <w:marLeft w:val="0"/>
      <w:marRight w:val="0"/>
      <w:marTop w:val="0"/>
      <w:marBottom w:val="0"/>
      <w:divBdr>
        <w:top w:val="none" w:sz="0" w:space="0" w:color="auto"/>
        <w:left w:val="none" w:sz="0" w:space="0" w:color="auto"/>
        <w:bottom w:val="none" w:sz="0" w:space="0" w:color="auto"/>
        <w:right w:val="none" w:sz="0" w:space="0" w:color="auto"/>
      </w:divBdr>
    </w:div>
    <w:div w:id="810514334">
      <w:bodyDiv w:val="1"/>
      <w:marLeft w:val="0"/>
      <w:marRight w:val="0"/>
      <w:marTop w:val="0"/>
      <w:marBottom w:val="0"/>
      <w:divBdr>
        <w:top w:val="none" w:sz="0" w:space="0" w:color="auto"/>
        <w:left w:val="none" w:sz="0" w:space="0" w:color="auto"/>
        <w:bottom w:val="none" w:sz="0" w:space="0" w:color="auto"/>
        <w:right w:val="none" w:sz="0" w:space="0" w:color="auto"/>
      </w:divBdr>
    </w:div>
    <w:div w:id="811750517">
      <w:bodyDiv w:val="1"/>
      <w:marLeft w:val="0"/>
      <w:marRight w:val="0"/>
      <w:marTop w:val="0"/>
      <w:marBottom w:val="0"/>
      <w:divBdr>
        <w:top w:val="none" w:sz="0" w:space="0" w:color="auto"/>
        <w:left w:val="none" w:sz="0" w:space="0" w:color="auto"/>
        <w:bottom w:val="none" w:sz="0" w:space="0" w:color="auto"/>
        <w:right w:val="none" w:sz="0" w:space="0" w:color="auto"/>
      </w:divBdr>
    </w:div>
    <w:div w:id="834492607">
      <w:bodyDiv w:val="1"/>
      <w:marLeft w:val="0"/>
      <w:marRight w:val="0"/>
      <w:marTop w:val="0"/>
      <w:marBottom w:val="0"/>
      <w:divBdr>
        <w:top w:val="none" w:sz="0" w:space="0" w:color="auto"/>
        <w:left w:val="none" w:sz="0" w:space="0" w:color="auto"/>
        <w:bottom w:val="none" w:sz="0" w:space="0" w:color="auto"/>
        <w:right w:val="none" w:sz="0" w:space="0" w:color="auto"/>
      </w:divBdr>
    </w:div>
    <w:div w:id="849828820">
      <w:bodyDiv w:val="1"/>
      <w:marLeft w:val="0"/>
      <w:marRight w:val="0"/>
      <w:marTop w:val="0"/>
      <w:marBottom w:val="0"/>
      <w:divBdr>
        <w:top w:val="none" w:sz="0" w:space="0" w:color="auto"/>
        <w:left w:val="none" w:sz="0" w:space="0" w:color="auto"/>
        <w:bottom w:val="none" w:sz="0" w:space="0" w:color="auto"/>
        <w:right w:val="none" w:sz="0" w:space="0" w:color="auto"/>
      </w:divBdr>
    </w:div>
    <w:div w:id="853497970">
      <w:bodyDiv w:val="1"/>
      <w:marLeft w:val="0"/>
      <w:marRight w:val="0"/>
      <w:marTop w:val="0"/>
      <w:marBottom w:val="0"/>
      <w:divBdr>
        <w:top w:val="none" w:sz="0" w:space="0" w:color="auto"/>
        <w:left w:val="none" w:sz="0" w:space="0" w:color="auto"/>
        <w:bottom w:val="none" w:sz="0" w:space="0" w:color="auto"/>
        <w:right w:val="none" w:sz="0" w:space="0" w:color="auto"/>
      </w:divBdr>
    </w:div>
    <w:div w:id="855655108">
      <w:bodyDiv w:val="1"/>
      <w:marLeft w:val="0"/>
      <w:marRight w:val="0"/>
      <w:marTop w:val="0"/>
      <w:marBottom w:val="0"/>
      <w:divBdr>
        <w:top w:val="none" w:sz="0" w:space="0" w:color="auto"/>
        <w:left w:val="none" w:sz="0" w:space="0" w:color="auto"/>
        <w:bottom w:val="none" w:sz="0" w:space="0" w:color="auto"/>
        <w:right w:val="none" w:sz="0" w:space="0" w:color="auto"/>
      </w:divBdr>
    </w:div>
    <w:div w:id="862208705">
      <w:bodyDiv w:val="1"/>
      <w:marLeft w:val="0"/>
      <w:marRight w:val="0"/>
      <w:marTop w:val="0"/>
      <w:marBottom w:val="0"/>
      <w:divBdr>
        <w:top w:val="none" w:sz="0" w:space="0" w:color="auto"/>
        <w:left w:val="none" w:sz="0" w:space="0" w:color="auto"/>
        <w:bottom w:val="none" w:sz="0" w:space="0" w:color="auto"/>
        <w:right w:val="none" w:sz="0" w:space="0" w:color="auto"/>
      </w:divBdr>
    </w:div>
    <w:div w:id="873234269">
      <w:bodyDiv w:val="1"/>
      <w:marLeft w:val="0"/>
      <w:marRight w:val="0"/>
      <w:marTop w:val="0"/>
      <w:marBottom w:val="0"/>
      <w:divBdr>
        <w:top w:val="none" w:sz="0" w:space="0" w:color="auto"/>
        <w:left w:val="none" w:sz="0" w:space="0" w:color="auto"/>
        <w:bottom w:val="none" w:sz="0" w:space="0" w:color="auto"/>
        <w:right w:val="none" w:sz="0" w:space="0" w:color="auto"/>
      </w:divBdr>
    </w:div>
    <w:div w:id="877163238">
      <w:bodyDiv w:val="1"/>
      <w:marLeft w:val="0"/>
      <w:marRight w:val="0"/>
      <w:marTop w:val="0"/>
      <w:marBottom w:val="0"/>
      <w:divBdr>
        <w:top w:val="none" w:sz="0" w:space="0" w:color="auto"/>
        <w:left w:val="none" w:sz="0" w:space="0" w:color="auto"/>
        <w:bottom w:val="none" w:sz="0" w:space="0" w:color="auto"/>
        <w:right w:val="none" w:sz="0" w:space="0" w:color="auto"/>
      </w:divBdr>
    </w:div>
    <w:div w:id="879173179">
      <w:bodyDiv w:val="1"/>
      <w:marLeft w:val="0"/>
      <w:marRight w:val="0"/>
      <w:marTop w:val="0"/>
      <w:marBottom w:val="0"/>
      <w:divBdr>
        <w:top w:val="none" w:sz="0" w:space="0" w:color="auto"/>
        <w:left w:val="none" w:sz="0" w:space="0" w:color="auto"/>
        <w:bottom w:val="none" w:sz="0" w:space="0" w:color="auto"/>
        <w:right w:val="none" w:sz="0" w:space="0" w:color="auto"/>
      </w:divBdr>
    </w:div>
    <w:div w:id="887037645">
      <w:bodyDiv w:val="1"/>
      <w:marLeft w:val="0"/>
      <w:marRight w:val="0"/>
      <w:marTop w:val="0"/>
      <w:marBottom w:val="0"/>
      <w:divBdr>
        <w:top w:val="none" w:sz="0" w:space="0" w:color="auto"/>
        <w:left w:val="none" w:sz="0" w:space="0" w:color="auto"/>
        <w:bottom w:val="none" w:sz="0" w:space="0" w:color="auto"/>
        <w:right w:val="none" w:sz="0" w:space="0" w:color="auto"/>
      </w:divBdr>
    </w:div>
    <w:div w:id="909541250">
      <w:bodyDiv w:val="1"/>
      <w:marLeft w:val="0"/>
      <w:marRight w:val="0"/>
      <w:marTop w:val="0"/>
      <w:marBottom w:val="0"/>
      <w:divBdr>
        <w:top w:val="none" w:sz="0" w:space="0" w:color="auto"/>
        <w:left w:val="none" w:sz="0" w:space="0" w:color="auto"/>
        <w:bottom w:val="none" w:sz="0" w:space="0" w:color="auto"/>
        <w:right w:val="none" w:sz="0" w:space="0" w:color="auto"/>
      </w:divBdr>
    </w:div>
    <w:div w:id="948700148">
      <w:bodyDiv w:val="1"/>
      <w:marLeft w:val="0"/>
      <w:marRight w:val="0"/>
      <w:marTop w:val="0"/>
      <w:marBottom w:val="0"/>
      <w:divBdr>
        <w:top w:val="none" w:sz="0" w:space="0" w:color="auto"/>
        <w:left w:val="none" w:sz="0" w:space="0" w:color="auto"/>
        <w:bottom w:val="none" w:sz="0" w:space="0" w:color="auto"/>
        <w:right w:val="none" w:sz="0" w:space="0" w:color="auto"/>
      </w:divBdr>
    </w:div>
    <w:div w:id="957108469">
      <w:bodyDiv w:val="1"/>
      <w:marLeft w:val="0"/>
      <w:marRight w:val="0"/>
      <w:marTop w:val="0"/>
      <w:marBottom w:val="0"/>
      <w:divBdr>
        <w:top w:val="none" w:sz="0" w:space="0" w:color="auto"/>
        <w:left w:val="none" w:sz="0" w:space="0" w:color="auto"/>
        <w:bottom w:val="none" w:sz="0" w:space="0" w:color="auto"/>
        <w:right w:val="none" w:sz="0" w:space="0" w:color="auto"/>
      </w:divBdr>
    </w:div>
    <w:div w:id="957295922">
      <w:bodyDiv w:val="1"/>
      <w:marLeft w:val="0"/>
      <w:marRight w:val="0"/>
      <w:marTop w:val="0"/>
      <w:marBottom w:val="0"/>
      <w:divBdr>
        <w:top w:val="none" w:sz="0" w:space="0" w:color="auto"/>
        <w:left w:val="none" w:sz="0" w:space="0" w:color="auto"/>
        <w:bottom w:val="none" w:sz="0" w:space="0" w:color="auto"/>
        <w:right w:val="none" w:sz="0" w:space="0" w:color="auto"/>
      </w:divBdr>
    </w:div>
    <w:div w:id="962274930">
      <w:bodyDiv w:val="1"/>
      <w:marLeft w:val="0"/>
      <w:marRight w:val="0"/>
      <w:marTop w:val="0"/>
      <w:marBottom w:val="0"/>
      <w:divBdr>
        <w:top w:val="none" w:sz="0" w:space="0" w:color="auto"/>
        <w:left w:val="none" w:sz="0" w:space="0" w:color="auto"/>
        <w:bottom w:val="none" w:sz="0" w:space="0" w:color="auto"/>
        <w:right w:val="none" w:sz="0" w:space="0" w:color="auto"/>
      </w:divBdr>
    </w:div>
    <w:div w:id="972558307">
      <w:bodyDiv w:val="1"/>
      <w:marLeft w:val="0"/>
      <w:marRight w:val="0"/>
      <w:marTop w:val="0"/>
      <w:marBottom w:val="0"/>
      <w:divBdr>
        <w:top w:val="none" w:sz="0" w:space="0" w:color="auto"/>
        <w:left w:val="none" w:sz="0" w:space="0" w:color="auto"/>
        <w:bottom w:val="none" w:sz="0" w:space="0" w:color="auto"/>
        <w:right w:val="none" w:sz="0" w:space="0" w:color="auto"/>
      </w:divBdr>
    </w:div>
    <w:div w:id="985937025">
      <w:bodyDiv w:val="1"/>
      <w:marLeft w:val="0"/>
      <w:marRight w:val="0"/>
      <w:marTop w:val="0"/>
      <w:marBottom w:val="0"/>
      <w:divBdr>
        <w:top w:val="none" w:sz="0" w:space="0" w:color="auto"/>
        <w:left w:val="none" w:sz="0" w:space="0" w:color="auto"/>
        <w:bottom w:val="none" w:sz="0" w:space="0" w:color="auto"/>
        <w:right w:val="none" w:sz="0" w:space="0" w:color="auto"/>
      </w:divBdr>
    </w:div>
    <w:div w:id="992097590">
      <w:bodyDiv w:val="1"/>
      <w:marLeft w:val="0"/>
      <w:marRight w:val="0"/>
      <w:marTop w:val="0"/>
      <w:marBottom w:val="0"/>
      <w:divBdr>
        <w:top w:val="none" w:sz="0" w:space="0" w:color="auto"/>
        <w:left w:val="none" w:sz="0" w:space="0" w:color="auto"/>
        <w:bottom w:val="none" w:sz="0" w:space="0" w:color="auto"/>
        <w:right w:val="none" w:sz="0" w:space="0" w:color="auto"/>
      </w:divBdr>
    </w:div>
    <w:div w:id="1019085262">
      <w:bodyDiv w:val="1"/>
      <w:marLeft w:val="0"/>
      <w:marRight w:val="0"/>
      <w:marTop w:val="0"/>
      <w:marBottom w:val="0"/>
      <w:divBdr>
        <w:top w:val="none" w:sz="0" w:space="0" w:color="auto"/>
        <w:left w:val="none" w:sz="0" w:space="0" w:color="auto"/>
        <w:bottom w:val="none" w:sz="0" w:space="0" w:color="auto"/>
        <w:right w:val="none" w:sz="0" w:space="0" w:color="auto"/>
      </w:divBdr>
    </w:div>
    <w:div w:id="1020740042">
      <w:bodyDiv w:val="1"/>
      <w:marLeft w:val="0"/>
      <w:marRight w:val="0"/>
      <w:marTop w:val="0"/>
      <w:marBottom w:val="0"/>
      <w:divBdr>
        <w:top w:val="none" w:sz="0" w:space="0" w:color="auto"/>
        <w:left w:val="none" w:sz="0" w:space="0" w:color="auto"/>
        <w:bottom w:val="none" w:sz="0" w:space="0" w:color="auto"/>
        <w:right w:val="none" w:sz="0" w:space="0" w:color="auto"/>
      </w:divBdr>
    </w:div>
    <w:div w:id="1022171186">
      <w:bodyDiv w:val="1"/>
      <w:marLeft w:val="0"/>
      <w:marRight w:val="0"/>
      <w:marTop w:val="0"/>
      <w:marBottom w:val="0"/>
      <w:divBdr>
        <w:top w:val="none" w:sz="0" w:space="0" w:color="auto"/>
        <w:left w:val="none" w:sz="0" w:space="0" w:color="auto"/>
        <w:bottom w:val="none" w:sz="0" w:space="0" w:color="auto"/>
        <w:right w:val="none" w:sz="0" w:space="0" w:color="auto"/>
      </w:divBdr>
    </w:div>
    <w:div w:id="1022440421">
      <w:bodyDiv w:val="1"/>
      <w:marLeft w:val="0"/>
      <w:marRight w:val="0"/>
      <w:marTop w:val="0"/>
      <w:marBottom w:val="0"/>
      <w:divBdr>
        <w:top w:val="none" w:sz="0" w:space="0" w:color="auto"/>
        <w:left w:val="none" w:sz="0" w:space="0" w:color="auto"/>
        <w:bottom w:val="none" w:sz="0" w:space="0" w:color="auto"/>
        <w:right w:val="none" w:sz="0" w:space="0" w:color="auto"/>
      </w:divBdr>
    </w:div>
    <w:div w:id="1024865398">
      <w:bodyDiv w:val="1"/>
      <w:marLeft w:val="0"/>
      <w:marRight w:val="0"/>
      <w:marTop w:val="0"/>
      <w:marBottom w:val="0"/>
      <w:divBdr>
        <w:top w:val="none" w:sz="0" w:space="0" w:color="auto"/>
        <w:left w:val="none" w:sz="0" w:space="0" w:color="auto"/>
        <w:bottom w:val="none" w:sz="0" w:space="0" w:color="auto"/>
        <w:right w:val="none" w:sz="0" w:space="0" w:color="auto"/>
      </w:divBdr>
    </w:div>
    <w:div w:id="1026322293">
      <w:bodyDiv w:val="1"/>
      <w:marLeft w:val="0"/>
      <w:marRight w:val="0"/>
      <w:marTop w:val="0"/>
      <w:marBottom w:val="0"/>
      <w:divBdr>
        <w:top w:val="none" w:sz="0" w:space="0" w:color="auto"/>
        <w:left w:val="none" w:sz="0" w:space="0" w:color="auto"/>
        <w:bottom w:val="none" w:sz="0" w:space="0" w:color="auto"/>
        <w:right w:val="none" w:sz="0" w:space="0" w:color="auto"/>
      </w:divBdr>
    </w:div>
    <w:div w:id="1027873610">
      <w:bodyDiv w:val="1"/>
      <w:marLeft w:val="0"/>
      <w:marRight w:val="0"/>
      <w:marTop w:val="0"/>
      <w:marBottom w:val="0"/>
      <w:divBdr>
        <w:top w:val="none" w:sz="0" w:space="0" w:color="auto"/>
        <w:left w:val="none" w:sz="0" w:space="0" w:color="auto"/>
        <w:bottom w:val="none" w:sz="0" w:space="0" w:color="auto"/>
        <w:right w:val="none" w:sz="0" w:space="0" w:color="auto"/>
      </w:divBdr>
    </w:div>
    <w:div w:id="1027947413">
      <w:bodyDiv w:val="1"/>
      <w:marLeft w:val="0"/>
      <w:marRight w:val="0"/>
      <w:marTop w:val="0"/>
      <w:marBottom w:val="0"/>
      <w:divBdr>
        <w:top w:val="none" w:sz="0" w:space="0" w:color="auto"/>
        <w:left w:val="none" w:sz="0" w:space="0" w:color="auto"/>
        <w:bottom w:val="none" w:sz="0" w:space="0" w:color="auto"/>
        <w:right w:val="none" w:sz="0" w:space="0" w:color="auto"/>
      </w:divBdr>
    </w:div>
    <w:div w:id="1036471624">
      <w:bodyDiv w:val="1"/>
      <w:marLeft w:val="0"/>
      <w:marRight w:val="0"/>
      <w:marTop w:val="0"/>
      <w:marBottom w:val="0"/>
      <w:divBdr>
        <w:top w:val="none" w:sz="0" w:space="0" w:color="auto"/>
        <w:left w:val="none" w:sz="0" w:space="0" w:color="auto"/>
        <w:bottom w:val="none" w:sz="0" w:space="0" w:color="auto"/>
        <w:right w:val="none" w:sz="0" w:space="0" w:color="auto"/>
      </w:divBdr>
    </w:div>
    <w:div w:id="1043867065">
      <w:bodyDiv w:val="1"/>
      <w:marLeft w:val="0"/>
      <w:marRight w:val="0"/>
      <w:marTop w:val="0"/>
      <w:marBottom w:val="0"/>
      <w:divBdr>
        <w:top w:val="none" w:sz="0" w:space="0" w:color="auto"/>
        <w:left w:val="none" w:sz="0" w:space="0" w:color="auto"/>
        <w:bottom w:val="none" w:sz="0" w:space="0" w:color="auto"/>
        <w:right w:val="none" w:sz="0" w:space="0" w:color="auto"/>
      </w:divBdr>
    </w:div>
    <w:div w:id="1074939188">
      <w:bodyDiv w:val="1"/>
      <w:marLeft w:val="0"/>
      <w:marRight w:val="0"/>
      <w:marTop w:val="0"/>
      <w:marBottom w:val="0"/>
      <w:divBdr>
        <w:top w:val="none" w:sz="0" w:space="0" w:color="auto"/>
        <w:left w:val="none" w:sz="0" w:space="0" w:color="auto"/>
        <w:bottom w:val="none" w:sz="0" w:space="0" w:color="auto"/>
        <w:right w:val="none" w:sz="0" w:space="0" w:color="auto"/>
      </w:divBdr>
    </w:div>
    <w:div w:id="1080558860">
      <w:bodyDiv w:val="1"/>
      <w:marLeft w:val="0"/>
      <w:marRight w:val="0"/>
      <w:marTop w:val="0"/>
      <w:marBottom w:val="0"/>
      <w:divBdr>
        <w:top w:val="none" w:sz="0" w:space="0" w:color="auto"/>
        <w:left w:val="none" w:sz="0" w:space="0" w:color="auto"/>
        <w:bottom w:val="none" w:sz="0" w:space="0" w:color="auto"/>
        <w:right w:val="none" w:sz="0" w:space="0" w:color="auto"/>
      </w:divBdr>
    </w:div>
    <w:div w:id="1126386793">
      <w:bodyDiv w:val="1"/>
      <w:marLeft w:val="0"/>
      <w:marRight w:val="0"/>
      <w:marTop w:val="0"/>
      <w:marBottom w:val="0"/>
      <w:divBdr>
        <w:top w:val="none" w:sz="0" w:space="0" w:color="auto"/>
        <w:left w:val="none" w:sz="0" w:space="0" w:color="auto"/>
        <w:bottom w:val="none" w:sz="0" w:space="0" w:color="auto"/>
        <w:right w:val="none" w:sz="0" w:space="0" w:color="auto"/>
      </w:divBdr>
    </w:div>
    <w:div w:id="1155142900">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219587099">
      <w:bodyDiv w:val="1"/>
      <w:marLeft w:val="0"/>
      <w:marRight w:val="0"/>
      <w:marTop w:val="0"/>
      <w:marBottom w:val="0"/>
      <w:divBdr>
        <w:top w:val="none" w:sz="0" w:space="0" w:color="auto"/>
        <w:left w:val="none" w:sz="0" w:space="0" w:color="auto"/>
        <w:bottom w:val="none" w:sz="0" w:space="0" w:color="auto"/>
        <w:right w:val="none" w:sz="0" w:space="0" w:color="auto"/>
      </w:divBdr>
    </w:div>
    <w:div w:id="1225026355">
      <w:bodyDiv w:val="1"/>
      <w:marLeft w:val="0"/>
      <w:marRight w:val="0"/>
      <w:marTop w:val="0"/>
      <w:marBottom w:val="0"/>
      <w:divBdr>
        <w:top w:val="none" w:sz="0" w:space="0" w:color="auto"/>
        <w:left w:val="none" w:sz="0" w:space="0" w:color="auto"/>
        <w:bottom w:val="none" w:sz="0" w:space="0" w:color="auto"/>
        <w:right w:val="none" w:sz="0" w:space="0" w:color="auto"/>
      </w:divBdr>
    </w:div>
    <w:div w:id="1229271189">
      <w:bodyDiv w:val="1"/>
      <w:marLeft w:val="0"/>
      <w:marRight w:val="0"/>
      <w:marTop w:val="0"/>
      <w:marBottom w:val="0"/>
      <w:divBdr>
        <w:top w:val="none" w:sz="0" w:space="0" w:color="auto"/>
        <w:left w:val="none" w:sz="0" w:space="0" w:color="auto"/>
        <w:bottom w:val="none" w:sz="0" w:space="0" w:color="auto"/>
        <w:right w:val="none" w:sz="0" w:space="0" w:color="auto"/>
      </w:divBdr>
    </w:div>
    <w:div w:id="1231581036">
      <w:bodyDiv w:val="1"/>
      <w:marLeft w:val="0"/>
      <w:marRight w:val="0"/>
      <w:marTop w:val="0"/>
      <w:marBottom w:val="0"/>
      <w:divBdr>
        <w:top w:val="none" w:sz="0" w:space="0" w:color="auto"/>
        <w:left w:val="none" w:sz="0" w:space="0" w:color="auto"/>
        <w:bottom w:val="none" w:sz="0" w:space="0" w:color="auto"/>
        <w:right w:val="none" w:sz="0" w:space="0" w:color="auto"/>
      </w:divBdr>
    </w:div>
    <w:div w:id="1242254206">
      <w:bodyDiv w:val="1"/>
      <w:marLeft w:val="0"/>
      <w:marRight w:val="0"/>
      <w:marTop w:val="0"/>
      <w:marBottom w:val="0"/>
      <w:divBdr>
        <w:top w:val="none" w:sz="0" w:space="0" w:color="auto"/>
        <w:left w:val="none" w:sz="0" w:space="0" w:color="auto"/>
        <w:bottom w:val="none" w:sz="0" w:space="0" w:color="auto"/>
        <w:right w:val="none" w:sz="0" w:space="0" w:color="auto"/>
      </w:divBdr>
    </w:div>
    <w:div w:id="1251541404">
      <w:bodyDiv w:val="1"/>
      <w:marLeft w:val="0"/>
      <w:marRight w:val="0"/>
      <w:marTop w:val="0"/>
      <w:marBottom w:val="0"/>
      <w:divBdr>
        <w:top w:val="none" w:sz="0" w:space="0" w:color="auto"/>
        <w:left w:val="none" w:sz="0" w:space="0" w:color="auto"/>
        <w:bottom w:val="none" w:sz="0" w:space="0" w:color="auto"/>
        <w:right w:val="none" w:sz="0" w:space="0" w:color="auto"/>
      </w:divBdr>
    </w:div>
    <w:div w:id="1273320438">
      <w:bodyDiv w:val="1"/>
      <w:marLeft w:val="0"/>
      <w:marRight w:val="0"/>
      <w:marTop w:val="0"/>
      <w:marBottom w:val="0"/>
      <w:divBdr>
        <w:top w:val="none" w:sz="0" w:space="0" w:color="auto"/>
        <w:left w:val="none" w:sz="0" w:space="0" w:color="auto"/>
        <w:bottom w:val="none" w:sz="0" w:space="0" w:color="auto"/>
        <w:right w:val="none" w:sz="0" w:space="0" w:color="auto"/>
      </w:divBdr>
    </w:div>
    <w:div w:id="1284076043">
      <w:bodyDiv w:val="1"/>
      <w:marLeft w:val="0"/>
      <w:marRight w:val="0"/>
      <w:marTop w:val="0"/>
      <w:marBottom w:val="0"/>
      <w:divBdr>
        <w:top w:val="none" w:sz="0" w:space="0" w:color="auto"/>
        <w:left w:val="none" w:sz="0" w:space="0" w:color="auto"/>
        <w:bottom w:val="none" w:sz="0" w:space="0" w:color="auto"/>
        <w:right w:val="none" w:sz="0" w:space="0" w:color="auto"/>
      </w:divBdr>
    </w:div>
    <w:div w:id="1297032528">
      <w:bodyDiv w:val="1"/>
      <w:marLeft w:val="0"/>
      <w:marRight w:val="0"/>
      <w:marTop w:val="0"/>
      <w:marBottom w:val="0"/>
      <w:divBdr>
        <w:top w:val="none" w:sz="0" w:space="0" w:color="auto"/>
        <w:left w:val="none" w:sz="0" w:space="0" w:color="auto"/>
        <w:bottom w:val="none" w:sz="0" w:space="0" w:color="auto"/>
        <w:right w:val="none" w:sz="0" w:space="0" w:color="auto"/>
      </w:divBdr>
    </w:div>
    <w:div w:id="1305503106">
      <w:bodyDiv w:val="1"/>
      <w:marLeft w:val="0"/>
      <w:marRight w:val="0"/>
      <w:marTop w:val="0"/>
      <w:marBottom w:val="0"/>
      <w:divBdr>
        <w:top w:val="none" w:sz="0" w:space="0" w:color="auto"/>
        <w:left w:val="none" w:sz="0" w:space="0" w:color="auto"/>
        <w:bottom w:val="none" w:sz="0" w:space="0" w:color="auto"/>
        <w:right w:val="none" w:sz="0" w:space="0" w:color="auto"/>
      </w:divBdr>
    </w:div>
    <w:div w:id="1329603271">
      <w:bodyDiv w:val="1"/>
      <w:marLeft w:val="0"/>
      <w:marRight w:val="0"/>
      <w:marTop w:val="0"/>
      <w:marBottom w:val="0"/>
      <w:divBdr>
        <w:top w:val="none" w:sz="0" w:space="0" w:color="auto"/>
        <w:left w:val="none" w:sz="0" w:space="0" w:color="auto"/>
        <w:bottom w:val="none" w:sz="0" w:space="0" w:color="auto"/>
        <w:right w:val="none" w:sz="0" w:space="0" w:color="auto"/>
      </w:divBdr>
    </w:div>
    <w:div w:id="132982371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56804587">
      <w:bodyDiv w:val="1"/>
      <w:marLeft w:val="0"/>
      <w:marRight w:val="0"/>
      <w:marTop w:val="0"/>
      <w:marBottom w:val="0"/>
      <w:divBdr>
        <w:top w:val="none" w:sz="0" w:space="0" w:color="auto"/>
        <w:left w:val="none" w:sz="0" w:space="0" w:color="auto"/>
        <w:bottom w:val="none" w:sz="0" w:space="0" w:color="auto"/>
        <w:right w:val="none" w:sz="0" w:space="0" w:color="auto"/>
      </w:divBdr>
    </w:div>
    <w:div w:id="1363899276">
      <w:bodyDiv w:val="1"/>
      <w:marLeft w:val="0"/>
      <w:marRight w:val="0"/>
      <w:marTop w:val="0"/>
      <w:marBottom w:val="0"/>
      <w:divBdr>
        <w:top w:val="none" w:sz="0" w:space="0" w:color="auto"/>
        <w:left w:val="none" w:sz="0" w:space="0" w:color="auto"/>
        <w:bottom w:val="none" w:sz="0" w:space="0" w:color="auto"/>
        <w:right w:val="none" w:sz="0" w:space="0" w:color="auto"/>
      </w:divBdr>
    </w:div>
    <w:div w:id="1379281796">
      <w:bodyDiv w:val="1"/>
      <w:marLeft w:val="0"/>
      <w:marRight w:val="0"/>
      <w:marTop w:val="0"/>
      <w:marBottom w:val="0"/>
      <w:divBdr>
        <w:top w:val="none" w:sz="0" w:space="0" w:color="auto"/>
        <w:left w:val="none" w:sz="0" w:space="0" w:color="auto"/>
        <w:bottom w:val="none" w:sz="0" w:space="0" w:color="auto"/>
        <w:right w:val="none" w:sz="0" w:space="0" w:color="auto"/>
      </w:divBdr>
    </w:div>
    <w:div w:id="1380209387">
      <w:bodyDiv w:val="1"/>
      <w:marLeft w:val="0"/>
      <w:marRight w:val="0"/>
      <w:marTop w:val="0"/>
      <w:marBottom w:val="0"/>
      <w:divBdr>
        <w:top w:val="none" w:sz="0" w:space="0" w:color="auto"/>
        <w:left w:val="none" w:sz="0" w:space="0" w:color="auto"/>
        <w:bottom w:val="none" w:sz="0" w:space="0" w:color="auto"/>
        <w:right w:val="none" w:sz="0" w:space="0" w:color="auto"/>
      </w:divBdr>
    </w:div>
    <w:div w:id="1383479441">
      <w:bodyDiv w:val="1"/>
      <w:marLeft w:val="0"/>
      <w:marRight w:val="0"/>
      <w:marTop w:val="0"/>
      <w:marBottom w:val="0"/>
      <w:divBdr>
        <w:top w:val="none" w:sz="0" w:space="0" w:color="auto"/>
        <w:left w:val="none" w:sz="0" w:space="0" w:color="auto"/>
        <w:bottom w:val="none" w:sz="0" w:space="0" w:color="auto"/>
        <w:right w:val="none" w:sz="0" w:space="0" w:color="auto"/>
      </w:divBdr>
    </w:div>
    <w:div w:id="1405181921">
      <w:bodyDiv w:val="1"/>
      <w:marLeft w:val="0"/>
      <w:marRight w:val="0"/>
      <w:marTop w:val="0"/>
      <w:marBottom w:val="0"/>
      <w:divBdr>
        <w:top w:val="none" w:sz="0" w:space="0" w:color="auto"/>
        <w:left w:val="none" w:sz="0" w:space="0" w:color="auto"/>
        <w:bottom w:val="none" w:sz="0" w:space="0" w:color="auto"/>
        <w:right w:val="none" w:sz="0" w:space="0" w:color="auto"/>
      </w:divBdr>
    </w:div>
    <w:div w:id="1408455794">
      <w:bodyDiv w:val="1"/>
      <w:marLeft w:val="0"/>
      <w:marRight w:val="0"/>
      <w:marTop w:val="0"/>
      <w:marBottom w:val="0"/>
      <w:divBdr>
        <w:top w:val="none" w:sz="0" w:space="0" w:color="auto"/>
        <w:left w:val="none" w:sz="0" w:space="0" w:color="auto"/>
        <w:bottom w:val="none" w:sz="0" w:space="0" w:color="auto"/>
        <w:right w:val="none" w:sz="0" w:space="0" w:color="auto"/>
      </w:divBdr>
    </w:div>
    <w:div w:id="1422721595">
      <w:bodyDiv w:val="1"/>
      <w:marLeft w:val="0"/>
      <w:marRight w:val="0"/>
      <w:marTop w:val="0"/>
      <w:marBottom w:val="0"/>
      <w:divBdr>
        <w:top w:val="none" w:sz="0" w:space="0" w:color="auto"/>
        <w:left w:val="none" w:sz="0" w:space="0" w:color="auto"/>
        <w:bottom w:val="none" w:sz="0" w:space="0" w:color="auto"/>
        <w:right w:val="none" w:sz="0" w:space="0" w:color="auto"/>
      </w:divBdr>
    </w:div>
    <w:div w:id="1452742467">
      <w:bodyDiv w:val="1"/>
      <w:marLeft w:val="0"/>
      <w:marRight w:val="0"/>
      <w:marTop w:val="0"/>
      <w:marBottom w:val="0"/>
      <w:divBdr>
        <w:top w:val="none" w:sz="0" w:space="0" w:color="auto"/>
        <w:left w:val="none" w:sz="0" w:space="0" w:color="auto"/>
        <w:bottom w:val="none" w:sz="0" w:space="0" w:color="auto"/>
        <w:right w:val="none" w:sz="0" w:space="0" w:color="auto"/>
      </w:divBdr>
    </w:div>
    <w:div w:id="1468935226">
      <w:bodyDiv w:val="1"/>
      <w:marLeft w:val="0"/>
      <w:marRight w:val="0"/>
      <w:marTop w:val="0"/>
      <w:marBottom w:val="0"/>
      <w:divBdr>
        <w:top w:val="none" w:sz="0" w:space="0" w:color="auto"/>
        <w:left w:val="none" w:sz="0" w:space="0" w:color="auto"/>
        <w:bottom w:val="none" w:sz="0" w:space="0" w:color="auto"/>
        <w:right w:val="none" w:sz="0" w:space="0" w:color="auto"/>
      </w:divBdr>
    </w:div>
    <w:div w:id="1473907783">
      <w:bodyDiv w:val="1"/>
      <w:marLeft w:val="0"/>
      <w:marRight w:val="0"/>
      <w:marTop w:val="0"/>
      <w:marBottom w:val="0"/>
      <w:divBdr>
        <w:top w:val="none" w:sz="0" w:space="0" w:color="auto"/>
        <w:left w:val="none" w:sz="0" w:space="0" w:color="auto"/>
        <w:bottom w:val="none" w:sz="0" w:space="0" w:color="auto"/>
        <w:right w:val="none" w:sz="0" w:space="0" w:color="auto"/>
      </w:divBdr>
    </w:div>
    <w:div w:id="1480347297">
      <w:bodyDiv w:val="1"/>
      <w:marLeft w:val="0"/>
      <w:marRight w:val="0"/>
      <w:marTop w:val="0"/>
      <w:marBottom w:val="0"/>
      <w:divBdr>
        <w:top w:val="none" w:sz="0" w:space="0" w:color="auto"/>
        <w:left w:val="none" w:sz="0" w:space="0" w:color="auto"/>
        <w:bottom w:val="none" w:sz="0" w:space="0" w:color="auto"/>
        <w:right w:val="none" w:sz="0" w:space="0" w:color="auto"/>
      </w:divBdr>
    </w:div>
    <w:div w:id="1490947481">
      <w:bodyDiv w:val="1"/>
      <w:marLeft w:val="0"/>
      <w:marRight w:val="0"/>
      <w:marTop w:val="0"/>
      <w:marBottom w:val="0"/>
      <w:divBdr>
        <w:top w:val="none" w:sz="0" w:space="0" w:color="auto"/>
        <w:left w:val="none" w:sz="0" w:space="0" w:color="auto"/>
        <w:bottom w:val="none" w:sz="0" w:space="0" w:color="auto"/>
        <w:right w:val="none" w:sz="0" w:space="0" w:color="auto"/>
      </w:divBdr>
    </w:div>
    <w:div w:id="1498768022">
      <w:bodyDiv w:val="1"/>
      <w:marLeft w:val="0"/>
      <w:marRight w:val="0"/>
      <w:marTop w:val="0"/>
      <w:marBottom w:val="0"/>
      <w:divBdr>
        <w:top w:val="none" w:sz="0" w:space="0" w:color="auto"/>
        <w:left w:val="none" w:sz="0" w:space="0" w:color="auto"/>
        <w:bottom w:val="none" w:sz="0" w:space="0" w:color="auto"/>
        <w:right w:val="none" w:sz="0" w:space="0" w:color="auto"/>
      </w:divBdr>
    </w:div>
    <w:div w:id="1516116566">
      <w:bodyDiv w:val="1"/>
      <w:marLeft w:val="0"/>
      <w:marRight w:val="0"/>
      <w:marTop w:val="0"/>
      <w:marBottom w:val="0"/>
      <w:divBdr>
        <w:top w:val="none" w:sz="0" w:space="0" w:color="auto"/>
        <w:left w:val="none" w:sz="0" w:space="0" w:color="auto"/>
        <w:bottom w:val="none" w:sz="0" w:space="0" w:color="auto"/>
        <w:right w:val="none" w:sz="0" w:space="0" w:color="auto"/>
      </w:divBdr>
    </w:div>
    <w:div w:id="1537697390">
      <w:bodyDiv w:val="1"/>
      <w:marLeft w:val="0"/>
      <w:marRight w:val="0"/>
      <w:marTop w:val="0"/>
      <w:marBottom w:val="0"/>
      <w:divBdr>
        <w:top w:val="none" w:sz="0" w:space="0" w:color="auto"/>
        <w:left w:val="none" w:sz="0" w:space="0" w:color="auto"/>
        <w:bottom w:val="none" w:sz="0" w:space="0" w:color="auto"/>
        <w:right w:val="none" w:sz="0" w:space="0" w:color="auto"/>
      </w:divBdr>
    </w:div>
    <w:div w:id="1537892643">
      <w:bodyDiv w:val="1"/>
      <w:marLeft w:val="0"/>
      <w:marRight w:val="0"/>
      <w:marTop w:val="0"/>
      <w:marBottom w:val="0"/>
      <w:divBdr>
        <w:top w:val="none" w:sz="0" w:space="0" w:color="auto"/>
        <w:left w:val="none" w:sz="0" w:space="0" w:color="auto"/>
        <w:bottom w:val="none" w:sz="0" w:space="0" w:color="auto"/>
        <w:right w:val="none" w:sz="0" w:space="0" w:color="auto"/>
      </w:divBdr>
    </w:div>
    <w:div w:id="1545674184">
      <w:bodyDiv w:val="1"/>
      <w:marLeft w:val="0"/>
      <w:marRight w:val="0"/>
      <w:marTop w:val="0"/>
      <w:marBottom w:val="0"/>
      <w:divBdr>
        <w:top w:val="none" w:sz="0" w:space="0" w:color="auto"/>
        <w:left w:val="none" w:sz="0" w:space="0" w:color="auto"/>
        <w:bottom w:val="none" w:sz="0" w:space="0" w:color="auto"/>
        <w:right w:val="none" w:sz="0" w:space="0" w:color="auto"/>
      </w:divBdr>
    </w:div>
    <w:div w:id="1569611655">
      <w:bodyDiv w:val="1"/>
      <w:marLeft w:val="0"/>
      <w:marRight w:val="0"/>
      <w:marTop w:val="0"/>
      <w:marBottom w:val="0"/>
      <w:divBdr>
        <w:top w:val="none" w:sz="0" w:space="0" w:color="auto"/>
        <w:left w:val="none" w:sz="0" w:space="0" w:color="auto"/>
        <w:bottom w:val="none" w:sz="0" w:space="0" w:color="auto"/>
        <w:right w:val="none" w:sz="0" w:space="0" w:color="auto"/>
      </w:divBdr>
    </w:div>
    <w:div w:id="1574050493">
      <w:bodyDiv w:val="1"/>
      <w:marLeft w:val="0"/>
      <w:marRight w:val="0"/>
      <w:marTop w:val="0"/>
      <w:marBottom w:val="0"/>
      <w:divBdr>
        <w:top w:val="none" w:sz="0" w:space="0" w:color="auto"/>
        <w:left w:val="none" w:sz="0" w:space="0" w:color="auto"/>
        <w:bottom w:val="none" w:sz="0" w:space="0" w:color="auto"/>
        <w:right w:val="none" w:sz="0" w:space="0" w:color="auto"/>
      </w:divBdr>
    </w:div>
    <w:div w:id="1583682591">
      <w:bodyDiv w:val="1"/>
      <w:marLeft w:val="0"/>
      <w:marRight w:val="0"/>
      <w:marTop w:val="0"/>
      <w:marBottom w:val="0"/>
      <w:divBdr>
        <w:top w:val="none" w:sz="0" w:space="0" w:color="auto"/>
        <w:left w:val="none" w:sz="0" w:space="0" w:color="auto"/>
        <w:bottom w:val="none" w:sz="0" w:space="0" w:color="auto"/>
        <w:right w:val="none" w:sz="0" w:space="0" w:color="auto"/>
      </w:divBdr>
    </w:div>
    <w:div w:id="1589072285">
      <w:bodyDiv w:val="1"/>
      <w:marLeft w:val="0"/>
      <w:marRight w:val="0"/>
      <w:marTop w:val="0"/>
      <w:marBottom w:val="0"/>
      <w:divBdr>
        <w:top w:val="none" w:sz="0" w:space="0" w:color="auto"/>
        <w:left w:val="none" w:sz="0" w:space="0" w:color="auto"/>
        <w:bottom w:val="none" w:sz="0" w:space="0" w:color="auto"/>
        <w:right w:val="none" w:sz="0" w:space="0" w:color="auto"/>
      </w:divBdr>
    </w:div>
    <w:div w:id="1609309557">
      <w:bodyDiv w:val="1"/>
      <w:marLeft w:val="0"/>
      <w:marRight w:val="0"/>
      <w:marTop w:val="0"/>
      <w:marBottom w:val="0"/>
      <w:divBdr>
        <w:top w:val="none" w:sz="0" w:space="0" w:color="auto"/>
        <w:left w:val="none" w:sz="0" w:space="0" w:color="auto"/>
        <w:bottom w:val="none" w:sz="0" w:space="0" w:color="auto"/>
        <w:right w:val="none" w:sz="0" w:space="0" w:color="auto"/>
      </w:divBdr>
    </w:div>
    <w:div w:id="1632975932">
      <w:bodyDiv w:val="1"/>
      <w:marLeft w:val="0"/>
      <w:marRight w:val="0"/>
      <w:marTop w:val="0"/>
      <w:marBottom w:val="0"/>
      <w:divBdr>
        <w:top w:val="none" w:sz="0" w:space="0" w:color="auto"/>
        <w:left w:val="none" w:sz="0" w:space="0" w:color="auto"/>
        <w:bottom w:val="none" w:sz="0" w:space="0" w:color="auto"/>
        <w:right w:val="none" w:sz="0" w:space="0" w:color="auto"/>
      </w:divBdr>
    </w:div>
    <w:div w:id="1637832013">
      <w:bodyDiv w:val="1"/>
      <w:marLeft w:val="0"/>
      <w:marRight w:val="0"/>
      <w:marTop w:val="0"/>
      <w:marBottom w:val="0"/>
      <w:divBdr>
        <w:top w:val="none" w:sz="0" w:space="0" w:color="auto"/>
        <w:left w:val="none" w:sz="0" w:space="0" w:color="auto"/>
        <w:bottom w:val="none" w:sz="0" w:space="0" w:color="auto"/>
        <w:right w:val="none" w:sz="0" w:space="0" w:color="auto"/>
      </w:divBdr>
    </w:div>
    <w:div w:id="1654092775">
      <w:bodyDiv w:val="1"/>
      <w:marLeft w:val="0"/>
      <w:marRight w:val="0"/>
      <w:marTop w:val="0"/>
      <w:marBottom w:val="0"/>
      <w:divBdr>
        <w:top w:val="none" w:sz="0" w:space="0" w:color="auto"/>
        <w:left w:val="none" w:sz="0" w:space="0" w:color="auto"/>
        <w:bottom w:val="none" w:sz="0" w:space="0" w:color="auto"/>
        <w:right w:val="none" w:sz="0" w:space="0" w:color="auto"/>
      </w:divBdr>
    </w:div>
    <w:div w:id="1682925295">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09835672">
      <w:bodyDiv w:val="1"/>
      <w:marLeft w:val="0"/>
      <w:marRight w:val="0"/>
      <w:marTop w:val="0"/>
      <w:marBottom w:val="0"/>
      <w:divBdr>
        <w:top w:val="none" w:sz="0" w:space="0" w:color="auto"/>
        <w:left w:val="none" w:sz="0" w:space="0" w:color="auto"/>
        <w:bottom w:val="none" w:sz="0" w:space="0" w:color="auto"/>
        <w:right w:val="none" w:sz="0" w:space="0" w:color="auto"/>
      </w:divBdr>
    </w:div>
    <w:div w:id="1711146611">
      <w:bodyDiv w:val="1"/>
      <w:marLeft w:val="0"/>
      <w:marRight w:val="0"/>
      <w:marTop w:val="0"/>
      <w:marBottom w:val="0"/>
      <w:divBdr>
        <w:top w:val="none" w:sz="0" w:space="0" w:color="auto"/>
        <w:left w:val="none" w:sz="0" w:space="0" w:color="auto"/>
        <w:bottom w:val="none" w:sz="0" w:space="0" w:color="auto"/>
        <w:right w:val="none" w:sz="0" w:space="0" w:color="auto"/>
      </w:divBdr>
    </w:div>
    <w:div w:id="1713922354">
      <w:bodyDiv w:val="1"/>
      <w:marLeft w:val="0"/>
      <w:marRight w:val="0"/>
      <w:marTop w:val="0"/>
      <w:marBottom w:val="0"/>
      <w:divBdr>
        <w:top w:val="none" w:sz="0" w:space="0" w:color="auto"/>
        <w:left w:val="none" w:sz="0" w:space="0" w:color="auto"/>
        <w:bottom w:val="none" w:sz="0" w:space="0" w:color="auto"/>
        <w:right w:val="none" w:sz="0" w:space="0" w:color="auto"/>
      </w:divBdr>
    </w:div>
    <w:div w:id="1736203796">
      <w:bodyDiv w:val="1"/>
      <w:marLeft w:val="0"/>
      <w:marRight w:val="0"/>
      <w:marTop w:val="0"/>
      <w:marBottom w:val="0"/>
      <w:divBdr>
        <w:top w:val="none" w:sz="0" w:space="0" w:color="auto"/>
        <w:left w:val="none" w:sz="0" w:space="0" w:color="auto"/>
        <w:bottom w:val="none" w:sz="0" w:space="0" w:color="auto"/>
        <w:right w:val="none" w:sz="0" w:space="0" w:color="auto"/>
      </w:divBdr>
    </w:div>
    <w:div w:id="1736932454">
      <w:bodyDiv w:val="1"/>
      <w:marLeft w:val="0"/>
      <w:marRight w:val="0"/>
      <w:marTop w:val="0"/>
      <w:marBottom w:val="0"/>
      <w:divBdr>
        <w:top w:val="none" w:sz="0" w:space="0" w:color="auto"/>
        <w:left w:val="none" w:sz="0" w:space="0" w:color="auto"/>
        <w:bottom w:val="none" w:sz="0" w:space="0" w:color="auto"/>
        <w:right w:val="none" w:sz="0" w:space="0" w:color="auto"/>
      </w:divBdr>
    </w:div>
    <w:div w:id="1739522083">
      <w:bodyDiv w:val="1"/>
      <w:marLeft w:val="0"/>
      <w:marRight w:val="0"/>
      <w:marTop w:val="0"/>
      <w:marBottom w:val="0"/>
      <w:divBdr>
        <w:top w:val="none" w:sz="0" w:space="0" w:color="auto"/>
        <w:left w:val="none" w:sz="0" w:space="0" w:color="auto"/>
        <w:bottom w:val="none" w:sz="0" w:space="0" w:color="auto"/>
        <w:right w:val="none" w:sz="0" w:space="0" w:color="auto"/>
      </w:divBdr>
    </w:div>
    <w:div w:id="1752507405">
      <w:bodyDiv w:val="1"/>
      <w:marLeft w:val="0"/>
      <w:marRight w:val="0"/>
      <w:marTop w:val="0"/>
      <w:marBottom w:val="0"/>
      <w:divBdr>
        <w:top w:val="none" w:sz="0" w:space="0" w:color="auto"/>
        <w:left w:val="none" w:sz="0" w:space="0" w:color="auto"/>
        <w:bottom w:val="none" w:sz="0" w:space="0" w:color="auto"/>
        <w:right w:val="none" w:sz="0" w:space="0" w:color="auto"/>
      </w:divBdr>
    </w:div>
    <w:div w:id="1755663495">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77065928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03577525">
      <w:bodyDiv w:val="1"/>
      <w:marLeft w:val="0"/>
      <w:marRight w:val="0"/>
      <w:marTop w:val="0"/>
      <w:marBottom w:val="0"/>
      <w:divBdr>
        <w:top w:val="none" w:sz="0" w:space="0" w:color="auto"/>
        <w:left w:val="none" w:sz="0" w:space="0" w:color="auto"/>
        <w:bottom w:val="none" w:sz="0" w:space="0" w:color="auto"/>
        <w:right w:val="none" w:sz="0" w:space="0" w:color="auto"/>
      </w:divBdr>
    </w:div>
    <w:div w:id="1815488754">
      <w:bodyDiv w:val="1"/>
      <w:marLeft w:val="0"/>
      <w:marRight w:val="0"/>
      <w:marTop w:val="0"/>
      <w:marBottom w:val="0"/>
      <w:divBdr>
        <w:top w:val="none" w:sz="0" w:space="0" w:color="auto"/>
        <w:left w:val="none" w:sz="0" w:space="0" w:color="auto"/>
        <w:bottom w:val="none" w:sz="0" w:space="0" w:color="auto"/>
        <w:right w:val="none" w:sz="0" w:space="0" w:color="auto"/>
      </w:divBdr>
    </w:div>
    <w:div w:id="1837840445">
      <w:bodyDiv w:val="1"/>
      <w:marLeft w:val="0"/>
      <w:marRight w:val="0"/>
      <w:marTop w:val="0"/>
      <w:marBottom w:val="0"/>
      <w:divBdr>
        <w:top w:val="none" w:sz="0" w:space="0" w:color="auto"/>
        <w:left w:val="none" w:sz="0" w:space="0" w:color="auto"/>
        <w:bottom w:val="none" w:sz="0" w:space="0" w:color="auto"/>
        <w:right w:val="none" w:sz="0" w:space="0" w:color="auto"/>
      </w:divBdr>
    </w:div>
    <w:div w:id="1856727320">
      <w:bodyDiv w:val="1"/>
      <w:marLeft w:val="0"/>
      <w:marRight w:val="0"/>
      <w:marTop w:val="0"/>
      <w:marBottom w:val="0"/>
      <w:divBdr>
        <w:top w:val="none" w:sz="0" w:space="0" w:color="auto"/>
        <w:left w:val="none" w:sz="0" w:space="0" w:color="auto"/>
        <w:bottom w:val="none" w:sz="0" w:space="0" w:color="auto"/>
        <w:right w:val="none" w:sz="0" w:space="0" w:color="auto"/>
      </w:divBdr>
    </w:div>
    <w:div w:id="1897620229">
      <w:bodyDiv w:val="1"/>
      <w:marLeft w:val="0"/>
      <w:marRight w:val="0"/>
      <w:marTop w:val="0"/>
      <w:marBottom w:val="0"/>
      <w:divBdr>
        <w:top w:val="none" w:sz="0" w:space="0" w:color="auto"/>
        <w:left w:val="none" w:sz="0" w:space="0" w:color="auto"/>
        <w:bottom w:val="none" w:sz="0" w:space="0" w:color="auto"/>
        <w:right w:val="none" w:sz="0" w:space="0" w:color="auto"/>
      </w:divBdr>
    </w:div>
    <w:div w:id="1905678876">
      <w:bodyDiv w:val="1"/>
      <w:marLeft w:val="0"/>
      <w:marRight w:val="0"/>
      <w:marTop w:val="0"/>
      <w:marBottom w:val="0"/>
      <w:divBdr>
        <w:top w:val="none" w:sz="0" w:space="0" w:color="auto"/>
        <w:left w:val="none" w:sz="0" w:space="0" w:color="auto"/>
        <w:bottom w:val="none" w:sz="0" w:space="0" w:color="auto"/>
        <w:right w:val="none" w:sz="0" w:space="0" w:color="auto"/>
      </w:divBdr>
    </w:div>
    <w:div w:id="1922985990">
      <w:bodyDiv w:val="1"/>
      <w:marLeft w:val="0"/>
      <w:marRight w:val="0"/>
      <w:marTop w:val="0"/>
      <w:marBottom w:val="0"/>
      <w:divBdr>
        <w:top w:val="none" w:sz="0" w:space="0" w:color="auto"/>
        <w:left w:val="none" w:sz="0" w:space="0" w:color="auto"/>
        <w:bottom w:val="none" w:sz="0" w:space="0" w:color="auto"/>
        <w:right w:val="none" w:sz="0" w:space="0" w:color="auto"/>
      </w:divBdr>
    </w:div>
    <w:div w:id="1953902726">
      <w:bodyDiv w:val="1"/>
      <w:marLeft w:val="0"/>
      <w:marRight w:val="0"/>
      <w:marTop w:val="0"/>
      <w:marBottom w:val="0"/>
      <w:divBdr>
        <w:top w:val="none" w:sz="0" w:space="0" w:color="auto"/>
        <w:left w:val="none" w:sz="0" w:space="0" w:color="auto"/>
        <w:bottom w:val="none" w:sz="0" w:space="0" w:color="auto"/>
        <w:right w:val="none" w:sz="0" w:space="0" w:color="auto"/>
      </w:divBdr>
    </w:div>
    <w:div w:id="1990281936">
      <w:bodyDiv w:val="1"/>
      <w:marLeft w:val="0"/>
      <w:marRight w:val="0"/>
      <w:marTop w:val="0"/>
      <w:marBottom w:val="0"/>
      <w:divBdr>
        <w:top w:val="none" w:sz="0" w:space="0" w:color="auto"/>
        <w:left w:val="none" w:sz="0" w:space="0" w:color="auto"/>
        <w:bottom w:val="none" w:sz="0" w:space="0" w:color="auto"/>
        <w:right w:val="none" w:sz="0" w:space="0" w:color="auto"/>
      </w:divBdr>
    </w:div>
    <w:div w:id="2017227783">
      <w:bodyDiv w:val="1"/>
      <w:marLeft w:val="0"/>
      <w:marRight w:val="0"/>
      <w:marTop w:val="0"/>
      <w:marBottom w:val="0"/>
      <w:divBdr>
        <w:top w:val="none" w:sz="0" w:space="0" w:color="auto"/>
        <w:left w:val="none" w:sz="0" w:space="0" w:color="auto"/>
        <w:bottom w:val="none" w:sz="0" w:space="0" w:color="auto"/>
        <w:right w:val="none" w:sz="0" w:space="0" w:color="auto"/>
      </w:divBdr>
    </w:div>
    <w:div w:id="2021732608">
      <w:bodyDiv w:val="1"/>
      <w:marLeft w:val="0"/>
      <w:marRight w:val="0"/>
      <w:marTop w:val="0"/>
      <w:marBottom w:val="0"/>
      <w:divBdr>
        <w:top w:val="none" w:sz="0" w:space="0" w:color="auto"/>
        <w:left w:val="none" w:sz="0" w:space="0" w:color="auto"/>
        <w:bottom w:val="none" w:sz="0" w:space="0" w:color="auto"/>
        <w:right w:val="none" w:sz="0" w:space="0" w:color="auto"/>
      </w:divBdr>
    </w:div>
    <w:div w:id="2025395249">
      <w:bodyDiv w:val="1"/>
      <w:marLeft w:val="0"/>
      <w:marRight w:val="0"/>
      <w:marTop w:val="0"/>
      <w:marBottom w:val="0"/>
      <w:divBdr>
        <w:top w:val="none" w:sz="0" w:space="0" w:color="auto"/>
        <w:left w:val="none" w:sz="0" w:space="0" w:color="auto"/>
        <w:bottom w:val="none" w:sz="0" w:space="0" w:color="auto"/>
        <w:right w:val="none" w:sz="0" w:space="0" w:color="auto"/>
      </w:divBdr>
    </w:div>
    <w:div w:id="2039041377">
      <w:bodyDiv w:val="1"/>
      <w:marLeft w:val="0"/>
      <w:marRight w:val="0"/>
      <w:marTop w:val="0"/>
      <w:marBottom w:val="0"/>
      <w:divBdr>
        <w:top w:val="none" w:sz="0" w:space="0" w:color="auto"/>
        <w:left w:val="none" w:sz="0" w:space="0" w:color="auto"/>
        <w:bottom w:val="none" w:sz="0" w:space="0" w:color="auto"/>
        <w:right w:val="none" w:sz="0" w:space="0" w:color="auto"/>
      </w:divBdr>
    </w:div>
    <w:div w:id="2077894805">
      <w:bodyDiv w:val="1"/>
      <w:marLeft w:val="0"/>
      <w:marRight w:val="0"/>
      <w:marTop w:val="0"/>
      <w:marBottom w:val="0"/>
      <w:divBdr>
        <w:top w:val="none" w:sz="0" w:space="0" w:color="auto"/>
        <w:left w:val="none" w:sz="0" w:space="0" w:color="auto"/>
        <w:bottom w:val="none" w:sz="0" w:space="0" w:color="auto"/>
        <w:right w:val="none" w:sz="0" w:space="0" w:color="auto"/>
      </w:divBdr>
    </w:div>
    <w:div w:id="2101558860">
      <w:bodyDiv w:val="1"/>
      <w:marLeft w:val="0"/>
      <w:marRight w:val="0"/>
      <w:marTop w:val="0"/>
      <w:marBottom w:val="0"/>
      <w:divBdr>
        <w:top w:val="none" w:sz="0" w:space="0" w:color="auto"/>
        <w:left w:val="none" w:sz="0" w:space="0" w:color="auto"/>
        <w:bottom w:val="none" w:sz="0" w:space="0" w:color="auto"/>
        <w:right w:val="none" w:sz="0" w:space="0" w:color="auto"/>
      </w:divBdr>
    </w:div>
    <w:div w:id="2103213423">
      <w:bodyDiv w:val="1"/>
      <w:marLeft w:val="0"/>
      <w:marRight w:val="0"/>
      <w:marTop w:val="0"/>
      <w:marBottom w:val="0"/>
      <w:divBdr>
        <w:top w:val="none" w:sz="0" w:space="0" w:color="auto"/>
        <w:left w:val="none" w:sz="0" w:space="0" w:color="auto"/>
        <w:bottom w:val="none" w:sz="0" w:space="0" w:color="auto"/>
        <w:right w:val="none" w:sz="0" w:space="0" w:color="auto"/>
      </w:divBdr>
    </w:div>
    <w:div w:id="2114663103">
      <w:bodyDiv w:val="1"/>
      <w:marLeft w:val="0"/>
      <w:marRight w:val="0"/>
      <w:marTop w:val="0"/>
      <w:marBottom w:val="0"/>
      <w:divBdr>
        <w:top w:val="none" w:sz="0" w:space="0" w:color="auto"/>
        <w:left w:val="none" w:sz="0" w:space="0" w:color="auto"/>
        <w:bottom w:val="none" w:sz="0" w:space="0" w:color="auto"/>
        <w:right w:val="none" w:sz="0" w:space="0" w:color="auto"/>
      </w:divBdr>
    </w:div>
    <w:div w:id="2140612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image" Target="media/image10.png"/><Relationship Id="rId39" Type="http://schemas.openxmlformats.org/officeDocument/2006/relationships/image" Target="media/image23.png"/><Relationship Id="rId3" Type="http://schemas.openxmlformats.org/officeDocument/2006/relationships/customXml" Target="../customXml/item3.xml"/><Relationship Id="rId21" Type="http://schemas.openxmlformats.org/officeDocument/2006/relationships/image" Target="media/image6.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fontTable" Target="fontTable.xml"/><Relationship Id="rId50" Type="http://schemas.microsoft.com/office/2016/09/relationships/commentsIds" Target="commentsIds.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3.png"/><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footer" Target="footer1.xml"/><Relationship Id="rId5" Type="http://schemas.openxmlformats.org/officeDocument/2006/relationships/customXml" Target="../customXml/item5.xml"/><Relationship Id="rId15" Type="http://schemas.openxmlformats.org/officeDocument/2006/relationships/hyperlink" Target="https://github.com/maxlindmark/scaling" TargetMode="External"/><Relationship Id="rId23" Type="http://schemas.openxmlformats.org/officeDocument/2006/relationships/hyperlink" Target="https://github.com/maxlindmark/scaling" TargetMode="External"/><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4.png"/><Relationship Id="rId31" Type="http://schemas.openxmlformats.org/officeDocument/2006/relationships/image" Target="media/image15.png"/><Relationship Id="rId44"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max.lindmark@slu.se" TargetMode="External"/><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microsoft.com/office/2011/relationships/people" Target="people.xml"/><Relationship Id="rId8" Type="http://schemas.openxmlformats.org/officeDocument/2006/relationships/settings" Target="settings.xml"/><Relationship Id="rId51" Type="http://schemas.microsoft.com/office/2018/08/relationships/commentsExtensible" Target="commentsExtensib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2.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2.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4.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5.xml><?xml version="1.0" encoding="utf-8"?>
<ds:datastoreItem xmlns:ds="http://schemas.openxmlformats.org/officeDocument/2006/customXml" ds:itemID="{457E9A27-48CA-4DCC-86D8-D0122D01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46</Pages>
  <Words>27386</Words>
  <Characters>145147</Characters>
  <Application>Microsoft Office Word</Application>
  <DocSecurity>0</DocSecurity>
  <Lines>1209</Lines>
  <Paragraphs>344</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172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Anna Gårdmark</cp:lastModifiedBy>
  <cp:revision>3</cp:revision>
  <cp:lastPrinted>2012-03-26T17:07:00Z</cp:lastPrinted>
  <dcterms:created xsi:type="dcterms:W3CDTF">2021-01-12T10:41:00Z</dcterms:created>
  <dcterms:modified xsi:type="dcterms:W3CDTF">2021-01-12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BOQzk59y"/&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